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7A69B2D" w:rsidR="00E11191" w:rsidRDefault="00A01D05" w:rsidP="00224FCB">
      <w:pPr>
        <w:rPr>
          <w:b/>
          <w:bCs/>
          <w:iCs/>
          <w:color w:val="000000" w:themeColor="text1"/>
          <w:sz w:val="26"/>
          <w:szCs w:val="26"/>
        </w:rPr>
      </w:pPr>
      <w:r>
        <w:rPr>
          <w:b/>
          <w:bCs/>
          <w:iCs/>
          <w:color w:val="000000" w:themeColor="text1"/>
          <w:sz w:val="26"/>
          <w:szCs w:val="26"/>
        </w:rPr>
        <w:softHyphen/>
      </w:r>
      <w:r w:rsidR="00C53891" w:rsidRPr="00C53891">
        <w:rPr>
          <w:b/>
          <w:bCs/>
          <w:iCs/>
          <w:color w:val="000000" w:themeColor="text1"/>
          <w:sz w:val="26"/>
          <w:szCs w:val="26"/>
        </w:rPr>
        <w:t xml:space="preserve">Deciphering complex traits </w:t>
      </w:r>
      <w:r w:rsidR="004210F6">
        <w:rPr>
          <w:b/>
          <w:bCs/>
          <w:iCs/>
          <w:color w:val="000000" w:themeColor="text1"/>
          <w:sz w:val="26"/>
          <w:szCs w:val="26"/>
        </w:rPr>
        <w:t xml:space="preserve">with </w:t>
      </w:r>
      <w:r w:rsidR="00C53891" w:rsidRPr="00C53891">
        <w:rPr>
          <w:b/>
          <w:bCs/>
          <w:iCs/>
          <w:color w:val="000000" w:themeColor="text1"/>
          <w:sz w:val="26"/>
          <w:szCs w:val="26"/>
        </w:rPr>
        <w:t>deep combinatorial genetic analysis</w:t>
      </w:r>
    </w:p>
    <w:p w14:paraId="6A3031F2" w14:textId="77777777" w:rsidR="00752A7A" w:rsidRPr="00233F15" w:rsidRDefault="00752A7A" w:rsidP="00224FCB">
      <w:pPr>
        <w:rPr>
          <w:b/>
          <w:bCs/>
          <w:iCs/>
          <w:color w:val="000000" w:themeColor="text1"/>
          <w:sz w:val="28"/>
        </w:rPr>
      </w:pPr>
    </w:p>
    <w:p w14:paraId="6E4D6A63" w14:textId="4D1435EA"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 *</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194FAB41" w14:textId="77777777" w:rsidR="00B0183A" w:rsidRDefault="00B0183A" w:rsidP="00224FCB">
      <w:pPr>
        <w:outlineLvl w:val="0"/>
        <w:rPr>
          <w:b/>
          <w:bCs/>
          <w:iCs/>
          <w:color w:val="000000" w:themeColor="text1"/>
          <w:sz w:val="28"/>
        </w:rPr>
      </w:pPr>
      <w:r w:rsidRPr="00233F15">
        <w:rPr>
          <w:b/>
          <w:bCs/>
          <w:iCs/>
          <w:color w:val="000000" w:themeColor="text1"/>
          <w:sz w:val="28"/>
        </w:rPr>
        <w:t>Abstract</w:t>
      </w:r>
    </w:p>
    <w:p w14:paraId="21B9CC65" w14:textId="5B97D033" w:rsidR="00815669" w:rsidRDefault="00D93A03" w:rsidP="00815669">
      <w:pPr>
        <w:jc w:val="both"/>
        <w:rPr>
          <w:rFonts w:eastAsia="Times New Roman"/>
        </w:rPr>
      </w:pPr>
      <w:r w:rsidRPr="00EC2F5D">
        <w:rPr>
          <w:rFonts w:eastAsia="Times New Roman"/>
        </w:rPr>
        <w:t>C</w:t>
      </w:r>
      <w:r w:rsidR="003A50F6" w:rsidRPr="00EC2F5D">
        <w:rPr>
          <w:rFonts w:eastAsia="Times New Roman"/>
        </w:rPr>
        <w:t xml:space="preserve">omplex genotype-to-trait relationships </w:t>
      </w:r>
      <w:r w:rsidR="00DE366E" w:rsidRPr="00EC2F5D">
        <w:rPr>
          <w:rFonts w:eastAsia="Times New Roman"/>
        </w:rPr>
        <w:t xml:space="preserve">can </w:t>
      </w:r>
      <w:r w:rsidRPr="00EC2F5D">
        <w:rPr>
          <w:rFonts w:eastAsia="Times New Roman"/>
        </w:rPr>
        <w:t xml:space="preserve">be understood by </w:t>
      </w:r>
      <w:r w:rsidR="003A50F6" w:rsidRPr="00EC2F5D">
        <w:rPr>
          <w:rFonts w:eastAsia="Times New Roman"/>
        </w:rPr>
        <w:t>perturbing genes in many diff</w:t>
      </w:r>
      <w:r w:rsidR="0032120F" w:rsidRPr="00EC2F5D">
        <w:rPr>
          <w:rFonts w:eastAsia="Times New Roman"/>
        </w:rPr>
        <w:t>erent combinations and observing</w:t>
      </w:r>
      <w:r w:rsidR="00DE366E" w:rsidRPr="00EC2F5D">
        <w:rPr>
          <w:rFonts w:eastAsia="Times New Roman"/>
        </w:rPr>
        <w:t xml:space="preserve"> the impact</w:t>
      </w:r>
      <w:r w:rsidR="003A50F6" w:rsidRPr="00EC2F5D">
        <w:rPr>
          <w:rFonts w:eastAsia="Times New Roman"/>
        </w:rPr>
        <w:t>. H</w:t>
      </w:r>
      <w:r w:rsidR="00DE366E" w:rsidRPr="00EC2F5D">
        <w:rPr>
          <w:rFonts w:eastAsia="Times New Roman"/>
        </w:rPr>
        <w:t>ere,</w:t>
      </w:r>
      <w:r w:rsidR="00EF6B49" w:rsidRPr="00EC2F5D">
        <w:rPr>
          <w:rFonts w:eastAsia="Times New Roman"/>
        </w:rPr>
        <w:t xml:space="preserve"> </w:t>
      </w:r>
      <w:r w:rsidR="00D31B40" w:rsidRPr="00EC2F5D">
        <w:rPr>
          <w:rFonts w:eastAsia="Times New Roman"/>
        </w:rPr>
        <w:t>w</w:t>
      </w:r>
      <w:r w:rsidR="00B15EC7" w:rsidRPr="00EC2F5D">
        <w:rPr>
          <w:rFonts w:eastAsia="Times New Roman"/>
        </w:rPr>
        <w:t>e describe a method to efficiently engineer</w:t>
      </w:r>
      <w:r w:rsidR="008B2CEA" w:rsidRPr="00EC2F5D">
        <w:rPr>
          <w:rFonts w:eastAsia="Times New Roman"/>
        </w:rPr>
        <w:t>, genotype,</w:t>
      </w:r>
      <w:r w:rsidR="00B15EC7" w:rsidRPr="00EC2F5D">
        <w:rPr>
          <w:rFonts w:eastAsia="Times New Roman"/>
        </w:rPr>
        <w:t xml:space="preserve"> and phenotype </w:t>
      </w:r>
      <w:r w:rsidR="000A070F" w:rsidRPr="00EC2F5D">
        <w:rPr>
          <w:rFonts w:eastAsia="Times New Roman"/>
        </w:rPr>
        <w:t xml:space="preserve">complex </w:t>
      </w:r>
      <w:r w:rsidR="00B15EC7" w:rsidRPr="00EC2F5D">
        <w:rPr>
          <w:rFonts w:eastAsia="Times New Roman"/>
        </w:rPr>
        <w:t>multi-gene varian</w:t>
      </w:r>
      <w:r w:rsidR="00896201" w:rsidRPr="00EC2F5D">
        <w:rPr>
          <w:rFonts w:eastAsia="Times New Roman"/>
        </w:rPr>
        <w:t>t combinations within a target</w:t>
      </w:r>
      <w:r w:rsidR="00B15EC7" w:rsidRPr="00EC2F5D">
        <w:rPr>
          <w:rFonts w:eastAsia="Times New Roman"/>
        </w:rPr>
        <w:t xml:space="preserve"> gene set, enabling a deep combinatorial genetic analysis (DCGA).</w:t>
      </w:r>
      <w:r w:rsidR="00B03BB0" w:rsidRPr="00EC2F5D">
        <w:rPr>
          <w:rFonts w:eastAsia="Times New Roman"/>
        </w:rPr>
        <w:t xml:space="preserve">  </w:t>
      </w:r>
      <w:r w:rsidR="004931FF" w:rsidRPr="00EC2F5D">
        <w:rPr>
          <w:rFonts w:eastAsia="Times New Roman"/>
        </w:rPr>
        <w:t xml:space="preserve">Applying </w:t>
      </w:r>
      <w:r w:rsidRPr="00EC2F5D">
        <w:rPr>
          <w:rFonts w:eastAsia="Times New Roman"/>
        </w:rPr>
        <w:t xml:space="preserve">DCGA </w:t>
      </w:r>
      <w:r w:rsidR="004931FF" w:rsidRPr="00EC2F5D">
        <w:rPr>
          <w:rFonts w:eastAsia="Times New Roman"/>
        </w:rPr>
        <w:t>to</w:t>
      </w:r>
      <w:r w:rsidR="008B2CEA" w:rsidRPr="00EC2F5D">
        <w:rPr>
          <w:rFonts w:eastAsia="Times New Roman"/>
        </w:rPr>
        <w:t xml:space="preserve"> 16 yeast ABC transporters, w</w:t>
      </w:r>
      <w:r w:rsidR="00B03BB0" w:rsidRPr="00EC2F5D">
        <w:rPr>
          <w:rFonts w:eastAsia="Times New Roman"/>
        </w:rPr>
        <w:t>e</w:t>
      </w:r>
      <w:r w:rsidR="004348F6" w:rsidRPr="00EC2F5D">
        <w:rPr>
          <w:rFonts w:eastAsia="Times New Roman"/>
        </w:rPr>
        <w:t xml:space="preserve"> </w:t>
      </w:r>
      <w:r w:rsidR="0062058B" w:rsidRPr="00EC2F5D">
        <w:rPr>
          <w:rFonts w:eastAsia="Times New Roman"/>
        </w:rPr>
        <w:t>generate</w:t>
      </w:r>
      <w:r w:rsidRPr="00EC2F5D">
        <w:rPr>
          <w:rFonts w:eastAsia="Times New Roman"/>
        </w:rPr>
        <w:t>d</w:t>
      </w:r>
      <w:r w:rsidR="008B2CEA" w:rsidRPr="00EC2F5D">
        <w:rPr>
          <w:rFonts w:eastAsia="Times New Roman"/>
        </w:rPr>
        <w:t xml:space="preserve"> </w:t>
      </w:r>
      <w:r w:rsidRPr="00EC2F5D">
        <w:rPr>
          <w:rFonts w:eastAsia="Times New Roman"/>
        </w:rPr>
        <w:t xml:space="preserve">and genotyped </w:t>
      </w:r>
      <w:r w:rsidR="008B2CEA" w:rsidRPr="00EC2F5D">
        <w:rPr>
          <w:rFonts w:eastAsia="Times New Roman"/>
        </w:rPr>
        <w:t xml:space="preserve">&gt;5,000 strains bearing </w:t>
      </w:r>
      <w:r w:rsidRPr="00EC2F5D">
        <w:rPr>
          <w:rFonts w:eastAsia="Times New Roman"/>
        </w:rPr>
        <w:t xml:space="preserve">deletions of </w:t>
      </w:r>
      <w:r w:rsidR="00E13594" w:rsidRPr="00EC2F5D">
        <w:rPr>
          <w:rFonts w:eastAsia="Times New Roman"/>
        </w:rPr>
        <w:t>random</w:t>
      </w:r>
      <w:r w:rsidR="007068F3" w:rsidRPr="00EC2F5D">
        <w:rPr>
          <w:rFonts w:eastAsia="Times New Roman"/>
        </w:rPr>
        <w:t xml:space="preserve"> </w:t>
      </w:r>
      <w:r w:rsidR="009D32FD" w:rsidRPr="00EC2F5D">
        <w:rPr>
          <w:rFonts w:eastAsia="Times New Roman"/>
        </w:rPr>
        <w:t>subsets</w:t>
      </w:r>
      <w:r w:rsidR="00BF4275" w:rsidRPr="00EC2F5D">
        <w:rPr>
          <w:rFonts w:eastAsia="Times New Roman"/>
        </w:rPr>
        <w:t xml:space="preserve"> of transporters</w:t>
      </w:r>
      <w:r w:rsidR="00E52C1F" w:rsidRPr="00EC2F5D">
        <w:rPr>
          <w:rFonts w:eastAsia="Times New Roman"/>
        </w:rPr>
        <w:t xml:space="preserve">, </w:t>
      </w:r>
      <w:r w:rsidRPr="00EC2F5D">
        <w:rPr>
          <w:rFonts w:eastAsia="Times New Roman"/>
        </w:rPr>
        <w:t xml:space="preserve">and </w:t>
      </w:r>
      <w:r w:rsidR="0062058B" w:rsidRPr="00EC2F5D">
        <w:rPr>
          <w:rFonts w:eastAsia="Times New Roman"/>
        </w:rPr>
        <w:t>profil</w:t>
      </w:r>
      <w:r w:rsidRPr="00EC2F5D">
        <w:rPr>
          <w:rFonts w:eastAsia="Times New Roman"/>
        </w:rPr>
        <w:t>ed</w:t>
      </w:r>
      <w:r w:rsidR="00CC12F5" w:rsidRPr="00EC2F5D">
        <w:rPr>
          <w:rFonts w:eastAsia="Times New Roman"/>
        </w:rPr>
        <w:t xml:space="preserve"> each strain for </w:t>
      </w:r>
      <w:r w:rsidR="00815669" w:rsidRPr="00EC2F5D">
        <w:rPr>
          <w:rFonts w:eastAsia="Times New Roman"/>
        </w:rPr>
        <w:t xml:space="preserve">resistance to each of 16 bioactive compounds (‘drugs’). </w:t>
      </w:r>
      <w:r w:rsidR="00CC12F5" w:rsidRPr="00EC2F5D">
        <w:rPr>
          <w:rFonts w:eastAsia="Times New Roman"/>
        </w:rPr>
        <w:t xml:space="preserve"> </w:t>
      </w:r>
      <w:r w:rsidR="009D32FD" w:rsidRPr="00EC2F5D">
        <w:rPr>
          <w:rFonts w:eastAsia="Times New Roman"/>
        </w:rPr>
        <w:t xml:space="preserve">DCGA revealed </w:t>
      </w:r>
      <w:r w:rsidR="00376F16" w:rsidRPr="00EC2F5D">
        <w:rPr>
          <w:rFonts w:eastAsia="Times New Roman"/>
        </w:rPr>
        <w:t xml:space="preserve">a </w:t>
      </w:r>
      <w:r w:rsidR="00CC12F5" w:rsidRPr="00EC2F5D">
        <w:rPr>
          <w:rFonts w:eastAsia="Times New Roman"/>
        </w:rPr>
        <w:t xml:space="preserve">complex </w:t>
      </w:r>
      <w:r w:rsidR="0092633C" w:rsidRPr="00EC2F5D">
        <w:rPr>
          <w:rFonts w:eastAsia="Times New Roman"/>
        </w:rPr>
        <w:t>g</w:t>
      </w:r>
      <w:r w:rsidR="009D32FD" w:rsidRPr="00EC2F5D">
        <w:rPr>
          <w:rFonts w:eastAsia="Times New Roman"/>
        </w:rPr>
        <w:t>en</w:t>
      </w:r>
      <w:r w:rsidR="00376F16" w:rsidRPr="00EC2F5D">
        <w:rPr>
          <w:rFonts w:eastAsia="Times New Roman"/>
        </w:rPr>
        <w:t>otype-to-resistance landscape</w:t>
      </w:r>
      <w:r w:rsidR="00636256" w:rsidRPr="00EC2F5D">
        <w:rPr>
          <w:rFonts w:eastAsia="Times New Roman"/>
        </w:rPr>
        <w:t>,</w:t>
      </w:r>
      <w:r w:rsidR="00F53AFE" w:rsidRPr="00EC2F5D">
        <w:rPr>
          <w:rFonts w:eastAsia="Times New Roman"/>
        </w:rPr>
        <w:t xml:space="preserve"> showing</w:t>
      </w:r>
      <w:r w:rsidR="00CC12F5" w:rsidRPr="00EC2F5D">
        <w:rPr>
          <w:rFonts w:eastAsia="Times New Roman"/>
        </w:rPr>
        <w:t xml:space="preserve"> high-order</w:t>
      </w:r>
      <w:r w:rsidR="0092633C" w:rsidRPr="00EC2F5D">
        <w:rPr>
          <w:rFonts w:eastAsia="Times New Roman"/>
        </w:rPr>
        <w:t xml:space="preserve"> drug-dependent genetic interactions for 13 of the 16 transporters studied.</w:t>
      </w:r>
      <w:r w:rsidR="00D61751" w:rsidRPr="00EC2F5D">
        <w:rPr>
          <w:rFonts w:eastAsia="Times New Roman"/>
        </w:rPr>
        <w:t xml:space="preserve">  </w:t>
      </w:r>
      <w:r w:rsidR="00C17185" w:rsidRPr="00EC2F5D">
        <w:rPr>
          <w:rFonts w:eastAsia="Times New Roman"/>
        </w:rPr>
        <w:t>We develop</w:t>
      </w:r>
      <w:r w:rsidR="00E36C9D" w:rsidRPr="00EC2F5D">
        <w:rPr>
          <w:rFonts w:eastAsia="Times New Roman"/>
        </w:rPr>
        <w:t>ed</w:t>
      </w:r>
      <w:r w:rsidR="004C4223" w:rsidRPr="00EC2F5D">
        <w:rPr>
          <w:rFonts w:eastAsia="Times New Roman"/>
        </w:rPr>
        <w:t xml:space="preserve"> a</w:t>
      </w:r>
      <w:r w:rsidR="00376F16" w:rsidRPr="00EC2F5D">
        <w:rPr>
          <w:rFonts w:eastAsia="Times New Roman"/>
        </w:rPr>
        <w:t xml:space="preserve"> neural network</w:t>
      </w:r>
      <w:r w:rsidR="004C4223" w:rsidRPr="00EC2F5D">
        <w:rPr>
          <w:rFonts w:eastAsia="Times New Roman"/>
        </w:rPr>
        <w:t xml:space="preserve"> to</w:t>
      </w:r>
      <w:r w:rsidR="00376F16" w:rsidRPr="00EC2F5D">
        <w:rPr>
          <w:rFonts w:eastAsia="Times New Roman"/>
        </w:rPr>
        <w:t xml:space="preserve"> </w:t>
      </w:r>
      <w:r w:rsidR="00547F87" w:rsidRPr="00EC2F5D">
        <w:rPr>
          <w:rFonts w:eastAsia="Times New Roman"/>
        </w:rPr>
        <w:t>derive</w:t>
      </w:r>
      <w:r w:rsidR="000D56F9" w:rsidRPr="00EC2F5D">
        <w:rPr>
          <w:rFonts w:eastAsia="Times New Roman"/>
        </w:rPr>
        <w:t xml:space="preserve"> intuitive system model</w:t>
      </w:r>
      <w:r w:rsidR="005030F1" w:rsidRPr="00EC2F5D">
        <w:rPr>
          <w:rFonts w:eastAsia="Times New Roman"/>
        </w:rPr>
        <w:t>s</w:t>
      </w:r>
      <w:r w:rsidR="000D56F9" w:rsidRPr="00EC2F5D">
        <w:rPr>
          <w:rFonts w:eastAsia="Times New Roman"/>
        </w:rPr>
        <w:t xml:space="preserve"> </w:t>
      </w:r>
      <w:r w:rsidR="004E3329" w:rsidRPr="00EC2F5D">
        <w:rPr>
          <w:bCs/>
          <w:iCs/>
          <w:color w:val="000000" w:themeColor="text1"/>
        </w:rPr>
        <w:t>from the</w:t>
      </w:r>
      <w:r w:rsidR="00314DE5" w:rsidRPr="00EC2F5D">
        <w:rPr>
          <w:bCs/>
          <w:iCs/>
          <w:color w:val="000000" w:themeColor="text1"/>
        </w:rPr>
        <w:t>se</w:t>
      </w:r>
      <w:r w:rsidR="009B1502" w:rsidRPr="00EC2F5D">
        <w:rPr>
          <w:bCs/>
          <w:iCs/>
          <w:color w:val="000000" w:themeColor="text1"/>
        </w:rPr>
        <w:t xml:space="preserve"> </w:t>
      </w:r>
      <w:r w:rsidR="00EF6B49" w:rsidRPr="00EC2F5D">
        <w:rPr>
          <w:bCs/>
          <w:iCs/>
          <w:color w:val="000000" w:themeColor="text1"/>
        </w:rPr>
        <w:t xml:space="preserve">complex </w:t>
      </w:r>
      <w:r w:rsidR="00574814" w:rsidRPr="00EC2F5D">
        <w:rPr>
          <w:bCs/>
          <w:iCs/>
          <w:color w:val="000000" w:themeColor="text1"/>
        </w:rPr>
        <w:t>genetic relationships</w:t>
      </w:r>
      <w:r w:rsidR="00376F16" w:rsidRPr="00EC2F5D">
        <w:rPr>
          <w:bCs/>
          <w:iCs/>
          <w:color w:val="000000" w:themeColor="text1"/>
        </w:rPr>
        <w:t>.</w:t>
      </w:r>
      <w:r w:rsidR="00376F16" w:rsidRPr="00EC2F5D">
        <w:rPr>
          <w:rFonts w:eastAsia="Times New Roman"/>
        </w:rPr>
        <w:t xml:space="preserve"> </w:t>
      </w:r>
      <w:r w:rsidRPr="00EC2F5D">
        <w:rPr>
          <w:rFonts w:eastAsia="Times New Roman"/>
        </w:rPr>
        <w:t>Guided by m</w:t>
      </w:r>
      <w:r w:rsidR="00D61751" w:rsidRPr="00EC2F5D">
        <w:rPr>
          <w:rFonts w:eastAsia="Times New Roman"/>
        </w:rPr>
        <w:t>odeling</w:t>
      </w:r>
      <w:r w:rsidRPr="00EC2F5D">
        <w:rPr>
          <w:rFonts w:eastAsia="Times New Roman"/>
        </w:rPr>
        <w:t xml:space="preserve">, we </w:t>
      </w:r>
      <w:r w:rsidR="004862F7" w:rsidRPr="00EC2F5D">
        <w:rPr>
          <w:rFonts w:eastAsia="Times New Roman"/>
        </w:rPr>
        <w:t xml:space="preserve"> furthe</w:t>
      </w:r>
      <w:r w:rsidR="00CC12F5" w:rsidRPr="00EC2F5D">
        <w:rPr>
          <w:rFonts w:eastAsia="Times New Roman"/>
        </w:rPr>
        <w:t>r characteriz</w:t>
      </w:r>
      <w:r w:rsidRPr="00EC2F5D">
        <w:rPr>
          <w:rFonts w:eastAsia="Times New Roman"/>
        </w:rPr>
        <w:t>ed</w:t>
      </w:r>
      <w:r w:rsidR="00CC12F5" w:rsidRPr="00EC2F5D">
        <w:rPr>
          <w:rFonts w:eastAsia="Times New Roman"/>
        </w:rPr>
        <w:t xml:space="preserve"> </w:t>
      </w:r>
      <w:r w:rsidRPr="00EC2F5D">
        <w:rPr>
          <w:rFonts w:eastAsia="Times New Roman"/>
        </w:rPr>
        <w:t xml:space="preserve">a </w:t>
      </w:r>
      <w:r w:rsidR="006E1CF7" w:rsidRPr="00EC2F5D">
        <w:rPr>
          <w:rFonts w:eastAsia="Times New Roman"/>
        </w:rPr>
        <w:t xml:space="preserve">quadruple knockout </w:t>
      </w:r>
      <w:r w:rsidRPr="00EC2F5D">
        <w:rPr>
          <w:rFonts w:eastAsia="Times New Roman"/>
        </w:rPr>
        <w:t xml:space="preserve">strain </w:t>
      </w:r>
      <w:r w:rsidR="006E1CF7" w:rsidRPr="00EC2F5D">
        <w:rPr>
          <w:rFonts w:eastAsia="Times New Roman"/>
        </w:rPr>
        <w:t>(</w:t>
      </w:r>
      <w:r w:rsidR="006E1CF7" w:rsidRPr="00EC2F5D">
        <w:rPr>
          <w:rFonts w:eastAsia="Times New Roman"/>
          <w:i/>
        </w:rPr>
        <w:t>snq2</w:t>
      </w:r>
      <w:r w:rsidR="006E1CF7" w:rsidRPr="00EC2F5D">
        <w:rPr>
          <w:rFonts w:eastAsia="Times New Roman"/>
        </w:rPr>
        <w:t xml:space="preserve">∆ </w:t>
      </w:r>
      <w:r w:rsidR="006E1CF7" w:rsidRPr="00EC2F5D">
        <w:rPr>
          <w:rFonts w:eastAsia="Times New Roman"/>
          <w:i/>
        </w:rPr>
        <w:t>yor1</w:t>
      </w:r>
      <w:r w:rsidR="006E1CF7" w:rsidRPr="00EC2F5D">
        <w:rPr>
          <w:rFonts w:eastAsia="Times New Roman"/>
        </w:rPr>
        <w:t xml:space="preserve">∆ </w:t>
      </w:r>
      <w:r w:rsidR="006E1CF7" w:rsidRPr="00EC2F5D">
        <w:rPr>
          <w:rFonts w:eastAsia="Times New Roman"/>
          <w:i/>
        </w:rPr>
        <w:t>ybt1</w:t>
      </w:r>
      <w:r w:rsidR="006E1CF7" w:rsidRPr="00EC2F5D">
        <w:rPr>
          <w:rFonts w:eastAsia="Times New Roman"/>
        </w:rPr>
        <w:t xml:space="preserve">∆ </w:t>
      </w:r>
      <w:r w:rsidR="006E1CF7" w:rsidRPr="00EC2F5D">
        <w:rPr>
          <w:rFonts w:eastAsia="Times New Roman"/>
          <w:i/>
        </w:rPr>
        <w:t>ycf1</w:t>
      </w:r>
      <w:r w:rsidR="006E1CF7" w:rsidRPr="00EC2F5D">
        <w:rPr>
          <w:rFonts w:eastAsia="Times New Roman"/>
        </w:rPr>
        <w:t xml:space="preserve">∆) </w:t>
      </w:r>
      <w:r w:rsidRPr="00EC2F5D">
        <w:rPr>
          <w:rFonts w:eastAsia="Times New Roman"/>
        </w:rPr>
        <w:t xml:space="preserve">which unexpectedly </w:t>
      </w:r>
      <w:r w:rsidR="006E1CF7" w:rsidRPr="00EC2F5D">
        <w:rPr>
          <w:rFonts w:eastAsia="Times New Roman"/>
        </w:rPr>
        <w:t xml:space="preserve">showed </w:t>
      </w:r>
      <w:r w:rsidRPr="00EC2F5D">
        <w:rPr>
          <w:rFonts w:eastAsia="Times New Roman"/>
        </w:rPr>
        <w:t xml:space="preserve">high </w:t>
      </w:r>
      <w:r w:rsidRPr="003B24A9">
        <w:rPr>
          <w:rFonts w:eastAsia="Times New Roman"/>
          <w:i/>
        </w:rPr>
        <w:t>PDR5</w:t>
      </w:r>
      <w:r w:rsidRPr="00EC2F5D">
        <w:rPr>
          <w:rFonts w:eastAsia="Times New Roman"/>
        </w:rPr>
        <w:t xml:space="preserve">-dependent </w:t>
      </w:r>
      <w:r w:rsidR="006E1CF7" w:rsidRPr="00EC2F5D">
        <w:rPr>
          <w:rFonts w:eastAsia="Times New Roman"/>
        </w:rPr>
        <w:t xml:space="preserve">resistance </w:t>
      </w:r>
      <w:r w:rsidRPr="00EC2F5D">
        <w:rPr>
          <w:rFonts w:eastAsia="Times New Roman"/>
        </w:rPr>
        <w:t>to fluconazole</w:t>
      </w:r>
      <w:r w:rsidR="006E1CF7" w:rsidRPr="00EC2F5D">
        <w:rPr>
          <w:rFonts w:eastAsia="Times New Roman"/>
        </w:rPr>
        <w:t>.</w:t>
      </w:r>
      <w:r w:rsidR="008B2CEA" w:rsidRPr="00EC2F5D">
        <w:rPr>
          <w:rFonts w:eastAsia="Times New Roman"/>
        </w:rPr>
        <w:t xml:space="preserve"> </w:t>
      </w:r>
      <w:r w:rsidRPr="00EC2F5D">
        <w:rPr>
          <w:rFonts w:eastAsia="Times New Roman"/>
        </w:rPr>
        <w:t xml:space="preserve">Results showed that </w:t>
      </w:r>
      <w:r w:rsidR="00815669" w:rsidRPr="00EC2F5D">
        <w:rPr>
          <w:rFonts w:eastAsia="Times New Roman"/>
        </w:rPr>
        <w:t xml:space="preserve">high-order genotype-to-trait relationships </w:t>
      </w:r>
      <w:r w:rsidRPr="00EC2F5D">
        <w:rPr>
          <w:rFonts w:eastAsia="Times New Roman"/>
        </w:rPr>
        <w:t xml:space="preserve">discovered by DCGA can help </w:t>
      </w:r>
      <w:r w:rsidR="00815669" w:rsidRPr="00EC2F5D">
        <w:rPr>
          <w:rFonts w:eastAsia="Times New Roman"/>
        </w:rPr>
        <w:t>dissect complex biological systems.</w:t>
      </w:r>
    </w:p>
    <w:p w14:paraId="1228BE8C" w14:textId="77777777" w:rsidR="0098786A" w:rsidRDefault="0098786A">
      <w:pPr>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4124DC2C" w:rsidR="000411F7" w:rsidRPr="00024A47" w:rsidRDefault="000411F7" w:rsidP="00326455">
      <w:pPr>
        <w:jc w:val="both"/>
      </w:pPr>
      <w:r>
        <w:t xml:space="preserve">Genes </w:t>
      </w:r>
      <w:r w:rsidR="002F571C">
        <w:t xml:space="preserve">often </w:t>
      </w:r>
      <w:r>
        <w:t>encode products which form</w:t>
      </w:r>
      <w:r w:rsidR="00E55093">
        <w:t xml:space="preserve"> </w:t>
      </w:r>
      <w:r w:rsidR="00BB2665">
        <w:t>interdependent and functionally-overlapping molecular systems,</w:t>
      </w:r>
      <w:r>
        <w:t xml:space="preserve"> such that combinations of genetic perturbations can yield surprising and informative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This phenomenon defines genetic interaction</w:t>
      </w:r>
      <w:r w:rsidRPr="00233F15">
        <w:rPr>
          <w:lang w:val="en-CA"/>
        </w:rPr>
        <w:t>.</w:t>
      </w:r>
      <w:r>
        <w:rPr>
          <w:lang w:val="en-CA"/>
        </w:rPr>
        <w:t xml:space="preserve"> Observing the phenotypic effects of genes varied in combination, i.e., combinatorial genetic analysis (CGA), has </w:t>
      </w:r>
      <w:r w:rsidR="00E312AC">
        <w:rPr>
          <w:lang w:val="en-CA"/>
        </w:rPr>
        <w:t xml:space="preserve">systematically </w:t>
      </w:r>
      <w:r>
        <w:rPr>
          <w:lang w:val="en-CA"/>
        </w:rPr>
        <w:t xml:space="preserve">uncovered </w:t>
      </w:r>
      <w:r w:rsidRPr="00233F15">
        <w:rPr>
          <w:lang w:val="en-CA"/>
        </w:rPr>
        <w:t xml:space="preserve">functional </w:t>
      </w:r>
      <w:r>
        <w:rPr>
          <w:lang w:val="en-CA"/>
        </w:rPr>
        <w:t xml:space="preserve">similarities and </w:t>
      </w:r>
      <w:r w:rsidRPr="00233F15">
        <w:rPr>
          <w:lang w:val="en-CA"/>
        </w:rPr>
        <w:t xml:space="preserve">dependencies </w:t>
      </w:r>
      <w:r>
        <w:rPr>
          <w:lang w:val="en-CA"/>
        </w:rPr>
        <w:t xml:space="preserve">amongst genes 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Pr>
          <w:lang w:val="en-CA"/>
        </w:rPr>
        <w:instrText>ADDIN CSL_CITATION {"citationItems":[{"id":"ITEM-1","itemData":{"DOI":"10.1126/science.1180823","ISSN":"1095-9203","PMID":"20093466","abstract":"A genome-scale genetic interaction map was constructed by examining 5.4 million gene-gene pairs for synthetic genetic interactions, generating quantitative genetic interaction profiles for approximately 75% of all genes in the budding yeast, Saccharomyces cerevisiae. A network based on genetic interaction profiles reveals a functional map of the cell in which genes of similar biological processes cluster together in coherent subsets, and highly correlated profiles delineate specific pathways to define gene function. The global network identifies functional cross-connections between all bioprocesses, mapping a cellular wiring diagram of pleiotropy. Genetic interaction degree correlated with a number of different gene attributes, which may be informative about genetic network hubs in other organisms. We also demonstrate that extensive and unbiased mapping of the genetic landscape provides a key for interpretation of chemical-genetic interactions and drug target identification.","author":[{"dropping-particle":"","family":"Costanzo","given":"Michael","non-dropping-particle":"","parse-names":false,"suffix":""},{"dropping-particle":"","family":"Baryshnikova","given":"Anastasia","non-dropping-particle":"","parse-names":false,"suffix":""},{"dropping-particle":"","family":"Bellay","given":"Jeremy","non-dropping-particle":"","parse-names":false,"suffix":""},{"dropping-particle":"","family":"Kim","given":"Yungil","non-dropping-particle":"","parse-names":false,"suffix":""},{"dropping-particle":"","family":"Spear","given":"Eric D","non-dropping-particle":"","parse-names":false,"suffix":""},{"dropping-particle":"","family":"Sevier","given":"Carolyn S","non-dropping-particle":"","parse-names":false,"suffix":""},{"dropping-particle":"","family":"Ding","given":"Huiming","non-dropping-particle":"","parse-names":false,"suffix":""},{"dropping-particle":"","family":"Koh","given":"Judice L Y","non-dropping-particle":"","parse-names":false,"suffix":""},{"dropping-particle":"","family":"Toufighi","given":"Kiana","non-dropping-particle":"","parse-names":false,"suffix":""},{"dropping-particle":"","family":"Mostafavi","given":"Sara","non-dropping-particle":"","parse-names":false,"suffix":""},{"dropping-particle":"","family":"Prinz","given":"Jeany","non-dropping-particle":"","parse-names":false,"suffix":""},{"dropping-particle":"","family":"St Onge","given":"Robert P","non-dropping-particle":"","parse-names":false,"suffix":""},{"dropping-particle":"","family":"VanderSluis","given":"Benjamin","non-dropping-particle":"","parse-names":false,"suffix":""},{"dropping-particle":"","family":"Makhnevych","given":"Taras","non-dropping-particle":"","parse-names":false,"suffix":""},{"dropping-particle":"","family":"Vizeacoumar","given":"Franco J","non-dropping-particle":"","parse-names":false,"suffix":""},{"dropping-particle":"","family":"Alizadeh","given":"Solmaz","non-dropping-particle":"","parse-names":false,"suffix":""},{"dropping-particle":"","family":"Bahr","given":"Sondra","non-dropping-particle":"","parse-names":false,"suffix":""},{"dropping-particle":"","family":"Brost","given":"Renee L","non-dropping-particle":"","parse-names":false,"suffix":""},{"dropping-particle":"","family":"Chen","given":"Yiqun","non-dropping-particle":"","parse-names":false,"suffix":""},{"dropping-particle":"","family":"Cokol","given":"Murat","non-dropping-particle":"","parse-names":false,"suffix":""},{"dropping-particle":"","family":"Deshpande","given":"Raamesh","non-dropping-particle":"","parse-names":false,"suffix":""},{"dropping-particle":"","family":"Li","given":"Zhijian","non-dropping-particle":"","parse-names":false,"suffix":""},{"dropping-particle":"","family":"Lin","given":"Zhen-Yuan","non-dropping-particle":"","parse-names":false,"suffix":""},{"dropping-particle":"","family":"Liang","given":"Wendy","non-dropping-particle":"","parse-names":false,"suffix":""},{"dropping-particle":"","family":"Marback","given":"Michaela","non-dropping-particle":"","parse-names":false,"suffix":""},{"dropping-particle":"","family":"Paw","given":"Jadine","non-dropping-particle":"","parse-names":false,"suffix":""},{"dropping-particle":"","family":"San Luis","given":"Bryan-Joseph","non-dropping-particle":"","parse-names":false,"suffix":""},{"dropping-particle":"","family":"Shuteriqi","given":"Ermira","non-dropping-particle":"","parse-names":false,"suffix":""},{"dropping-particle":"","family":"Tong","given":"Amy Hin Yan","non-dropping-particle":"","parse-names":false,"suffix":""},{"dropping-particle":"","family":"Dyk","given":"Nydia","non-dropping-particle":"van","parse-names":false,"suffix":""},{"dropping-particle":"","family":"Wallace","given":"Iain M","non-dropping-particle":"","parse-names":false,"suffix":""},{"dropping-particle":"","family":"Whitney","given":"Joseph A","non-dropping-particle":"","parse-names":false,"suffix":""},{"dropping-particle":"","family":"Weirauch","given":"Matthew T","non-dropping-particle":"","parse-names":false,"suffix":""},{"dropping-particle":"","family":"Zhong","given":"Guoqing","non-dropping-particle":"","parse-names":false,"suffix":""},{"dropping-particle":"","family":"Zhu","given":"Hongwei","non-dropping-particle":"","parse-names":false,"suffix":""},{"dropping-particle":"","family":"Houry","given":"Walid A","non-dropping-particle":"","parse-names":false,"suffix":""},{"dropping-particle":"","family":"Brudno","given":"Michael","non-dropping-particle":"","parse-names":false,"suffix":""},{"dropping-particle":"","family":"Ragibizadeh","given":"Sasan","non-dropping-particle":"","parse-names":false,"suffix":""},{"dropping-particle":"","family":"Papp","given":"Balázs","non-dropping-particle":"","parse-names":false,"suffix":""},{"dropping-particle":"","family":"Pál","given":"Csaba","non-dropping-particle":"","parse-names":false,"suffix":""},{"dropping-particle":"","family":"Roth","given":"Frederick P","non-dropping-particle":"","parse-names":false,"suffix":""},{"dropping-particle":"","family":"Giaever","given":"Guri","non-dropping-particle":"","parse-names":false,"suffix":""},{"dropping-particle":"","family":"Nislow","given":"Corey","non-dropping-particle":"","parse-names":false,"suffix":""},{"dropping-particle":"","family":"Troyanskaya","given":"Olga G","non-dropping-particle":"","parse-names":false,"suffix":""},{"dropping-particle":"","family":"Bussey","given":"Howard","non-dropping-particle":"","parse-names":false,"suffix":""},{"dropping-particle":"","family":"Bader","given":"Gary D","non-dropping-particle":"","parse-names":false,"suffix":""},{"dropping-particle":"","family":"Gingras","given":"Anne-Claude","non-dropping-particle":"","parse-names":false,"suffix":""},{"dropping-particle":"","family":"Morris","given":"Quaid D","non-dropping-particle":"","parse-names":false,"suffix":""},{"dropping-particle":"","family":"Kim","given":"Philip M","non-dropping-particle":"","parse-names":false,"suffix":""},{"dropping-particle":"","family":"Kaiser","given":"Chris A","non-dropping-particle":"","parse-names":false,"suffix":""},{"dropping-particle":"","family":"Myers","given":"Chad L","non-dropping-particle":"","parse-names":false,"suffix":""},{"dropping-particle":"","family":"Andrews","given":"Brenda J","non-dropping-particle":"","parse-names":false,"suffix":""},{"dropping-particle":"","family":"Boone","given":"Charles","non-dropping-particle":"","parse-names":false,"suffix":""}],"container-title":"Science (New York, N.Y.)","id":"ITEM-1","issue":"5964","issued":{"date-parts":[["2010","1","22"]]},"page":"425-31","title":"The genetic landscape of a cell.","type":"article-journal","volume":"327"},"uris":["http://www.mendeley.com/documents/?uuid=da6e73c5-b707-4688-843c-c3fff58361e4"]},{"id":"ITEM-2","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2","issue":"6306","issued":{"date-parts":[["2016"]]},"title":"A global genetic interaction network maps a wiring diagram of cellular function","type":"article-journal","volume":"353"},"uris":["http://www.mendeley.com/documents/?uuid=91ff0268-e13e-4d38-8168-70cadc4bf60f"]}],"mendeley":{"formattedCitation":"(Costanzo et al., 2010, 2016)","plainTextFormattedCitation":"(Costanzo et al., 2010, 2016)","previouslyFormattedCitation":"(Costanzo et al., 2010, 2016)"},"properties":{"noteIndex":0},"schema":"https://github.com/citation-style-language/schema/raw/master/csl-citation.json"}</w:instrText>
      </w:r>
      <w:r w:rsidRPr="00233F15">
        <w:rPr>
          <w:lang w:val="en-CA"/>
        </w:rPr>
        <w:fldChar w:fldCharType="separate"/>
      </w:r>
      <w:r w:rsidRPr="00D659A1">
        <w:rPr>
          <w:noProof/>
          <w:lang w:val="en-CA"/>
        </w:rPr>
        <w:t>(Costanzo et al., 2010,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0B75F302" w14:textId="7DB3FE90" w:rsidR="008D3E72" w:rsidRDefault="002F2500">
      <w:pPr>
        <w:jc w:val="both"/>
        <w:rPr>
          <w:lang w:val="en-CA"/>
        </w:rPr>
      </w:pPr>
      <w:r>
        <w:rPr>
          <w:lang w:val="en-CA"/>
        </w:rPr>
        <w:t>Complex genetic interactions</w:t>
      </w:r>
      <w:r w:rsidR="00E312AC">
        <w:rPr>
          <w:lang w:val="en-CA"/>
        </w:rPr>
        <w:t>—</w:t>
      </w:r>
      <w:r w:rsidR="00AD413B">
        <w:rPr>
          <w:lang w:val="en-CA"/>
        </w:rPr>
        <w:t>surprising</w:t>
      </w:r>
      <w:r w:rsidR="00BE5F24">
        <w:rPr>
          <w:lang w:val="en-CA"/>
        </w:rPr>
        <w:t xml:space="preserve"> phenotypes </w:t>
      </w:r>
      <w:r w:rsidR="000F36F5">
        <w:rPr>
          <w:lang w:val="en-CA"/>
        </w:rPr>
        <w:t>arising from</w:t>
      </w:r>
      <w:r>
        <w:rPr>
          <w:lang w:val="en-CA"/>
        </w:rPr>
        <w:t xml:space="preserve"> simultaneous perturbation of more than two genes</w:t>
      </w:r>
      <w:r w:rsidR="00E312AC">
        <w:rPr>
          <w:lang w:val="en-CA"/>
        </w:rPr>
        <w:t>—</w:t>
      </w:r>
      <w:r w:rsidR="00753975">
        <w:rPr>
          <w:lang w:val="en-CA"/>
        </w:rPr>
        <w:t>further</w:t>
      </w:r>
      <w:r w:rsidR="001F2B88">
        <w:rPr>
          <w:lang w:val="en-CA"/>
        </w:rPr>
        <w:t xml:space="preserve"> </w:t>
      </w:r>
      <w:r w:rsidR="003C0C4D">
        <w:rPr>
          <w:lang w:val="en-CA"/>
        </w:rPr>
        <w:t>inform</w:t>
      </w:r>
      <w:r w:rsidR="00753975">
        <w:rPr>
          <w:lang w:val="en-CA"/>
        </w:rPr>
        <w:t xml:space="preserve"> </w:t>
      </w:r>
      <w:r w:rsidR="00C13A6A">
        <w:rPr>
          <w:lang w:val="en-CA"/>
        </w:rPr>
        <w:t xml:space="preserve">gene </w:t>
      </w:r>
      <w:r w:rsidR="00753975">
        <w:rPr>
          <w:lang w:val="en-CA"/>
        </w:rPr>
        <w:t>function</w:t>
      </w:r>
      <w:r w:rsidR="00F96E27">
        <w:rPr>
          <w:lang w:val="en-CA"/>
        </w:rPr>
        <w:t xml:space="preserve">.  </w:t>
      </w:r>
      <w:r w:rsidR="00E312AC">
        <w:rPr>
          <w:lang w:val="en-CA"/>
        </w:rPr>
        <w:t>Indeed, t</w:t>
      </w:r>
      <w:r w:rsidR="00E7460B" w:rsidRPr="00831765">
        <w:rPr>
          <w:lang w:val="en-CA"/>
        </w:rPr>
        <w:t xml:space="preserve">hree-gene interactions </w:t>
      </w:r>
      <w:r w:rsidR="00BE5F24">
        <w:rPr>
          <w:lang w:val="en-CA"/>
        </w:rPr>
        <w:t>(</w:t>
      </w:r>
      <w:r w:rsidR="00E7460B" w:rsidRPr="00B42701">
        <w:rPr>
          <w:lang w:val="en-CA"/>
        </w:rPr>
        <w:t>for which a triple mutant phenotype c</w:t>
      </w:r>
      <w:r w:rsidR="00E7460B">
        <w:rPr>
          <w:lang w:val="en-CA"/>
        </w:rPr>
        <w:t>annot be simply explained by the underlying</w:t>
      </w:r>
      <w:r w:rsidR="00E7460B" w:rsidRPr="00B42701">
        <w:rPr>
          <w:lang w:val="en-CA"/>
        </w:rPr>
        <w:t xml:space="preserve"> single and double mutant </w:t>
      </w:r>
      <w:r w:rsidR="00173DA0">
        <w:rPr>
          <w:lang w:val="en-CA"/>
        </w:rPr>
        <w:t>phenotype</w:t>
      </w:r>
      <w:r w:rsidR="00856CAC">
        <w:rPr>
          <w:lang w:val="en-CA"/>
        </w:rPr>
        <w:t>s</w:t>
      </w:r>
      <w:r w:rsidR="00BE5F24">
        <w:rPr>
          <w:lang w:val="en-CA"/>
        </w:rPr>
        <w:t>)</w:t>
      </w:r>
      <w:r w:rsidR="00E7460B">
        <w:rPr>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E7460B">
        <w:rPr>
          <w:lang w:val="en-CA"/>
        </w:rPr>
        <w:t>.</w:t>
      </w:r>
      <w:r w:rsidR="00A82531">
        <w:rPr>
          <w:lang w:val="en-CA"/>
        </w:rPr>
        <w:t xml:space="preserve">  </w:t>
      </w:r>
      <w:r w:rsidR="00710ACA">
        <w:rPr>
          <w:lang w:val="en-CA"/>
        </w:rPr>
        <w:t>Even when</w:t>
      </w:r>
      <w:r w:rsidR="00F06C98">
        <w:rPr>
          <w:lang w:val="en-CA"/>
        </w:rPr>
        <w:t xml:space="preserve"> t</w:t>
      </w:r>
      <w:r w:rsidR="0021622F">
        <w:rPr>
          <w:lang w:val="en-CA"/>
        </w:rPr>
        <w:t>wo</w:t>
      </w:r>
      <w:r w:rsidR="0046609A">
        <w:rPr>
          <w:lang w:val="en-CA"/>
        </w:rPr>
        <w:t>-gene interactions are present</w:t>
      </w:r>
      <w:r w:rsidR="00D652F4">
        <w:rPr>
          <w:lang w:val="en-CA"/>
        </w:rPr>
        <w:t>,</w:t>
      </w:r>
      <w:r w:rsidR="00E666E0">
        <w:rPr>
          <w:lang w:val="en-CA"/>
        </w:rPr>
        <w:t xml:space="preserve"> </w:t>
      </w:r>
      <w:r w:rsidR="00E312AC">
        <w:rPr>
          <w:lang w:val="en-CA"/>
        </w:rPr>
        <w:t xml:space="preserve">important </w:t>
      </w:r>
      <w:r w:rsidR="006E734A">
        <w:rPr>
          <w:lang w:val="en-CA"/>
        </w:rPr>
        <w:t>functional inference</w:t>
      </w:r>
      <w:r w:rsidR="00E312AC">
        <w:rPr>
          <w:lang w:val="en-CA"/>
        </w:rPr>
        <w:t>s</w:t>
      </w:r>
      <w:r w:rsidR="006E734A">
        <w:rPr>
          <w:lang w:val="en-CA"/>
        </w:rPr>
        <w:t xml:space="preserve"> </w:t>
      </w:r>
      <w:r w:rsidR="00E312AC">
        <w:rPr>
          <w:lang w:val="en-CA"/>
        </w:rPr>
        <w:t xml:space="preserve">cannot be made </w:t>
      </w:r>
      <w:r w:rsidR="001A5274">
        <w:rPr>
          <w:lang w:val="en-CA"/>
        </w:rPr>
        <w:t xml:space="preserve">until triple-knockout phenotypes are </w:t>
      </w:r>
      <w:r w:rsidR="007765A3">
        <w:rPr>
          <w:lang w:val="en-CA"/>
        </w:rPr>
        <w:t xml:space="preserve">observed and </w:t>
      </w:r>
      <w:r w:rsidR="003C0562">
        <w:rPr>
          <w:lang w:val="en-CA"/>
        </w:rPr>
        <w:t>analyzed</w:t>
      </w:r>
      <w:r w:rsidR="001A5274">
        <w:rPr>
          <w:lang w:val="en-CA"/>
        </w:rPr>
        <w:t xml:space="preserve"> </w:t>
      </w:r>
      <w:r w:rsidR="00DF1428">
        <w:rPr>
          <w:rFonts w:eastAsia="Times New Roman"/>
          <w:color w:val="222222"/>
          <w:shd w:val="clear" w:color="auto" w:fill="FFFFFF"/>
          <w:lang w:val="en-CA"/>
        </w:rPr>
        <w:fldChar w:fldCharType="begin" w:fldLock="1"/>
      </w:r>
      <w:r w:rsidR="00262137">
        <w:rPr>
          <w:rFonts w:eastAsia="Times New Roman"/>
          <w:color w:val="222222"/>
          <w:shd w:val="clear" w:color="auto" w:fill="FFFFFF"/>
          <w:lang w:val="en-CA"/>
        </w:rPr>
        <w:instrText>ADDIN CSL_CITATION {"citationItems":[{"id":"ITEM-1","itemData":{"DOI":"10.1038/nprot.2014.127","ISSN":"1750-2799","PMID":"25010907","abstract":"The quantitative analysis of genetic interactions between pairs of gene mutations has proven to be effective for characterizing cellular functions, but it can miss important interactions for functionally redundant genes. To address this limitation, we have developed an approach termed triple-mutant analysis (TMA). The procedure relies on a query strain that contains two deletions in a pair of redundant or otherwise related genes, which is crossed against a panel of candidate deletion strains to isolate triple mutants and measure their growth. A central feature of TMA is to interrogate mutants that are synthetically sick when two other genes are deleted but interact minimally with either single deletion. This approach has been valuable for discovering genes that restore critical functions when the principal actors are deleted. TMA has also uncovered double-mutant combinations that produce severe defects because a third protein becomes deregulated and acts in a deleterious fashion, and it has revealed functional differences between proteins presumed to act together. The protocol is optimized for Singer ROTOR pinning robots, takes 3 weeks to complete and measures interactions for up to 30 double mutants against a library of 1,536 single mutants.","author":[{"dropping-particle":"","family":"Braberg","given":"Hannes","non-dropping-particle":"","parse-names":false,"suffix":""},{"dropping-particle":"","family":"Alexander","given":"Richard","non-dropping-particle":"","parse-names":false,"suffix":""},{"dropping-particle":"","family":"Shales","given":"Michael","non-dropping-particle":"","parse-names":false,"suffix":""},{"dropping-particle":"","family":"Xu","given":"Jiewei","non-dropping-particle":"","parse-names":false,"suffix":""},{"dropping-particle":"","family":"Franks-Skiba","given":"Kathleen E","non-dropping-particle":"","parse-names":false,"suffix":""},{"dropping-particle":"","family":"Wu","given":"Qiuqin","non-dropping-particle":"","parse-names":false,"suffix":""},{"dropping-particle":"","family":"Haber","given":"James E","non-dropping-particle":"","parse-names":false,"suffix":""},{"dropping-particle":"","family":"Krogan","given":"Nevan J","non-dropping-particle":"","parse-names":false,"suffix":""}],"container-title":"Nature protocols","id":"ITEM-1","issue":"8","issued":{"date-parts":[["2014","8"]]},"page":"1867-81","publisher":"Nature Publishing Group, a division of Macmillan Publishers Limited. All Rights Reserved.","title":"Quantitative analysis of triple-mutant genetic interactions.","title-short":"Nat. Protocols","type":"article-journal","volume":"9"},"uris":["http://www.mendeley.com/documents/?uuid=2adc4a2c-3ac4-4b8e-adc4-edaa1bd78ac1"]},{"id":"ITEM-2","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2","issue":"6386","issued":{"date-parts":[["2018","4","20"]]},"page":"eaao1729","title":"Systematic analysis of complex genetic interactions","type":"article-journal","volume":"360"},"uris":["http://www.mendeley.com/documents/?uuid=d5750ca3-7885-381f-b2d5-684daaa50e67"]},{"id":"ITEM-3","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3","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Braberg et al., 2014; Haber et al., 2013; Kuzmin et al., 2018)","plainTextFormattedCitation":"(Braberg et al., 2014; Haber et al., 2013; Kuzmin et al., 2018)","previouslyFormattedCitation":"(Braberg et al., 2014; Haber et al., 2013; Kuzmin et al., 2018)"},"properties":{"noteIndex":0},"schema":"https://github.com/citation-style-language/schema/raw/master/csl-citation.json"}</w:instrText>
      </w:r>
      <w:r w:rsidR="00DF1428">
        <w:rPr>
          <w:rFonts w:eastAsia="Times New Roman"/>
          <w:color w:val="222222"/>
          <w:shd w:val="clear" w:color="auto" w:fill="FFFFFF"/>
          <w:lang w:val="en-CA"/>
        </w:rPr>
        <w:fldChar w:fldCharType="separate"/>
      </w:r>
      <w:r w:rsidR="00D06D36" w:rsidRPr="00D06D36">
        <w:rPr>
          <w:rFonts w:eastAsia="Times New Roman"/>
          <w:noProof/>
          <w:color w:val="222222"/>
          <w:shd w:val="clear" w:color="auto" w:fill="FFFFFF"/>
          <w:lang w:val="en-CA"/>
        </w:rPr>
        <w:t>(Braberg et al., 2014; Haber et al., 2013; Kuzmin et al., 2018)</w:t>
      </w:r>
      <w:r w:rsidR="00DF1428">
        <w:rPr>
          <w:rFonts w:eastAsia="Times New Roman"/>
          <w:color w:val="222222"/>
          <w:shd w:val="clear" w:color="auto" w:fill="FFFFFF"/>
          <w:lang w:val="en-CA"/>
        </w:rPr>
        <w:fldChar w:fldCharType="end"/>
      </w:r>
      <w:r w:rsidR="00DF1428">
        <w:rPr>
          <w:rFonts w:eastAsia="Times New Roman"/>
          <w:color w:val="222222"/>
          <w:shd w:val="clear" w:color="auto" w:fill="FFFFFF"/>
          <w:lang w:val="en-CA"/>
        </w:rPr>
        <w:t>.</w:t>
      </w:r>
      <w:r w:rsidR="00177272">
        <w:rPr>
          <w:rFonts w:eastAsia="Times New Roman"/>
          <w:color w:val="222222"/>
          <w:shd w:val="clear" w:color="auto" w:fill="FFFFFF"/>
          <w:lang w:val="en-CA"/>
        </w:rPr>
        <w:t xml:space="preserve">  </w:t>
      </w:r>
      <w:r w:rsidR="00E312AC">
        <w:rPr>
          <w:lang w:val="en-CA"/>
        </w:rPr>
        <w:t xml:space="preserve">Single knockout alleles have been shown to have environment-dependent complex genetic interactions with natural variants that typically involve three or more additional loci </w:t>
      </w:r>
      <w:r w:rsidR="00E312AC">
        <w:rPr>
          <w:lang w:val="en-CA"/>
        </w:rPr>
        <w:fldChar w:fldCharType="begin" w:fldLock="1"/>
      </w:r>
      <w:r w:rsidR="00E312AC">
        <w:rPr>
          <w:lang w:val="en-CA"/>
        </w:rPr>
        <w:instrText>ADDIN CSL_CITATION {"citationItems":[{"id":"ITEM-1","itemData":{"DOI":"10.1038/s41467-018-06023-5","ISSN":"2041-1723","abstract":"Genetic interactions between mutations and standing polymorphisms can cause mutations to show distinct phenotypic effects in different individuals. To characterize the genetic architecture of these so-called background effects, we genotype 1411 wild-type and mutant yeast cross progeny and measure their growth in 10 environments. Using these data, we map 1086 interactions between segregating loci and 7 different gene knockouts. Each knockout exhibits between 73 and 543 interactions, with 89% of all interactions involving higher-order epistasis between a knockout and multiple loci. Identified loci interact with as few as one knockout and as many as all seven knockouts. In mutants, loci interacting with fewer and more knockouts tend to show enhanced and reduced phenotypic effects, respectively. Cross–environment analysis reveals that most interactions between the knockouts and segregating loci also involve the environment. These results illustrate the complicated interactions between mutations, standing polymorphisms, and the environment that cause background effects.","author":[{"dropping-particle":"","family":"Mullis","given":"Martin N.","non-dropping-particle":"","parse-names":false,"suffix":""},{"dropping-particle":"","family":"Matsui","given":"Takeshi","non-dropping-particle":"","parse-names":false,"suffix":""},{"dropping-particle":"","family":"Schell","given":"Rachel","non-dropping-particle":"","parse-names":false,"suffix":""},{"dropping-particle":"","family":"Foree","given":"Ryan","non-dropping-particle":"","parse-names":false,"suffix":""},{"dropping-particle":"","family":"Ehrenreich","given":"Ian M.","non-dropping-particle":"","parse-names":false,"suffix":""}],"container-title":"Nature Communications","id":"ITEM-1","issue":"1","issued":{"date-parts":[["2018","12","17"]]},"page":"3548","publisher":"Nature Publishing Group","title":"The complex underpinnings of genetic background effects","type":"article-journal","volume":"9"},"uris":["http://www.mendeley.com/documents/?uuid=2d37ae03-6b83-3bdf-9593-904f732a3608"]}],"mendeley":{"formattedCitation":"(Mullis et al., 2018)","plainTextFormattedCitation":"(Mullis et al., 2018)","previouslyFormattedCitation":"(Mullis et al., 2018)"},"properties":{"noteIndex":0},"schema":"https://github.com/citation-style-language/schema/raw/master/csl-citation.json"}</w:instrText>
      </w:r>
      <w:r w:rsidR="00E312AC">
        <w:rPr>
          <w:lang w:val="en-CA"/>
        </w:rPr>
        <w:fldChar w:fldCharType="separate"/>
      </w:r>
      <w:r w:rsidR="00E312AC" w:rsidRPr="00D659A1">
        <w:rPr>
          <w:noProof/>
          <w:lang w:val="en-CA"/>
        </w:rPr>
        <w:t>(Mullis et al., 2018)</w:t>
      </w:r>
      <w:r w:rsidR="00E312AC">
        <w:rPr>
          <w:lang w:val="en-CA"/>
        </w:rPr>
        <w:fldChar w:fldCharType="end"/>
      </w:r>
      <w:r w:rsidR="00E312AC">
        <w:rPr>
          <w:lang w:val="en-CA"/>
        </w:rPr>
        <w:t xml:space="preserve">.  More </w:t>
      </w:r>
      <w:r w:rsidR="00177272">
        <w:rPr>
          <w:rFonts w:eastAsia="Times New Roman"/>
          <w:color w:val="222222"/>
          <w:shd w:val="clear" w:color="auto" w:fill="FFFFFF"/>
          <w:lang w:val="en-CA"/>
        </w:rPr>
        <w:t xml:space="preserve">complex </w:t>
      </w:r>
      <w:r w:rsidR="00E312AC">
        <w:rPr>
          <w:rFonts w:eastAsia="Times New Roman"/>
          <w:color w:val="222222"/>
          <w:shd w:val="clear" w:color="auto" w:fill="FFFFFF"/>
          <w:lang w:val="en-CA"/>
        </w:rPr>
        <w:t xml:space="preserve">interactions are known, e.g., </w:t>
      </w:r>
      <w:r w:rsidR="00A01A4C">
        <w:rPr>
          <w:rFonts w:eastAsia="Times New Roman"/>
          <w:color w:val="222222"/>
          <w:shd w:val="clear" w:color="auto" w:fill="FFFFFF"/>
          <w:lang w:val="en-CA"/>
        </w:rPr>
        <w:t>involving</w:t>
      </w:r>
      <w:r w:rsidR="009F5816">
        <w:rPr>
          <w:lang w:val="en-CA"/>
        </w:rPr>
        <w:t xml:space="preserve"> </w:t>
      </w:r>
      <w:r w:rsidR="00326455">
        <w:rPr>
          <w:lang w:val="en-CA"/>
        </w:rPr>
        <w:t xml:space="preserve">five </w:t>
      </w:r>
      <w:r w:rsidR="00326455">
        <w:rPr>
          <w:lang w:val="en-CA"/>
        </w:rPr>
        <w:fldChar w:fldCharType="begin" w:fldLock="1"/>
      </w:r>
      <w:r w:rsidR="00326455">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326455">
        <w:rPr>
          <w:lang w:val="en-CA"/>
        </w:rPr>
        <w:fldChar w:fldCharType="separate"/>
      </w:r>
      <w:r w:rsidR="00326455" w:rsidRPr="00D659A1">
        <w:rPr>
          <w:noProof/>
          <w:lang w:val="en-CA"/>
        </w:rPr>
        <w:t>(Taylor et al., 2014)</w:t>
      </w:r>
      <w:r w:rsidR="00326455">
        <w:rPr>
          <w:lang w:val="en-CA"/>
        </w:rPr>
        <w:fldChar w:fldCharType="end"/>
      </w:r>
      <w:r w:rsidR="00326455">
        <w:rPr>
          <w:lang w:val="en-CA"/>
        </w:rPr>
        <w:t xml:space="preserve">, seven </w:t>
      </w:r>
      <w:r w:rsidR="00326455">
        <w:rPr>
          <w:lang w:val="en-CA"/>
        </w:rPr>
        <w:fldChar w:fldCharType="begin" w:fldLock="1"/>
      </w:r>
      <w:r w:rsidR="00326455">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326455">
        <w:rPr>
          <w:lang w:val="en-CA"/>
        </w:rPr>
        <w:fldChar w:fldCharType="separate"/>
      </w:r>
      <w:r w:rsidR="00326455" w:rsidRPr="00D659A1">
        <w:rPr>
          <w:noProof/>
          <w:lang w:val="en-CA"/>
        </w:rPr>
        <w:t>(Beh et al., 2001)</w:t>
      </w:r>
      <w:r w:rsidR="00326455">
        <w:rPr>
          <w:lang w:val="en-CA"/>
        </w:rPr>
        <w:fldChar w:fldCharType="end"/>
      </w:r>
      <w:r w:rsidR="00326455">
        <w:rPr>
          <w:lang w:val="en-CA"/>
        </w:rPr>
        <w:t xml:space="preserve">, and over twenty genes </w:t>
      </w:r>
      <w:r w:rsidR="00326455">
        <w:rPr>
          <w:lang w:val="en-CA"/>
        </w:rPr>
        <w:fldChar w:fldCharType="begin" w:fldLock="1"/>
      </w:r>
      <w:r w:rsidR="00326455">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326455">
        <w:rPr>
          <w:lang w:val="en-CA"/>
        </w:rPr>
        <w:fldChar w:fldCharType="separate"/>
      </w:r>
      <w:r w:rsidR="00326455" w:rsidRPr="00D659A1">
        <w:rPr>
          <w:noProof/>
          <w:lang w:val="en-CA"/>
        </w:rPr>
        <w:t>(Wieczorke et al., 1999)</w:t>
      </w:r>
      <w:r w:rsidR="00326455">
        <w:rPr>
          <w:lang w:val="en-CA"/>
        </w:rPr>
        <w:fldChar w:fldCharType="end"/>
      </w:r>
      <w:r w:rsidR="00E312AC">
        <w:rPr>
          <w:lang w:val="en-CA"/>
        </w:rPr>
        <w:t xml:space="preserve">.  </w:t>
      </w:r>
      <w:r w:rsidR="000C6F86">
        <w:rPr>
          <w:lang w:val="en-CA"/>
        </w:rPr>
        <w:t>However,</w:t>
      </w:r>
      <w:r w:rsidR="00F16A30">
        <w:rPr>
          <w:lang w:val="en-CA"/>
        </w:rPr>
        <w:t xml:space="preserve"> the</w:t>
      </w:r>
      <w:r w:rsidR="00656C5D">
        <w:rPr>
          <w:lang w:val="en-CA"/>
        </w:rPr>
        <w:t xml:space="preserve"> </w:t>
      </w:r>
      <w:r w:rsidR="0041467E">
        <w:rPr>
          <w:lang w:val="en-CA"/>
        </w:rPr>
        <w:t>inherent</w:t>
      </w:r>
      <w:r w:rsidR="008D3E72">
        <w:rPr>
          <w:lang w:val="en-CA"/>
        </w:rPr>
        <w:t xml:space="preserve"> experimental and analytic c</w:t>
      </w:r>
      <w:r w:rsidR="00224D3C">
        <w:rPr>
          <w:lang w:val="en-CA"/>
        </w:rPr>
        <w:t xml:space="preserve">hallenges have </w:t>
      </w:r>
      <w:r w:rsidR="008D3E72">
        <w:rPr>
          <w:lang w:val="en-CA"/>
        </w:rPr>
        <w:t xml:space="preserve">limited systematic profiling and functional inference </w:t>
      </w:r>
      <w:r w:rsidR="00E72CC5">
        <w:rPr>
          <w:lang w:val="en-CA"/>
        </w:rPr>
        <w:t>involving</w:t>
      </w:r>
      <w:r w:rsidR="008D3E72">
        <w:rPr>
          <w:lang w:val="en-CA"/>
        </w:rPr>
        <w:t xml:space="preserve"> highly-complex genetic interactions</w:t>
      </w:r>
      <w:r w:rsidR="00756C35">
        <w:rPr>
          <w:lang w:val="en-CA"/>
        </w:rPr>
        <w:t>.</w:t>
      </w:r>
    </w:p>
    <w:p w14:paraId="6896936E" w14:textId="77777777" w:rsidR="00B5428B" w:rsidRDefault="00B5428B" w:rsidP="009759F3">
      <w:pPr>
        <w:jc w:val="both"/>
        <w:rPr>
          <w:lang w:val="en-CA"/>
        </w:rPr>
      </w:pPr>
    </w:p>
    <w:p w14:paraId="2608932C" w14:textId="1047E4AB" w:rsidR="00DB0ED8" w:rsidRDefault="00FF73DC" w:rsidP="009759F3">
      <w:pPr>
        <w:jc w:val="both"/>
        <w:rPr>
          <w:rFonts w:eastAsia="Times New Roman"/>
        </w:rPr>
      </w:pPr>
      <w:r>
        <w:rPr>
          <w:lang w:val="en-CA"/>
        </w:rPr>
        <w:t>Functionally deciphering</w:t>
      </w:r>
      <w:r w:rsidR="00F8348A">
        <w:rPr>
          <w:lang w:val="en-CA"/>
        </w:rPr>
        <w:t xml:space="preserve"> the potentially complex effects of </w:t>
      </w:r>
      <w:r w:rsidR="009138FC">
        <w:rPr>
          <w:lang w:val="en-CA"/>
        </w:rPr>
        <w:t>multiple genetic perturbations require</w:t>
      </w:r>
      <w:r w:rsidR="00BD38BF">
        <w:rPr>
          <w:lang w:val="en-CA"/>
        </w:rPr>
        <w:t>s</w:t>
      </w:r>
      <w:r w:rsidR="009138FC">
        <w:rPr>
          <w:lang w:val="en-CA"/>
        </w:rPr>
        <w:t xml:space="preserve"> extension of </w:t>
      </w:r>
      <w:r w:rsidR="00E718EA">
        <w:rPr>
          <w:lang w:val="en-CA"/>
        </w:rPr>
        <w:t xml:space="preserve">two-gene CGAs </w:t>
      </w:r>
      <w:r w:rsidR="00EA136A">
        <w:rPr>
          <w:lang w:val="en-CA"/>
        </w:rPr>
        <w:t xml:space="preserve">for </w:t>
      </w:r>
      <w:r w:rsidR="00E718EA">
        <w:rPr>
          <w:lang w:val="en-CA"/>
        </w:rPr>
        <w:t>more exhaustive ‘deep’ combinatorial genetic analysis (DCGA).</w:t>
      </w:r>
      <w:r w:rsidR="00753975">
        <w:rPr>
          <w:lang w:val="en-CA"/>
        </w:rPr>
        <w:t xml:space="preserve"> </w:t>
      </w:r>
      <w:r w:rsidR="004805FB">
        <w:rPr>
          <w:lang w:val="en-CA"/>
        </w:rPr>
        <w:t xml:space="preserve"> </w:t>
      </w:r>
      <w:r w:rsidR="00326455">
        <w:rPr>
          <w:lang w:val="en-CA"/>
        </w:rPr>
        <w:t>Here we describe a</w:t>
      </w:r>
      <w:r w:rsidR="00BC2000">
        <w:rPr>
          <w:lang w:val="en-CA"/>
        </w:rPr>
        <w:t xml:space="preserve"> </w:t>
      </w:r>
      <w:r w:rsidR="00326455">
        <w:rPr>
          <w:lang w:val="en-CA"/>
        </w:rPr>
        <w:t xml:space="preserve">strategy </w:t>
      </w:r>
      <w:r w:rsidR="00413DA7">
        <w:rPr>
          <w:lang w:val="en-CA"/>
        </w:rPr>
        <w:t>for</w:t>
      </w:r>
      <w:r w:rsidR="00326455">
        <w:rPr>
          <w:lang w:val="en-CA"/>
        </w:rPr>
        <w:t xml:space="preserve"> DCGA</w:t>
      </w:r>
      <w:r w:rsidR="0016482C">
        <w:rPr>
          <w:lang w:val="en-CA"/>
        </w:rPr>
        <w:t xml:space="preserve"> a</w:t>
      </w:r>
      <w:r w:rsidR="00BA0F66">
        <w:rPr>
          <w:lang w:val="en-CA"/>
        </w:rPr>
        <w:t>nd demonstrate it on</w:t>
      </w:r>
      <w:r w:rsidR="0016482C">
        <w:rPr>
          <w:lang w:val="en-CA"/>
        </w:rPr>
        <w:t xml:space="preserve"> </w:t>
      </w:r>
      <w:r w:rsidR="00E312AC">
        <w:rPr>
          <w:lang w:val="en-CA"/>
        </w:rPr>
        <w:t xml:space="preserve">the entire set </w:t>
      </w:r>
      <w:r w:rsidR="00F8348A">
        <w:rPr>
          <w:lang w:val="en-CA"/>
        </w:rPr>
        <w:t xml:space="preserve">of </w:t>
      </w:r>
      <w:r w:rsidR="0016482C">
        <w:rPr>
          <w:lang w:val="en-CA"/>
        </w:rPr>
        <w:t xml:space="preserve">16 </w:t>
      </w:r>
      <w:ins w:id="0" w:author="Albi Celaj" w:date="2019-01-14T10:28:00Z">
        <w:r w:rsidR="007C575E">
          <w:rPr>
            <w:lang w:val="en-CA"/>
          </w:rPr>
          <w:t xml:space="preserve">yeast </w:t>
        </w:r>
      </w:ins>
      <w:r w:rsidR="0016482C">
        <w:rPr>
          <w:lang w:val="en-CA"/>
        </w:rPr>
        <w:t xml:space="preserve">ABC transporters </w:t>
      </w:r>
      <w:r w:rsidR="00E312AC">
        <w:rPr>
          <w:lang w:val="en-CA"/>
        </w:rPr>
        <w:t>that ha</w:t>
      </w:r>
      <w:ins w:id="1" w:author="Albi Celaj" w:date="2019-01-11T16:52:00Z">
        <w:r w:rsidR="003B24A9">
          <w:rPr>
            <w:lang w:val="en-CA"/>
          </w:rPr>
          <w:t>ve</w:t>
        </w:r>
      </w:ins>
      <w:r w:rsidR="00E312AC">
        <w:rPr>
          <w:lang w:val="en-CA"/>
        </w:rPr>
        <w:t xml:space="preserve"> been </w:t>
      </w:r>
      <w:r w:rsidR="0016482C">
        <w:rPr>
          <w:lang w:val="en-CA"/>
        </w:rPr>
        <w:t>i</w:t>
      </w:r>
      <w:r w:rsidR="00133051">
        <w:rPr>
          <w:lang w:val="en-CA"/>
        </w:rPr>
        <w:t>mplicated</w:t>
      </w:r>
      <w:r w:rsidR="00DF56C5">
        <w:rPr>
          <w:lang w:val="en-CA"/>
        </w:rPr>
        <w:t xml:space="preserve"> in multi-drug resistance</w:t>
      </w:r>
      <w:r w:rsidR="00AB5CD5">
        <w:rPr>
          <w:lang w:val="en-CA"/>
        </w:rPr>
        <w:t>.</w:t>
      </w:r>
      <w:r w:rsidR="00D17246">
        <w:rPr>
          <w:lang w:val="en-CA"/>
        </w:rPr>
        <w:t xml:space="preserve">  </w:t>
      </w:r>
      <w:r w:rsidR="000F1183">
        <w:rPr>
          <w:lang w:val="en-CA"/>
        </w:rPr>
        <w:t>Although deletion of drug efflux pumps might naively be expected to increase drug sensitivity, examples of ABC transporter deletions</w:t>
      </w:r>
      <w:r w:rsidR="00447369">
        <w:rPr>
          <w:lang w:val="en-CA"/>
        </w:rPr>
        <w:t xml:space="preserve"> </w:t>
      </w:r>
      <w:r w:rsidR="000F1183">
        <w:rPr>
          <w:lang w:val="en-CA"/>
        </w:rPr>
        <w:t xml:space="preserve">that can </w:t>
      </w:r>
      <w:r w:rsidR="008A7032">
        <w:rPr>
          <w:lang w:val="en-CA"/>
        </w:rPr>
        <w:t>influence</w:t>
      </w:r>
      <w:r w:rsidR="00D17246">
        <w:rPr>
          <w:lang w:val="en-CA"/>
        </w:rPr>
        <w:t xml:space="preserve"> </w:t>
      </w:r>
      <w:r w:rsidR="000F1183">
        <w:t>one an</w:t>
      </w:r>
      <w:r w:rsidR="003C032F">
        <w:t>other in complex ways</w:t>
      </w:r>
      <w:r w:rsidR="000F1183">
        <w:t xml:space="preserve"> have been reported</w:t>
      </w:r>
      <w:r w:rsidR="003C032F">
        <w:t xml:space="preserve">, such that disruption </w:t>
      </w:r>
      <w:r w:rsidR="000F1183">
        <w:t xml:space="preserve">of a </w:t>
      </w:r>
      <w:r w:rsidR="003C032F">
        <w:t xml:space="preserve">transporter </w:t>
      </w:r>
      <w:r w:rsidR="000F1183">
        <w:t xml:space="preserve">can </w:t>
      </w:r>
      <w:r w:rsidR="003C032F">
        <w:t xml:space="preserve">impart drug </w:t>
      </w:r>
      <w:r w:rsidR="003C032F" w:rsidRPr="00433243">
        <w:rPr>
          <w:i/>
        </w:rPr>
        <w:t>resistance</w:t>
      </w:r>
      <w:r w:rsidR="003C032F">
        <w:t xml:space="preserve"> </w:t>
      </w:r>
      <w:r w:rsidR="003C032F">
        <w:fldChar w:fldCharType="begin" w:fldLock="1"/>
      </w:r>
      <w:r w:rsidR="003C03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id":"ITEM-3","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3","issue":"2","issued":{"date-parts":[["2011","3"]]},"page":"159-64","title":"Knocking out multigene redundancies via cycles of sexual assortment and fluorescence selection.","type":"article-journal","volume":"8"},"uris":["http://www.mendeley.com/documents/?uuid=37457ea4-6a9c-471d-b62e-dfeec5fba47c"]}],"mendeley":{"formattedCitation":"(Kolaczkowska et al., 2008; Snider et al., 2013; Suzuki et al., 2011)","plainTextFormattedCitation":"(Kolaczkowska et al., 2008; Snider et al., 2013; Suzuki et al., 2011)","previouslyFormattedCitation":"(Kolaczkowska et al., 2008; Snider et al., 2013; Suzuki et al., 2011)"},"properties":{"noteIndex":0},"schema":"https://github.com/citation-style-language/schema/raw/master/csl-citation.json"}</w:instrText>
      </w:r>
      <w:r w:rsidR="003C032F">
        <w:fldChar w:fldCharType="separate"/>
      </w:r>
      <w:r w:rsidR="003C032F" w:rsidRPr="00D659A1">
        <w:rPr>
          <w:noProof/>
        </w:rPr>
        <w:t>(Kolaczkowska et al., 2008; Snider et al., 2013; Suzuki et al., 2011)</w:t>
      </w:r>
      <w:r w:rsidR="003C032F">
        <w:fldChar w:fldCharType="end"/>
      </w:r>
      <w:r w:rsidR="003C032F">
        <w:rPr>
          <w:bCs/>
          <w:iCs/>
          <w:color w:val="000000" w:themeColor="text1"/>
        </w:rPr>
        <w:t>.</w:t>
      </w:r>
      <w:r w:rsidR="00447369">
        <w:rPr>
          <w:bCs/>
          <w:iCs/>
          <w:color w:val="000000" w:themeColor="text1"/>
        </w:rPr>
        <w:t xml:space="preserve"> </w:t>
      </w:r>
      <w:r w:rsidR="002A60D6">
        <w:rPr>
          <w:bCs/>
          <w:iCs/>
          <w:color w:val="000000" w:themeColor="text1"/>
        </w:rPr>
        <w:t>S</w:t>
      </w:r>
      <w:r w:rsidR="00087AAF">
        <w:rPr>
          <w:bCs/>
          <w:iCs/>
          <w:color w:val="000000" w:themeColor="text1"/>
        </w:rPr>
        <w:t>ubstrate</w:t>
      </w:r>
      <w:r w:rsidR="00E00F87">
        <w:rPr>
          <w:bCs/>
          <w:iCs/>
          <w:color w:val="000000" w:themeColor="text1"/>
        </w:rPr>
        <w:t xml:space="preserve"> </w:t>
      </w:r>
      <w:r w:rsidR="00511800">
        <w:rPr>
          <w:bCs/>
          <w:iCs/>
          <w:color w:val="000000" w:themeColor="text1"/>
        </w:rPr>
        <w:t>sharing</w:t>
      </w:r>
      <w:r w:rsidR="00E00F87">
        <w:rPr>
          <w:bCs/>
          <w:iCs/>
          <w:color w:val="000000" w:themeColor="text1"/>
        </w:rPr>
        <w:t xml:space="preserve"> and </w:t>
      </w:r>
      <w:r w:rsidR="000F1183">
        <w:rPr>
          <w:bCs/>
          <w:iCs/>
          <w:color w:val="000000" w:themeColor="text1"/>
        </w:rPr>
        <w:t xml:space="preserve">complex </w:t>
      </w:r>
      <w:r w:rsidR="00E00F87">
        <w:rPr>
          <w:bCs/>
          <w:iCs/>
          <w:color w:val="000000" w:themeColor="text1"/>
        </w:rPr>
        <w:t xml:space="preserve">interdependence </w:t>
      </w:r>
      <w:r w:rsidR="00425AA6">
        <w:rPr>
          <w:bCs/>
          <w:iCs/>
          <w:color w:val="000000" w:themeColor="text1"/>
        </w:rPr>
        <w:t xml:space="preserve">between these ABC transporters </w:t>
      </w:r>
      <w:r w:rsidR="00C27B21">
        <w:rPr>
          <w:bCs/>
          <w:iCs/>
          <w:color w:val="000000" w:themeColor="text1"/>
        </w:rPr>
        <w:t>can</w:t>
      </w:r>
      <w:r w:rsidR="006F5157">
        <w:rPr>
          <w:bCs/>
          <w:iCs/>
          <w:color w:val="000000" w:themeColor="text1"/>
        </w:rPr>
        <w:t xml:space="preserve"> </w:t>
      </w:r>
      <w:r w:rsidR="002A60D6">
        <w:rPr>
          <w:bCs/>
          <w:iCs/>
          <w:color w:val="000000" w:themeColor="text1"/>
        </w:rPr>
        <w:t xml:space="preserve">limit </w:t>
      </w:r>
      <w:r w:rsidR="006970B8">
        <w:rPr>
          <w:bCs/>
          <w:iCs/>
          <w:color w:val="000000" w:themeColor="text1"/>
        </w:rPr>
        <w:t>their</w:t>
      </w:r>
      <w:r w:rsidR="002A60D6">
        <w:rPr>
          <w:bCs/>
          <w:iCs/>
          <w:color w:val="000000" w:themeColor="text1"/>
        </w:rPr>
        <w:t xml:space="preserve"> analysis </w:t>
      </w:r>
      <w:r w:rsidR="006970B8">
        <w:rPr>
          <w:bCs/>
          <w:iCs/>
          <w:color w:val="000000" w:themeColor="text1"/>
        </w:rPr>
        <w:t>with</w:t>
      </w:r>
      <w:r w:rsidR="002A60D6">
        <w:rPr>
          <w:bCs/>
          <w:iCs/>
          <w:color w:val="000000" w:themeColor="text1"/>
        </w:rPr>
        <w:t xml:space="preserve"> </w:t>
      </w:r>
      <w:r w:rsidR="00E00F87">
        <w:rPr>
          <w:bCs/>
          <w:iCs/>
          <w:color w:val="000000" w:themeColor="text1"/>
        </w:rPr>
        <w:t xml:space="preserve">two-gene CGA.  </w:t>
      </w:r>
      <w:r w:rsidR="00196DCC">
        <w:rPr>
          <w:rFonts w:eastAsia="Times New Roman"/>
        </w:rPr>
        <w:t>W</w:t>
      </w:r>
      <w:r w:rsidR="003E7C3E">
        <w:rPr>
          <w:rFonts w:eastAsia="Times New Roman"/>
        </w:rPr>
        <w:t xml:space="preserve">e used DCGA to </w:t>
      </w:r>
      <w:r w:rsidR="00092CDB">
        <w:rPr>
          <w:rFonts w:eastAsia="Times New Roman"/>
        </w:rPr>
        <w:t>u</w:t>
      </w:r>
      <w:r w:rsidR="006F5157">
        <w:rPr>
          <w:rFonts w:eastAsia="Times New Roman"/>
        </w:rPr>
        <w:t>ncover</w:t>
      </w:r>
      <w:r w:rsidR="00092CDB">
        <w:rPr>
          <w:rFonts w:eastAsia="Times New Roman"/>
        </w:rPr>
        <w:t xml:space="preserve"> and visualize</w:t>
      </w:r>
      <w:r w:rsidR="003E7C3E">
        <w:rPr>
          <w:rFonts w:eastAsia="Times New Roman"/>
        </w:rPr>
        <w:t xml:space="preserve"> a complex</w:t>
      </w:r>
      <w:r w:rsidR="00B75FBB">
        <w:rPr>
          <w:rFonts w:eastAsia="Times New Roman"/>
        </w:rPr>
        <w:t xml:space="preserve"> </w:t>
      </w:r>
      <w:r w:rsidR="003E7C3E">
        <w:rPr>
          <w:rFonts w:eastAsia="Times New Roman"/>
        </w:rPr>
        <w:t>genetic landscape</w:t>
      </w:r>
      <w:r w:rsidR="00B75FBB">
        <w:rPr>
          <w:rFonts w:eastAsia="Times New Roman"/>
        </w:rPr>
        <w:t xml:space="preserve"> in each of 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7366D">
        <w:rPr>
          <w:rFonts w:eastAsia="Times New Roman"/>
        </w:rPr>
        <w:t>revealing</w:t>
      </w:r>
      <w:r w:rsidR="005A7CE1">
        <w:rPr>
          <w:rFonts w:eastAsia="Times New Roman"/>
        </w:rPr>
        <w:t xml:space="preserve"> </w:t>
      </w:r>
      <w:r w:rsidR="009759F3">
        <w:rPr>
          <w:rFonts w:eastAsia="Times New Roman"/>
        </w:rPr>
        <w:t xml:space="preserve">condition-dependent </w:t>
      </w:r>
      <w:r w:rsidR="005A7CE1">
        <w:rPr>
          <w:rFonts w:eastAsia="Times New Roman"/>
        </w:rPr>
        <w:t xml:space="preserve">genetic interactions </w:t>
      </w:r>
      <w:r w:rsidR="000F1183">
        <w:rPr>
          <w:rFonts w:eastAsia="Times New Roman"/>
        </w:rPr>
        <w:t>involving as many as five genes</w:t>
      </w:r>
      <w:r w:rsidR="005A7CE1">
        <w:rPr>
          <w:rFonts w:eastAsia="Times New Roman"/>
        </w:rPr>
        <w:t xml:space="preserve">.  </w:t>
      </w:r>
      <w:r w:rsidR="00D26EB4">
        <w:rPr>
          <w:rFonts w:eastAsia="Times New Roman"/>
        </w:rPr>
        <w:t xml:space="preserve">To </w:t>
      </w:r>
      <w:r w:rsidR="00C44D3E">
        <w:rPr>
          <w:rFonts w:eastAsia="Times New Roman"/>
        </w:rPr>
        <w:t>functionally</w:t>
      </w:r>
      <w:r w:rsidR="00D26EB4">
        <w:rPr>
          <w:rFonts w:eastAsia="Times New Roman"/>
        </w:rPr>
        <w:t xml:space="preserve"> decipher </w:t>
      </w:r>
      <w:r w:rsidR="0015538E">
        <w:rPr>
          <w:rFonts w:eastAsia="Times New Roman"/>
        </w:rPr>
        <w:t>t</w:t>
      </w:r>
      <w:r w:rsidR="00D26EB4">
        <w:rPr>
          <w:rFonts w:eastAsia="Times New Roman"/>
        </w:rPr>
        <w:t xml:space="preserve">his system of transporters, </w:t>
      </w:r>
      <w:r w:rsidR="003444FB">
        <w:rPr>
          <w:rFonts w:eastAsia="Times New Roman"/>
        </w:rPr>
        <w:t xml:space="preserve">we </w:t>
      </w:r>
      <w:r w:rsidR="002C14A1">
        <w:rPr>
          <w:rFonts w:eastAsia="Times New Roman"/>
        </w:rPr>
        <w:t xml:space="preserve">then </w:t>
      </w:r>
      <w:r w:rsidR="003444FB">
        <w:rPr>
          <w:rFonts w:eastAsia="Times New Roman"/>
        </w:rPr>
        <w:t>developed a neural</w:t>
      </w:r>
      <w:r w:rsidR="002A089B">
        <w:rPr>
          <w:rFonts w:eastAsia="Times New Roman"/>
        </w:rPr>
        <w:t xml:space="preserve"> </w:t>
      </w:r>
      <w:r w:rsidR="003444FB">
        <w:rPr>
          <w:rFonts w:eastAsia="Times New Roman"/>
        </w:rPr>
        <w:t xml:space="preserve">network which </w:t>
      </w:r>
      <w:r w:rsidR="00C26B52">
        <w:rPr>
          <w:rFonts w:eastAsia="Times New Roman"/>
        </w:rPr>
        <w:t>could learn</w:t>
      </w:r>
      <w:r w:rsidR="003444FB">
        <w:rPr>
          <w:rFonts w:eastAsia="Times New Roman"/>
        </w:rPr>
        <w:t xml:space="preserve"> an intuitive system model directly from the </w:t>
      </w:r>
      <w:r w:rsidR="000F1183">
        <w:rPr>
          <w:rFonts w:eastAsia="Times New Roman"/>
        </w:rPr>
        <w:t xml:space="preserve">observed </w:t>
      </w:r>
      <w:r w:rsidR="003444FB">
        <w:rPr>
          <w:rFonts w:eastAsia="Times New Roman"/>
        </w:rPr>
        <w:t>gen</w:t>
      </w:r>
      <w:r w:rsidR="00CD54E7">
        <w:rPr>
          <w:rFonts w:eastAsia="Times New Roman"/>
        </w:rPr>
        <w:t>otype-to-phenotype relationships</w:t>
      </w:r>
      <w:r w:rsidR="003444FB">
        <w:rPr>
          <w:rFonts w:eastAsia="Times New Roman"/>
        </w:rPr>
        <w:t xml:space="preserve">.  </w:t>
      </w:r>
      <w:r w:rsidR="000F1183">
        <w:rPr>
          <w:bCs/>
          <w:iCs/>
          <w:color w:val="000000" w:themeColor="text1"/>
        </w:rPr>
        <w:t>M</w:t>
      </w:r>
      <w:r w:rsidR="00687512">
        <w:rPr>
          <w:bCs/>
          <w:iCs/>
          <w:color w:val="000000" w:themeColor="text1"/>
        </w:rPr>
        <w:t>odel</w:t>
      </w:r>
      <w:r w:rsidR="005F2106">
        <w:rPr>
          <w:bCs/>
          <w:iCs/>
          <w:color w:val="000000" w:themeColor="text1"/>
        </w:rPr>
        <w:t>ing</w:t>
      </w:r>
      <w:r w:rsidR="00687512">
        <w:rPr>
          <w:bCs/>
          <w:iCs/>
          <w:color w:val="000000" w:themeColor="text1"/>
        </w:rPr>
        <w:t xml:space="preserve"> guided further mechanistic exploration of </w:t>
      </w:r>
      <w:r w:rsidR="00687512">
        <w:rPr>
          <w:rFonts w:eastAsia="Times New Roman"/>
        </w:rPr>
        <w:t xml:space="preserve">a </w:t>
      </w:r>
      <w:r w:rsidR="00687512" w:rsidRPr="004059F2">
        <w:rPr>
          <w:rFonts w:eastAsia="Times New Roman"/>
        </w:rPr>
        <w:t>quadruple knock</w:t>
      </w:r>
      <w:r w:rsidR="00687512">
        <w:rPr>
          <w:rFonts w:eastAsia="Times New Roman"/>
        </w:rPr>
        <w:t>out combination (</w:t>
      </w:r>
      <w:r w:rsidR="00687512" w:rsidRPr="004210F6">
        <w:rPr>
          <w:rFonts w:eastAsia="Times New Roman"/>
          <w:i/>
        </w:rPr>
        <w:t>snq2∆</w:t>
      </w:r>
      <w:r w:rsidR="00687512">
        <w:rPr>
          <w:rFonts w:eastAsia="Times New Roman"/>
          <w:i/>
        </w:rPr>
        <w:t xml:space="preserve"> </w:t>
      </w:r>
      <w:r w:rsidR="00687512" w:rsidRPr="004210F6">
        <w:rPr>
          <w:rFonts w:eastAsia="Times New Roman"/>
          <w:i/>
        </w:rPr>
        <w:t>yor1∆</w:t>
      </w:r>
      <w:r w:rsidR="00687512">
        <w:rPr>
          <w:rFonts w:eastAsia="Times New Roman"/>
          <w:i/>
        </w:rPr>
        <w:t xml:space="preserve"> </w:t>
      </w:r>
      <w:r w:rsidR="00687512" w:rsidRPr="004210F6">
        <w:rPr>
          <w:rFonts w:eastAsia="Times New Roman"/>
          <w:i/>
        </w:rPr>
        <w:t>ybt1∆</w:t>
      </w:r>
      <w:r w:rsidR="00687512">
        <w:rPr>
          <w:rFonts w:eastAsia="Times New Roman"/>
          <w:i/>
        </w:rPr>
        <w:t xml:space="preserve"> </w:t>
      </w:r>
      <w:r w:rsidR="00687512" w:rsidRPr="004210F6">
        <w:rPr>
          <w:rFonts w:eastAsia="Times New Roman"/>
          <w:i/>
        </w:rPr>
        <w:t>ycf1∆</w:t>
      </w:r>
      <w:r w:rsidR="00687512">
        <w:rPr>
          <w:rFonts w:eastAsia="Times New Roman"/>
        </w:rPr>
        <w:t xml:space="preserve">) </w:t>
      </w:r>
      <w:r w:rsidR="000F1183">
        <w:rPr>
          <w:rFonts w:eastAsia="Times New Roman"/>
        </w:rPr>
        <w:t xml:space="preserve">which </w:t>
      </w:r>
      <w:r w:rsidR="00687512" w:rsidRPr="004059F2">
        <w:rPr>
          <w:rFonts w:eastAsia="Times New Roman"/>
        </w:rPr>
        <w:t xml:space="preserve">conferred </w:t>
      </w:r>
      <w:r w:rsidR="00687512">
        <w:rPr>
          <w:rFonts w:eastAsia="Times New Roman"/>
        </w:rPr>
        <w:t xml:space="preserve">unexpectedly </w:t>
      </w:r>
      <w:r w:rsidR="00687512" w:rsidRPr="004059F2">
        <w:rPr>
          <w:rFonts w:eastAsia="Times New Roman"/>
        </w:rPr>
        <w:t>high resistance</w:t>
      </w:r>
      <w:r w:rsidR="00687512">
        <w:rPr>
          <w:rFonts w:eastAsia="Times New Roman"/>
        </w:rPr>
        <w:t xml:space="preserve"> to fluconazole.  </w:t>
      </w:r>
      <w:r w:rsidR="00C37DDF">
        <w:rPr>
          <w:rFonts w:eastAsia="Times New Roman"/>
        </w:rPr>
        <w:t xml:space="preserve">Taken together, </w:t>
      </w:r>
      <w:r w:rsidR="00CA3E71">
        <w:rPr>
          <w:rFonts w:eastAsia="Times New Roman"/>
        </w:rPr>
        <w:t xml:space="preserve">we illustrate an experimental and analytic </w:t>
      </w:r>
      <w:r w:rsidR="008B3D16">
        <w:rPr>
          <w:rFonts w:eastAsia="Times New Roman"/>
        </w:rPr>
        <w:t>approach</w:t>
      </w:r>
      <w:r w:rsidR="00CA3E71">
        <w:rPr>
          <w:rFonts w:eastAsia="Times New Roman"/>
        </w:rPr>
        <w:t xml:space="preserve"> t</w:t>
      </w:r>
      <w:r w:rsidR="00F40B63">
        <w:rPr>
          <w:rFonts w:eastAsia="Times New Roman"/>
        </w:rPr>
        <w:t>hat</w:t>
      </w:r>
      <w:r w:rsidR="000E1AC6">
        <w:rPr>
          <w:rFonts w:eastAsia="Times New Roman"/>
        </w:rPr>
        <w:t xml:space="preserve"> </w:t>
      </w:r>
      <w:r w:rsidR="00687512">
        <w:rPr>
          <w:rFonts w:eastAsia="Times New Roman"/>
        </w:rPr>
        <w:t>uncover</w:t>
      </w:r>
      <w:r w:rsidR="00F40B63">
        <w:rPr>
          <w:rFonts w:eastAsia="Times New Roman"/>
        </w:rPr>
        <w:t>s</w:t>
      </w:r>
      <w:r w:rsidR="00687512">
        <w:rPr>
          <w:rFonts w:eastAsia="Times New Roman"/>
        </w:rPr>
        <w:t xml:space="preserve"> many unexpected </w:t>
      </w:r>
      <w:r w:rsidR="00CE6E57">
        <w:rPr>
          <w:rFonts w:eastAsia="Times New Roman"/>
        </w:rPr>
        <w:t>high-order</w:t>
      </w:r>
      <w:r w:rsidR="00687512">
        <w:rPr>
          <w:rFonts w:eastAsia="Times New Roman"/>
        </w:rPr>
        <w:t xml:space="preserve"> genetic relationships </w:t>
      </w:r>
      <w:r w:rsidR="00161038">
        <w:rPr>
          <w:rFonts w:eastAsia="Times New Roman"/>
        </w:rPr>
        <w:t>t</w:t>
      </w:r>
      <w:r w:rsidR="00F40B63">
        <w:rPr>
          <w:rFonts w:eastAsia="Times New Roman"/>
        </w:rPr>
        <w:t>o</w:t>
      </w:r>
      <w:r w:rsidR="00687512">
        <w:rPr>
          <w:rFonts w:eastAsia="Times New Roman"/>
        </w:rPr>
        <w:t xml:space="preserve"> shed light on complex molecular systems.</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77777777" w:rsidR="00C66E5A" w:rsidRPr="00FF3025" w:rsidRDefault="00C66E5A" w:rsidP="00C66E5A">
      <w:pPr>
        <w:outlineLvl w:val="0"/>
        <w:rPr>
          <w:bCs/>
          <w:iCs/>
          <w:color w:val="000000" w:themeColor="text1"/>
        </w:rPr>
      </w:pPr>
      <w:r w:rsidRPr="00FF3025">
        <w:rPr>
          <w:bCs/>
          <w:iCs/>
          <w:color w:val="000000" w:themeColor="text1"/>
        </w:rPr>
        <w:t xml:space="preserve">Here </w:t>
      </w:r>
      <w:r>
        <w:rPr>
          <w:bCs/>
          <w:iCs/>
          <w:color w:val="000000" w:themeColor="text1"/>
        </w:rPr>
        <w:t>we briefly describe the overall DCGA strategy and its component parts (Figure 1), then show results of the strategy as applied to a set of 16 yeast ABC transporters.</w:t>
      </w:r>
    </w:p>
    <w:p w14:paraId="28A9174D" w14:textId="77777777" w:rsidR="00C66E5A" w:rsidRDefault="00C66E5A" w:rsidP="00DB0ED8">
      <w:pPr>
        <w:outlineLvl w:val="0"/>
        <w:rPr>
          <w:b/>
          <w:bCs/>
          <w:iCs/>
          <w:color w:val="000000" w:themeColor="text1"/>
        </w:rPr>
      </w:pPr>
    </w:p>
    <w:p w14:paraId="4C6F47AB" w14:textId="77B6DE1D"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Progeny of the cross (‘segregants’) will inherit a random subset of parental variants </w:t>
      </w:r>
      <w:r w:rsidRPr="002456C5">
        <w:rPr>
          <w:lang w:val="en-CA"/>
        </w:rPr>
        <w:fldChar w:fldCharType="begin" w:fldLock="1"/>
      </w:r>
      <w:r>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Pr="002456C5">
        <w:rPr>
          <w:lang w:val="en-CA"/>
        </w:rPr>
        <w:fldChar w:fldCharType="separate"/>
      </w:r>
      <w:r w:rsidRPr="00D659A1">
        <w:rPr>
          <w:noProof/>
          <w:lang w:val="en-CA"/>
        </w:rPr>
        <w:t>(Bloom et al., 2013)</w:t>
      </w:r>
      <w:r w:rsidRPr="002456C5">
        <w:rPr>
          <w:lang w:val="en-CA"/>
        </w:rPr>
        <w:fldChar w:fldCharType="end"/>
      </w:r>
      <w:r>
        <w:rPr>
          <w:lang w:val="en-CA"/>
        </w:rPr>
        <w:t xml:space="preserve">, and each segregant can then be genotyped and profiled for traits such as gene expression </w:t>
      </w:r>
      <w:r w:rsidRPr="00233F15">
        <w:rPr>
          <w:bCs/>
          <w:iCs/>
          <w:color w:val="000000" w:themeColor="text1"/>
        </w:rPr>
        <w:fldChar w:fldCharType="begin" w:fldLock="1"/>
      </w:r>
      <w:r>
        <w:rPr>
          <w:bCs/>
          <w:iCs/>
          <w:color w:val="000000" w:themeColor="text1"/>
        </w:rPr>
        <w:instrText>ADDIN CSL_CITATION {"citationItems":[{"id":"ITEM-1","itemData":{"DOI":"10.1073/pnas.0408709102","ISSN":"0027-8424","PMID":"15659551","abstract":"Many studies have identified quantitative trait loci (QTLs) that contribute to continuous variation in heritable traits of interest. However, general principles regarding the distribution of QTL numbers, effect sizes, and combined effects of multiple QTLs remain to be elucidated. Here, we characterize complex genetics underlying inheritance of thousands of transcript levels in a cross between two strains of Saccharomyces cerevisiae. Most detected QTLs have weak effects, with a median variance explained of 27% for highly heritable transcripts. Despite the high statistical power of the study, no QTLs were detected for 40% of highly heritable transcripts, indicating extensive genetic complexity. Modeling of QTL detection showed that only 3% of highly heritable transcripts are consistent with single-locus inheritance, 17-18% are consistent with control by one or two loci, and half require more than five loci under additive models. Strikingly, analysis of parent and progeny trait distributions showed that a majority of transcripts exhibit transgressive segregation. Sixteen percent of highly heritable transcripts exhibit evidence of interacting loci. Our results will aid design of future QTL mapping studies and may shed light on the evolution of quantitative traits.","author":[{"dropping-particle":"","family":"Brem","given":"Rachel B","non-dropping-particle":"","parse-names":false,"suffix":""},{"dropping-particle":"","family":"Kruglyak","given":"Leonid","non-dropping-particle":"","parse-names":false,"suffix":""}],"container-title":"Proceedings of the National Academy of Sciences of the United States of America","id":"ITEM-1","issue":"5","issued":{"date-parts":[["2005","2","1"]]},"page":"1572-7","title":"The landscape of genetic complexity across 5,700 gene expression traits in yeast.","type":"article-journal","volume":"102"},"uris":["http://www.mendeley.com/documents/?uuid=6f447ffc-703b-43af-9004-5905fff4cb92"]}],"mendeley":{"formattedCitation":"(Brem and Kruglyak, 2005)","plainTextFormattedCitation":"(Brem and Kruglyak, 2005)","previouslyFormattedCitation":"(Brem and Kruglyak, 2005)"},"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Brem and Kruglyak, 2005)</w:t>
      </w:r>
      <w:r w:rsidRPr="00233F15">
        <w:rPr>
          <w:bCs/>
          <w:iCs/>
          <w:color w:val="000000" w:themeColor="text1"/>
        </w:rPr>
        <w:fldChar w:fldCharType="end"/>
      </w:r>
      <w:r>
        <w:rPr>
          <w:lang w:val="en-CA"/>
        </w:rPr>
        <w:t xml:space="preserve"> or drug resistance </w:t>
      </w:r>
      <w:r w:rsidRPr="00233F15">
        <w:rPr>
          <w:bCs/>
          <w:iCs/>
          <w:color w:val="000000" w:themeColor="text1"/>
        </w:rPr>
        <w:fldChar w:fldCharType="begin" w:fldLock="1"/>
      </w:r>
      <w:r>
        <w:rPr>
          <w:bCs/>
          <w:iCs/>
          <w:color w:val="000000" w:themeColor="text1"/>
        </w:rPr>
        <w:instrText>ADDIN CSL_CITATION {"citationItems":[{"id":"ITEM-1","itemData":{"DOI":"10.1038/ng1991","ISSN":"1061-4036","PMID":"17334364","abstract":"Individual response to small-molecule drugs is variable; a drug that provides a cure for some may confer no therapeutic benefit or trigger an adverse reaction in others. To begin to understand such differences systematically, we treated 104 genotyped segregants from a cross between two yeast strains with a collection of 100 diverse small molecules. We used linkage analysis to identify 124 distinct linkages between genetic markers and response to 83 compounds. The linked markers clustered at eight genomic locations, or quantitative-trait locus 'hotspots', that contain one or more polymorphisms that affect response to multiple small molecules. We also experimentally verified that a deficiency in leucine biosynthesis caused by a deletion of LEU2 underlies sensitivity to niguldipine, which is structurally related to therapeutic calcium channel blockers, and that a natural coding-region polymorphism in the inorganic phosphate transporter PHO84 underlies sensitivity to two polychlorinated phenols that uncouple oxidative phosphorylation. Our results provide a step toward a systematic understanding of small-molecule drug action in genetically distinct individuals.","author":[{"dropping-particle":"","family":"Perlstein","given":"Ethan O","non-dropping-particle":"","parse-names":false,"suffix":""},{"dropping-particle":"","family":"Ruderfer","given":"Douglas M","non-dropping-particle":"","parse-names":false,"suffix":""},{"dropping-particle":"","family":"Roberts","given":"David C","non-dropping-particle":"","parse-names":false,"suffix":""},{"dropping-particle":"","family":"Schreiber","given":"Stuart L","non-dropping-particle":"","parse-names":false,"suffix":""},{"dropping-particle":"","family":"Kruglyak","given":"Leonid","non-dropping-particle":"","parse-names":false,"suffix":""}],"container-title":"Nature genetics","id":"ITEM-1","issue":"4","issued":{"date-parts":[["2007","4"]]},"page":"496-502","title":"Genetic basis of individual differences in the response to small-molecule drugs in yeast.","type":"article-journal","volume":"39"},"uris":["http://www.mendeley.com/documents/?uuid=98f9ad43-9ee9-4778-97be-1cc78e3ea9f8"]}],"mendeley":{"formattedCitation":"(Perlstein et al., 2007)","plainTextFormattedCitation":"(Perlstein et al., 2007)","previouslyFormattedCitation":"(Perlstein et al., 200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Perlstein et al., 2007)</w:t>
      </w:r>
      <w:r w:rsidRPr="00233F15">
        <w:rPr>
          <w:bCs/>
          <w:iCs/>
          <w:color w:val="000000" w:themeColor="text1"/>
        </w:rPr>
        <w:fldChar w:fldCharType="end"/>
      </w:r>
      <w:r>
        <w:rPr>
          <w:bCs/>
          <w:iCs/>
          <w:color w:val="000000" w:themeColor="text1"/>
        </w:rPr>
        <w:t>.  Although this approach has been applied extensively to pairs of outbred parents</w:t>
      </w:r>
      <w:r>
        <w:rPr>
          <w:lang w:val="en-CA"/>
        </w:rPr>
        <w:t>, it has limitations</w:t>
      </w:r>
      <w:r>
        <w:rPr>
          <w:bCs/>
          <w:iCs/>
          <w:color w:val="000000" w:themeColor="text1"/>
        </w:rPr>
        <w:t xml:space="preserve">. First, </w:t>
      </w:r>
      <w:r>
        <w:rPr>
          <w:lang w:val="en-CA"/>
        </w:rPr>
        <w:t xml:space="preserve">many genes involved in a process remain undetected due to the absence of 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Second, parents can differ at ~10</w:t>
      </w:r>
      <w:r w:rsidRPr="001C1222">
        <w:rPr>
          <w:vertAlign w:val="superscript"/>
          <w:lang w:val="en-CA"/>
        </w:rPr>
        <w:t>5</w:t>
      </w:r>
      <w:r>
        <w:rPr>
          <w:lang w:val="en-CA"/>
        </w:rPr>
        <w:t xml:space="preserve"> positions. This both makes it difficult to pinpoint the causal variants at each associated locus, and introduces a multiple testing burden such that a prohibitive number of individuals would be required for a comprehensive DCGA to have an acceptable statistical power. </w:t>
      </w:r>
    </w:p>
    <w:p w14:paraId="3D73F60C" w14:textId="77777777" w:rsidR="008C7F53" w:rsidRDefault="008C7F53" w:rsidP="00DB0ED8">
      <w:pPr>
        <w:jc w:val="both"/>
        <w:rPr>
          <w:lang w:val="en-CA"/>
        </w:rPr>
      </w:pPr>
    </w:p>
    <w:p w14:paraId="641D5059" w14:textId="77777777" w:rsidR="00DB0ED8" w:rsidRPr="00A50821" w:rsidRDefault="00DB0ED8" w:rsidP="00DB0ED8">
      <w:pPr>
        <w:jc w:val="both"/>
        <w:rPr>
          <w:bCs/>
          <w:iCs/>
          <w:color w:val="000000" w:themeColor="text1"/>
        </w:rPr>
      </w:pPr>
      <w:r>
        <w:rPr>
          <w:lang w:val="en-CA"/>
        </w:rPr>
        <w:t>To extend cross-based approaches beyond natural variation in outbred parents, we designed a population engineering strategy.  In this strategy, targeted variation is engineered into individual parental strains which are crossed to yield an ‘engineered population’ with random segregation of only the engineered variants.</w:t>
      </w:r>
    </w:p>
    <w:p w14:paraId="5CD52AAD" w14:textId="77777777" w:rsidR="00C66E5A" w:rsidRDefault="00C66E5A" w:rsidP="00DB0ED8">
      <w:pPr>
        <w:jc w:val="both"/>
        <w:outlineLvl w:val="0"/>
        <w:rPr>
          <w:b/>
          <w:bCs/>
          <w:iCs/>
          <w:color w:val="000000" w:themeColor="text1"/>
        </w:rPr>
      </w:pPr>
    </w:p>
    <w:p w14:paraId="7CB16339" w14:textId="45014587" w:rsidR="00DB0ED8" w:rsidRDefault="00DB0ED8" w:rsidP="00DB0ED8">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it is possible to track many individual strains in a complex heterogenous population using DNA barcodes.  We therefore introduced a complex pool of random barcodes into one of the two haploid parental strains, such that each cell of that parental type bears a specific random barcode, as described previously </w:t>
      </w:r>
      <w:r>
        <w:rPr>
          <w:bCs/>
          <w:iCs/>
          <w:color w:val="000000" w:themeColor="text1"/>
        </w:rPr>
        <w:fldChar w:fldCharType="begin" w:fldLock="1"/>
      </w:r>
      <w:r>
        <w:rPr>
          <w:bCs/>
          <w:iCs/>
          <w:color w:val="000000" w:themeColor="text1"/>
        </w:rPr>
        <w:instrText>ADDIN CSL_CITATION {"citationItems":[{"id":"ITEM-1","itemData":{"DOI":"10.1038/nmeth.1231","ISSN":"1548-7091","author":[{"dropping-particle":"","family":"Yan","given":"Zhun","non-dropping-particle":"","parse-names":false,"suffix":""},{"dropping-particle":"","family":"Costanzo","given":"Michael","non-dropping-particle":"","parse-names":false,"suffix":""},{"dropping-particle":"","family":"Heisler","given":"Lawrence E","non-dropping-particle":"","parse-names":false,"suffix":""},{"dropping-particle":"","family":"Paw","given":"Jadine","non-dropping-particle":"","parse-names":false,"suffix":""},{"dropping-particle":"","family":"Kaper","given":"Fiona","non-dropping-particle":"","parse-names":false,"suffix":""},{"dropping-particle":"","family":"Andrews","given":"Brenda J","non-dropping-particle":"","parse-names":false,"suffix":""},{"dropping-particle":"","family":"Boone","given":"Charles","non-dropping-particle":"","parse-names":false,"suffix":""},{"dropping-particle":"","family":"Giaever","given":"Guri","non-dropping-particle":"","parse-names":false,"suffix":""},{"dropping-particle":"","family":"Nislow","given":"Corey","non-dropping-particle":"","parse-names":false,"suffix":""}],"container-title":"Nature Methods","id":"ITEM-1","issue":"8","issued":{"date-parts":[["2008","8","11"]]},"page":"719-725","publisher":"Nature Publishing Group","title":"Yeast Barcoders: a chemogenomic application of a universal donor-strain collection carrying bar-code identifiers","type":"article-journal","volume":"5"},"uris":["http://www.mendeley.com/documents/?uuid=91dca313-61e0-3bb7-ad90-d5e9fb080e58"]},{"id":"ITEM-2","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2","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 Yan et al., 2008)","plainTextFormattedCitation":"(Díaz-Mejía et al., 2018; Yan et al., 2008)","previouslyFormattedCitation":"(Díaz-Mejía et al., 2018; Yan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Díaz-Mejía et al., 2018; Yan et al., 2008)</w:t>
      </w:r>
      <w:r>
        <w:rPr>
          <w:bCs/>
          <w:iCs/>
          <w:color w:val="000000" w:themeColor="text1"/>
        </w:rPr>
        <w:fldChar w:fldCharType="end"/>
      </w:r>
      <w:r>
        <w:rPr>
          <w:bCs/>
          <w:iCs/>
          <w:color w:val="000000" w:themeColor="text1"/>
        </w:rPr>
        <w:t xml:space="preserve"> (Figure S1, see Methods for details).  </w:t>
      </w:r>
    </w:p>
    <w:p w14:paraId="555F9E52" w14:textId="77777777" w:rsidR="00C66E5A" w:rsidRDefault="00C66E5A" w:rsidP="00DB0ED8">
      <w:pPr>
        <w:jc w:val="both"/>
        <w:rPr>
          <w:b/>
          <w:bCs/>
          <w:iCs/>
          <w:color w:val="000000" w:themeColor="text1"/>
        </w:rPr>
      </w:pPr>
    </w:p>
    <w:p w14:paraId="2AD99B9E" w14:textId="78D3187E" w:rsidR="00DB0ED8" w:rsidRPr="00FF3025" w:rsidRDefault="00DB0ED8" w:rsidP="00DB0ED8">
      <w:pPr>
        <w:jc w:val="both"/>
        <w:rPr>
          <w:bCs/>
          <w:iCs/>
          <w:color w:val="000000" w:themeColor="text1"/>
          <w:lang w:val="en-CA"/>
        </w:rPr>
      </w:pPr>
      <w:r>
        <w:t xml:space="preserve">After generating a barcoded pool in the wild-type parental strain background, w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had previously been engineered to contain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378F506D" w14:textId="50499611" w:rsidR="00DB0ED8" w:rsidRDefault="00DB0ED8" w:rsidP="00DB0ED8">
      <w:pPr>
        <w:jc w:val="both"/>
        <w:rPr>
          <w:bCs/>
          <w:iCs/>
          <w:color w:val="000000" w:themeColor="text1"/>
          <w:lang w:val="en-CA"/>
        </w:rPr>
      </w:pPr>
      <w:r>
        <w:rPr>
          <w:bCs/>
          <w:iCs/>
          <w:color w:val="000000" w:themeColor="text1"/>
          <w:lang w:val="en-CA"/>
        </w:rPr>
        <w:t xml:space="preserve">For each strain in the collection of barcoded multi-knockout progeny, we obtained the genotype at all sixteen knockout loci and determined the identifier barcode.  For genotyping, we exploited the fact that each knockout locus in the ABC-16 strain bears a locus-identifying barcode, as described previously for the 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ith introduction of additional index </w:t>
      </w:r>
      <w:r>
        <w:rPr>
          <w:bCs/>
          <w:iCs/>
          <w:color w:val="000000" w:themeColor="text1"/>
          <w:lang w:val="en-CA"/>
        </w:rPr>
        <w:lastRenderedPageBreak/>
        <w:t xml:space="preserve">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Thus, a single next generation sequencing experiment can reveal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  </w:t>
      </w:r>
    </w:p>
    <w:p w14:paraId="100D3194" w14:textId="77777777" w:rsidR="00DB0ED8" w:rsidRDefault="00DB0ED8" w:rsidP="00DB0ED8">
      <w:pPr>
        <w:jc w:val="both"/>
        <w:rPr>
          <w:bCs/>
          <w:iCs/>
          <w:color w:val="000000" w:themeColor="text1"/>
          <w:lang w:val="en-CA"/>
        </w:rPr>
      </w:pPr>
    </w:p>
    <w:p w14:paraId="6533B548" w14:textId="77777777" w:rsidR="00DB0ED8" w:rsidRDefault="00DB0ED8" w:rsidP="00DB0ED8">
      <w:pPr>
        <w:jc w:val="both"/>
      </w:pPr>
      <w:r>
        <w:rPr>
          <w:bCs/>
          <w:iCs/>
          <w:color w:val="000000" w:themeColor="text1"/>
          <w:lang w:val="en-CA"/>
        </w:rPr>
        <w:t>To validate and calibrate the genotypes determined by high-throughput-sequencing, m</w:t>
      </w:r>
      <w:r w:rsidRPr="00233F15">
        <w:rPr>
          <w:bCs/>
          <w:iCs/>
          <w:color w:val="000000" w:themeColor="text1"/>
          <w:lang w:val="en-CA"/>
        </w:rPr>
        <w:t>ultiple replicates of 40 individually</w:t>
      </w:r>
      <w:r>
        <w:rPr>
          <w:bCs/>
          <w:iCs/>
          <w:color w:val="000000" w:themeColor="text1"/>
          <w:lang w:val="en-CA"/>
        </w:rPr>
        <w:t>-</w:t>
      </w:r>
      <w:r w:rsidRPr="00233F15">
        <w:rPr>
          <w:bCs/>
          <w:iCs/>
          <w:color w:val="000000" w:themeColor="text1"/>
          <w:lang w:val="en-CA"/>
        </w:rPr>
        <w:t>genotyped ‘gold standard’ strains, as well as two additional control strains</w:t>
      </w:r>
      <w:r>
        <w:rPr>
          <w:bCs/>
          <w:iCs/>
          <w:color w:val="000000" w:themeColor="text1"/>
          <w:lang w:val="en-CA"/>
        </w:rPr>
        <w:t xml:space="preserve"> with known genotypes,</w:t>
      </w:r>
      <w:r w:rsidRPr="00233F15">
        <w:rPr>
          <w:bCs/>
          <w:iCs/>
          <w:color w:val="000000" w:themeColor="text1"/>
          <w:lang w:val="en-CA"/>
        </w:rPr>
        <w:t xml:space="preserve"> </w:t>
      </w:r>
      <w:r>
        <w:rPr>
          <w:bCs/>
          <w:iCs/>
          <w:color w:val="000000" w:themeColor="text1"/>
          <w:lang w:val="en-CA"/>
        </w:rPr>
        <w:t xml:space="preserve">were added </w:t>
      </w:r>
      <w:r w:rsidRPr="00233F15">
        <w:rPr>
          <w:bCs/>
          <w:iCs/>
          <w:color w:val="000000" w:themeColor="text1"/>
          <w:lang w:val="en-CA"/>
        </w:rPr>
        <w:t xml:space="preserve">to the collection at </w:t>
      </w:r>
      <w:r>
        <w:rPr>
          <w:bCs/>
          <w:iCs/>
          <w:color w:val="000000" w:themeColor="text1"/>
          <w:lang w:val="en-CA"/>
        </w:rPr>
        <w:t>defined</w:t>
      </w:r>
      <w:r w:rsidRPr="00233F15">
        <w:rPr>
          <w:bCs/>
          <w:iCs/>
          <w:color w:val="000000" w:themeColor="text1"/>
          <w:lang w:val="en-CA"/>
        </w:rPr>
        <w:t xml:space="preserve"> positions (Methods; </w:t>
      </w:r>
      <w:r>
        <w:rPr>
          <w:bCs/>
          <w:iCs/>
          <w:color w:val="000000" w:themeColor="text1"/>
          <w:lang w:val="en-CA"/>
        </w:rPr>
        <w:t xml:space="preserve">Data </w:t>
      </w:r>
      <w:r w:rsidRPr="00233F15">
        <w:rPr>
          <w:bCs/>
          <w:iCs/>
          <w:color w:val="000000" w:themeColor="text1"/>
          <w:lang w:val="en-CA"/>
        </w:rPr>
        <w:t>S</w:t>
      </w:r>
      <w:r>
        <w:rPr>
          <w:bCs/>
          <w:iCs/>
          <w:color w:val="000000" w:themeColor="text1"/>
          <w:lang w:val="en-CA"/>
        </w:rPr>
        <w:t>2</w:t>
      </w:r>
      <w:r w:rsidRPr="00233F15">
        <w:rPr>
          <w:bCs/>
          <w:iCs/>
          <w:color w:val="000000" w:themeColor="text1"/>
          <w:lang w:val="en-CA"/>
        </w:rPr>
        <w:t>)</w:t>
      </w:r>
      <w:r>
        <w:rPr>
          <w:bCs/>
          <w:iCs/>
          <w:color w:val="000000" w:themeColor="text1"/>
          <w:lang w:val="en-CA"/>
        </w:rPr>
        <w:t xml:space="preserve">.  </w:t>
      </w:r>
      <w:r>
        <w:rPr>
          <w:lang w:val="en-CA"/>
        </w:rPr>
        <w:t>Using data from calibration</w:t>
      </w:r>
      <w:r w:rsidRPr="00233F15">
        <w:rPr>
          <w:lang w:val="en-CA"/>
        </w:rPr>
        <w:t xml:space="preserve"> strains, we</w:t>
      </w:r>
      <w:r>
        <w:rPr>
          <w:lang w:val="en-CA"/>
        </w:rPr>
        <w:t xml:space="preserve"> estimated</w:t>
      </w:r>
      <w:r w:rsidRPr="00233F15">
        <w:t xml:space="preserve"> an overall </w:t>
      </w:r>
      <w:r>
        <w:t xml:space="preserve">per-locus genotyping </w:t>
      </w:r>
      <w:r w:rsidRPr="00233F15">
        <w:t>accuracy of 93.2% (</w:t>
      </w:r>
      <w:r>
        <w:t>Figure S2</w:t>
      </w:r>
      <w:r w:rsidRPr="00233F15">
        <w:t xml:space="preserve">A, Methods).  </w:t>
      </w:r>
      <w:r>
        <w:t>An independent method relying on the distribution of knockouts in the pool estimated a similar</w:t>
      </w:r>
      <w:r w:rsidRPr="00233F15">
        <w:t xml:space="preserve"> overall </w:t>
      </w:r>
      <w:r>
        <w:t xml:space="preserve">per-locus </w:t>
      </w:r>
      <w:r w:rsidRPr="00233F15">
        <w:t>accuracy of 93.8% (</w:t>
      </w:r>
      <w:r>
        <w:t>Figure S2B</w:t>
      </w:r>
      <w:r w:rsidRPr="00233F15">
        <w:t xml:space="preserve">, Methods). </w:t>
      </w:r>
      <w:r>
        <w:t xml:space="preserve"> Based on correlation analysis of the genotyping data,</w:t>
      </w:r>
      <w:r w:rsidRPr="00233F15">
        <w:t xml:space="preserve"> </w:t>
      </w:r>
      <w:r>
        <w:t xml:space="preserve">all </w:t>
      </w:r>
      <w:r w:rsidRPr="00233F15">
        <w:t xml:space="preserve">genes were either unlinked or weakly linked </w:t>
      </w:r>
      <w:r w:rsidRPr="00233F15">
        <w:rPr>
          <w:color w:val="000000"/>
        </w:rPr>
        <w:t>except for</w:t>
      </w:r>
      <w:r w:rsidRPr="00233F15">
        <w:t xml:space="preserve"> </w:t>
      </w:r>
      <w:r w:rsidRPr="00233F15">
        <w:rPr>
          <w:i/>
        </w:rPr>
        <w:t>BPT1</w:t>
      </w:r>
      <w:r w:rsidRPr="00233F15">
        <w:t xml:space="preserve"> and </w:t>
      </w:r>
      <w:r w:rsidRPr="00233F15">
        <w:rPr>
          <w:i/>
        </w:rPr>
        <w:t>YBT1</w:t>
      </w:r>
      <w:r w:rsidRPr="00233F15">
        <w:t xml:space="preserve"> (</w:t>
      </w:r>
      <w:r>
        <w:t>Figure S2C</w:t>
      </w:r>
      <w:r w:rsidRPr="00233F15">
        <w:t>; r = 0.49)</w:t>
      </w:r>
      <w:r>
        <w:t>, which are separated by 70.1kb on chromosome XII.  Three pairs</w:t>
      </w:r>
      <w:r w:rsidRPr="00233F15">
        <w:t xml:space="preserve"> </w:t>
      </w:r>
      <w:r>
        <w:t>of unlinked genes</w:t>
      </w:r>
      <w:r w:rsidRPr="00233F15">
        <w:t xml:space="preserve">– </w:t>
      </w:r>
      <w:r w:rsidRPr="00233F15">
        <w:rPr>
          <w:i/>
        </w:rPr>
        <w:t>YOR1</w:t>
      </w:r>
      <w:r w:rsidRPr="00EF4F38">
        <w:t>-</w:t>
      </w:r>
      <w:r w:rsidRPr="00233F15">
        <w:rPr>
          <w:i/>
        </w:rPr>
        <w:t>YCF1</w:t>
      </w:r>
      <w:r w:rsidRPr="00233F15">
        <w:t xml:space="preserve">, </w:t>
      </w:r>
      <w:r w:rsidRPr="00233F15">
        <w:rPr>
          <w:i/>
        </w:rPr>
        <w:t>YOR1</w:t>
      </w:r>
      <w:r w:rsidRPr="00EF4F38">
        <w:t>-</w:t>
      </w:r>
      <w:r w:rsidRPr="00233F15">
        <w:rPr>
          <w:i/>
        </w:rPr>
        <w:t>BPT1</w:t>
      </w:r>
      <w:r w:rsidRPr="00233F15">
        <w:t xml:space="preserve">, and </w:t>
      </w:r>
      <w:r w:rsidRPr="00233F15">
        <w:rPr>
          <w:i/>
        </w:rPr>
        <w:t>SNQ2</w:t>
      </w:r>
      <w:r w:rsidRPr="00EF4F38">
        <w:t>-</w:t>
      </w:r>
      <w:r w:rsidRPr="00233F15">
        <w:rPr>
          <w:i/>
        </w:rPr>
        <w:t>PDR5</w:t>
      </w:r>
      <w:r>
        <w:t xml:space="preserve"> – exhibited weak</w:t>
      </w:r>
      <w:r w:rsidRPr="00233F15">
        <w:t xml:space="preserve"> but significant negative </w:t>
      </w:r>
      <w:r>
        <w:t xml:space="preserve">correlation in the appearance of KO genotypes </w:t>
      </w:r>
      <w:r w:rsidRPr="00233F15">
        <w:t>(-0.04 ≥ r ≥ -0.08) (</w:t>
      </w:r>
      <w:r>
        <w:t>Figure S2C</w:t>
      </w:r>
      <w:r w:rsidRPr="00233F15">
        <w:t>)</w:t>
      </w:r>
      <w:r>
        <w:t>.</w:t>
      </w:r>
      <w:r w:rsidRPr="00233F15">
        <w:t xml:space="preserve"> </w:t>
      </w:r>
      <w:r>
        <w:t xml:space="preserve"> This effect may have arisen via negative genetic interactions conferring lower growth for the corresponding double-knockout genotypes during the s</w:t>
      </w:r>
      <w:r w:rsidRPr="00233F15">
        <w:t>porulation, haploid selection, or automated colony picking steps.</w:t>
      </w:r>
      <w:r>
        <w:t xml:space="preserve">  </w:t>
      </w:r>
    </w:p>
    <w:p w14:paraId="0BBE860B" w14:textId="77777777" w:rsidR="00DB0ED8" w:rsidRDefault="00DB0ED8" w:rsidP="00DB0ED8">
      <w:pPr>
        <w:jc w:val="both"/>
      </w:pPr>
    </w:p>
    <w:p w14:paraId="27290347" w14:textId="77777777" w:rsidR="00DB0ED8" w:rsidRDefault="00DB0ED8" w:rsidP="00DB0ED8">
      <w:pPr>
        <w:jc w:val="both"/>
      </w:pPr>
      <w:r>
        <w:t>Considering only those strains with both high-quality genotyping data and at least one unique tracking barcode</w:t>
      </w:r>
      <w:r>
        <w:rPr>
          <w:lang w:val="en-CA"/>
        </w:rPr>
        <w:t xml:space="preserve">, this yielded </w:t>
      </w:r>
      <w:r w:rsidRPr="00D23588">
        <w:rPr>
          <w:lang w:val="en-CA"/>
        </w:rPr>
        <w:t xml:space="preserve">6,826 </w:t>
      </w:r>
      <w:r>
        <w:rPr>
          <w:lang w:val="en-CA"/>
        </w:rPr>
        <w:t xml:space="preserve">uniquely barcoded and genotyped </w:t>
      </w:r>
      <w:r w:rsidRPr="00D23588">
        <w:rPr>
          <w:lang w:val="en-CA"/>
        </w:rPr>
        <w:t>strains</w:t>
      </w:r>
      <w:r>
        <w:rPr>
          <w:lang w:val="en-CA"/>
        </w:rPr>
        <w:t xml:space="preserve">, encompassing </w:t>
      </w:r>
      <w:r w:rsidRPr="00D23588">
        <w:rPr>
          <w:lang w:val="en-CA"/>
        </w:rPr>
        <w:t>6,087 unique genotypes</w:t>
      </w:r>
      <w:r>
        <w:rPr>
          <w:lang w:val="en-CA"/>
        </w:rPr>
        <w:t xml:space="preserve">. </w:t>
      </w:r>
      <w:r>
        <w:t xml:space="preserve">These strains were grouped by mating type to yield one pool of 3,231 </w:t>
      </w:r>
      <w:r w:rsidRPr="00233F15">
        <w:t>MAT</w:t>
      </w:r>
      <w:r w:rsidRPr="00233F15">
        <w:rPr>
          <w:b/>
        </w:rPr>
        <w:t>a</w:t>
      </w:r>
      <w:r w:rsidRPr="00233F15">
        <w:t xml:space="preserve"> </w:t>
      </w:r>
      <w:r>
        <w:t xml:space="preserve">strains </w:t>
      </w:r>
      <w:r w:rsidRPr="00233F15">
        <w:t xml:space="preserve">and </w:t>
      </w:r>
      <w:r>
        <w:t xml:space="preserve">another pool of 3,595 </w:t>
      </w:r>
      <w:r w:rsidRPr="00233F15">
        <w:t>MAT</w:t>
      </w:r>
      <w:r w:rsidRPr="00233F15">
        <w:rPr>
          <w:b/>
          <w:lang w:val="el-GR"/>
        </w:rPr>
        <w:t>α</w:t>
      </w:r>
      <w:r>
        <w:rPr>
          <w:lang w:val="en-CA"/>
        </w:rPr>
        <w:t xml:space="preserve"> strains</w:t>
      </w:r>
      <w:r w:rsidRPr="00233F15">
        <w:rPr>
          <w:color w:val="000000"/>
        </w:rPr>
        <w:t>.</w:t>
      </w:r>
      <w:r w:rsidRPr="00233F15">
        <w:rPr>
          <w:lang w:val="en-CA"/>
        </w:rPr>
        <w:t xml:space="preserve"> </w:t>
      </w:r>
    </w:p>
    <w:p w14:paraId="306F9600" w14:textId="7FF52321" w:rsidR="00DB0ED8" w:rsidRPr="00AB0D18" w:rsidRDefault="00DB0ED8" w:rsidP="00DB0ED8">
      <w:pPr>
        <w:outlineLvl w:val="0"/>
        <w:rPr>
          <w:b/>
          <w:bCs/>
          <w:iCs/>
          <w:color w:val="000000" w:themeColor="text1"/>
        </w:rPr>
      </w:pPr>
    </w:p>
    <w:p w14:paraId="43DA5DAF" w14:textId="77777777" w:rsidR="00DB0ED8" w:rsidRDefault="00DB0ED8" w:rsidP="00DB0ED8">
      <w:pPr>
        <w:jc w:val="both"/>
        <w:rPr>
          <w:color w:val="000000"/>
        </w:rPr>
      </w:pPr>
      <w:r>
        <w:rPr>
          <w:bCs/>
          <w:iCs/>
          <w:color w:val="000000" w:themeColor="text1"/>
        </w:rPr>
        <w:t xml:space="preserve">Knowledge of the tracking barcode for each segregant enabled us to </w:t>
      </w:r>
      <w:r w:rsidRPr="00233F15">
        <w:rPr>
          <w:bCs/>
          <w:iCs/>
          <w:color w:val="000000" w:themeColor="text1"/>
        </w:rPr>
        <w:t>profile</w:t>
      </w:r>
      <w:r>
        <w:rPr>
          <w:bCs/>
          <w:iCs/>
          <w:color w:val="000000" w:themeColor="text1"/>
        </w:rPr>
        <w:t xml:space="preserve"> each strain’s resistance or sensitivity to particular drugs </w:t>
      </w:r>
      <w:r w:rsidRPr="00233F15">
        <w:fldChar w:fldCharType="begin" w:fldLock="1"/>
      </w:r>
      <w:r>
        <w:instrText>ADDIN CSL_CITATION {"citationItems":[{"id":"ITEM-1","itemData":{"DOI":"10.1101/gr.093955.109","ISSN":"1549-5469","PMID":"19622793","abstract":"Next-generation DNA sequencing technologies have revolutionized diverse genomics applications, including de novo genome sequencing, SNP detection, chromatin immunoprecipitation, and transcriptome analysis. Here we apply deep sequencing to genome-scale fitness profiling to evaluate yeast strain collections in parallel. This method, Barcode analysis by Sequencing, or \"Bar-seq,\" outperforms the current benchmark barcode microarray assay in terms of both dynamic range and throughput. When applied to a complex chemogenomic assay, Bar-seq quantitatively identifies drug targets, with performance superior to the benchmark microarray assay. We also show that Bar-seq is well-suited for a multiplex format. We completely re-sequenced and re-annotated the yeast deletion collection using deep sequencing, found that approximately 20% of the barcodes and common priming sequences varied from expectation, and used this revised list of barcode sequences to improve data quality. Together, this new assay and analysis routine provide a deep-sequencing-based toolkit for identifying gene-environment interactions on a genome-wide scale.","author":[{"dropping-particle":"","family":"Smith","given":"Andrew M","non-dropping-particle":"","parse-names":false,"suffix":""},{"dropping-particle":"","family":"Heisler","given":"Lawrence E","non-dropping-particle":"","parse-names":false,"suffix":""},{"dropping-particle":"","family":"Mellor","given":"Joseph","non-dropping-particle":"","parse-names":false,"suffix":""},{"dropping-particle":"","family":"Kaper","given":"Fiona","non-dropping-particle":"","parse-names":false,"suffix":""},{"dropping-particle":"","family":"Thompson","given":"Michael J","non-dropping-particle":"","parse-names":false,"suffix":""},{"dropping-particle":"","family":"Chee","given":"Mark","non-dropping-particle":"","parse-names":false,"suffix":""},{"dropping-particle":"","family":"Roth","given":"Frederick P","non-dropping-particle":"","parse-names":false,"suffix":""},{"dropping-particle":"","family":"Giaever","given":"Guri","non-dropping-particle":"","parse-names":false,"suffix":""},{"dropping-particle":"","family":"Nislow","given":"Corey","non-dropping-particle":"","parse-names":false,"suffix":""}],"container-title":"Genome research","id":"ITEM-1","issue":"10","issued":{"date-parts":[["2009","10"]]},"page":"1836-42","title":"Quantitative phenotyping via deep barcode sequencing.","type":"article-journal","volume":"19"},"uris":["http://www.mendeley.com/documents/?uuid=2f2f990b-92e7-4c72-a11f-b69c0aae7d99"]}],"mendeley":{"formattedCitation":"(Smith et al., 2009)","plainTextFormattedCitation":"(Smith et al., 2009)","previouslyFormattedCitation":"(Smith et al., 2009)"},"properties":{"noteIndex":0},"schema":"https://github.com/citation-style-language/schema/raw/master/csl-citation.json"}</w:instrText>
      </w:r>
      <w:r w:rsidRPr="00233F15">
        <w:fldChar w:fldCharType="separate"/>
      </w:r>
      <w:r w:rsidRPr="00D659A1">
        <w:rPr>
          <w:noProof/>
        </w:rPr>
        <w:t>(Smith et al., 2009)</w:t>
      </w:r>
      <w:r w:rsidRPr="00233F15">
        <w:fldChar w:fldCharType="end"/>
      </w:r>
      <w:r>
        <w:rPr>
          <w:bCs/>
          <w:iCs/>
          <w:color w:val="000000" w:themeColor="text1"/>
        </w:rPr>
        <w:t>.</w:t>
      </w:r>
      <w:r w:rsidRPr="00233F15">
        <w:rPr>
          <w:bCs/>
          <w:iCs/>
          <w:color w:val="000000" w:themeColor="text1"/>
        </w:rPr>
        <w:t xml:space="preserve"> </w:t>
      </w:r>
      <w:r w:rsidRPr="00233F15">
        <w:t xml:space="preserve"> </w:t>
      </w:r>
      <w:r>
        <w:t xml:space="preserve">Strain </w:t>
      </w:r>
      <w:r>
        <w:rPr>
          <w:lang w:val="en-CA"/>
        </w:rPr>
        <w:t>p</w:t>
      </w:r>
      <w:r w:rsidRPr="00233F15">
        <w:rPr>
          <w:lang w:val="en-CA"/>
        </w:rPr>
        <w:t xml:space="preserve">ools were grown </w:t>
      </w:r>
      <w:r>
        <w:rPr>
          <w:lang w:val="en-CA"/>
        </w:rPr>
        <w:t>competitively in each of</w:t>
      </w:r>
      <w:r w:rsidRPr="00233F15">
        <w:rPr>
          <w:lang w:val="en-CA"/>
        </w:rPr>
        <w:t xml:space="preserve"> 16 different </w:t>
      </w:r>
      <w:r w:rsidRPr="00233F15">
        <w:rPr>
          <w:bCs/>
          <w:iCs/>
          <w:color w:val="000000" w:themeColor="text1"/>
        </w:rPr>
        <w:t xml:space="preserve">anticancer and antifungal </w:t>
      </w:r>
      <w:r w:rsidRPr="00233F15">
        <w:rPr>
          <w:lang w:val="en-CA"/>
        </w:rPr>
        <w:t>drugs (</w:t>
      </w:r>
      <w:r>
        <w:rPr>
          <w:lang w:val="en-CA"/>
        </w:rPr>
        <w:t xml:space="preserve">Data </w:t>
      </w:r>
      <w:r w:rsidRPr="00233F15">
        <w:rPr>
          <w:lang w:val="en-CA"/>
        </w:rPr>
        <w:t>S</w:t>
      </w:r>
      <w:r>
        <w:rPr>
          <w:lang w:val="en-CA"/>
        </w:rPr>
        <w:t>3</w:t>
      </w:r>
      <w:r w:rsidRPr="00233F15">
        <w:rPr>
          <w:lang w:val="en-CA"/>
        </w:rPr>
        <w:t>)</w:t>
      </w:r>
      <w:r>
        <w:rPr>
          <w:lang w:val="en-CA"/>
        </w:rPr>
        <w:t>,</w:t>
      </w:r>
      <w:r w:rsidRPr="00233F15">
        <w:rPr>
          <w:lang w:val="en-CA"/>
        </w:rPr>
        <w:t xml:space="preserve"> </w:t>
      </w:r>
      <w:r>
        <w:rPr>
          <w:lang w:val="en-CA"/>
        </w:rPr>
        <w:t xml:space="preserve">and in a </w:t>
      </w:r>
      <w:r w:rsidRPr="00233F15">
        <w:rPr>
          <w:lang w:val="en-CA"/>
        </w:rPr>
        <w:t xml:space="preserve">solvent </w:t>
      </w:r>
      <w:r>
        <w:rPr>
          <w:lang w:val="en-CA"/>
        </w:rPr>
        <w:t xml:space="preserve">(DMSO) </w:t>
      </w:r>
      <w:r w:rsidRPr="00233F15">
        <w:rPr>
          <w:lang w:val="en-CA"/>
        </w:rPr>
        <w:t>control</w:t>
      </w:r>
      <w:r>
        <w:rPr>
          <w:lang w:val="en-CA"/>
        </w:rPr>
        <w:t xml:space="preserve"> condition</w:t>
      </w:r>
      <w:r w:rsidRPr="00233F15">
        <w:rPr>
          <w:lang w:val="en-CA"/>
        </w:rPr>
        <w:t>.</w:t>
      </w:r>
      <w:r w:rsidRPr="00233F15">
        <w:t xml:space="preserve"> Using high-throughput strain barcode sequencing, strain frequency was </w:t>
      </w:r>
      <w:r>
        <w:t>measured</w:t>
      </w:r>
      <w:r w:rsidRPr="00233F15">
        <w:t xml:space="preserve"> at five time points (</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t>, allowing us to compute a growth rate for each strain (Data S5; Methods).</w:t>
      </w:r>
    </w:p>
    <w:p w14:paraId="2BA9198B" w14:textId="77777777" w:rsidR="00C66E5A" w:rsidRDefault="00C66E5A" w:rsidP="00DB0ED8">
      <w:pPr>
        <w:jc w:val="both"/>
        <w:rPr>
          <w:b/>
          <w:bCs/>
          <w:iCs/>
          <w:color w:val="000000" w:themeColor="text1"/>
        </w:rPr>
      </w:pPr>
    </w:p>
    <w:p w14:paraId="39865A9E" w14:textId="7A51B567" w:rsidR="00DB0ED8" w:rsidRDefault="00DB0ED8" w:rsidP="00DB0ED8">
      <w:pPr>
        <w:jc w:val="both"/>
        <w:rPr>
          <w:lang w:val="en-CA"/>
        </w:rPr>
      </w:pPr>
      <w:r>
        <w:rPr>
          <w:lang w:val="en-CA"/>
        </w:rPr>
        <w:t xml:space="preserve">We limited analyses to strains that were well-represented in the pre-selection pool (≥30 barcode counts at t=0 in the solvent control - 5,790 [85%] of 6,826 strains), as </w:t>
      </w:r>
      <w:r w:rsidRPr="007D2CB5">
        <w:rPr>
          <w:lang w:val="en-CA"/>
        </w:rPr>
        <w:t xml:space="preserve">these </w:t>
      </w:r>
      <w:r w:rsidRPr="001C1222">
        <w:rPr>
          <w:lang w:val="en-CA"/>
        </w:rPr>
        <w:t>offered the best opportunity to detect changes in subsequent time points</w:t>
      </w:r>
      <w:r>
        <w:rPr>
          <w:lang w:val="en-CA"/>
        </w:rPr>
        <w:t xml:space="preserve">. </w:t>
      </w:r>
      <w:r>
        <w:rPr>
          <w:color w:val="000000"/>
        </w:rPr>
        <w:t xml:space="preserve">To identify associations between each knockout and baseline growth rate (in the DMSO control condition), we applied a generalized linear model and found </w:t>
      </w:r>
      <w:r w:rsidRPr="00951825">
        <w:rPr>
          <w:i/>
          <w:lang w:val="en-CA"/>
        </w:rPr>
        <w:t>yor1∆</w:t>
      </w:r>
      <w:r w:rsidRPr="00160B19">
        <w:rPr>
          <w:lang w:val="en-CA"/>
        </w:rPr>
        <w:t xml:space="preserve">,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to have a statistically significant impact in both the MAT</w:t>
      </w:r>
      <w:r w:rsidRPr="00137983">
        <w:rPr>
          <w:b/>
          <w:color w:val="000000"/>
        </w:rPr>
        <w:t>a</w:t>
      </w:r>
      <w:r>
        <w:rPr>
          <w:lang w:val="en-CA"/>
        </w:rPr>
        <w:t xml:space="preserve"> and MAT</w:t>
      </w:r>
      <w:r w:rsidRPr="003007A9">
        <w:rPr>
          <w:rFonts w:eastAsia="Calibri"/>
          <w:b/>
          <w:bCs/>
          <w:iCs/>
          <w:color w:val="000000" w:themeColor="text1"/>
          <w:lang w:val="el-GR"/>
        </w:rPr>
        <w:t>α</w:t>
      </w:r>
      <w:r>
        <w:rPr>
          <w:lang w:val="en-CA"/>
        </w:rPr>
        <w:t xml:space="preserve"> pools </w:t>
      </w:r>
      <w:r w:rsidRPr="00137983">
        <w:rPr>
          <w:color w:val="000000"/>
        </w:rPr>
        <w:t>(Data</w:t>
      </w:r>
      <w:r>
        <w:rPr>
          <w:color w:val="000000"/>
        </w:rPr>
        <w:t xml:space="preserve"> S6, Figure </w:t>
      </w:r>
      <w:r w:rsidRPr="00257D64">
        <w:rPr>
          <w:color w:val="000000"/>
        </w:rPr>
        <w:t>S3</w:t>
      </w:r>
      <w:r>
        <w:rPr>
          <w:color w:val="000000"/>
        </w:rPr>
        <w:t xml:space="preserve">).  The impacts of </w:t>
      </w:r>
      <w:r w:rsidRPr="00951825">
        <w:rPr>
          <w:i/>
          <w:lang w:val="en-CA"/>
        </w:rPr>
        <w:t>snq2∆</w:t>
      </w:r>
      <w:r w:rsidRPr="00160B19">
        <w:rPr>
          <w:lang w:val="en-CA"/>
        </w:rPr>
        <w:t xml:space="preserve">, </w:t>
      </w:r>
      <w:r w:rsidRPr="00951825">
        <w:rPr>
          <w:i/>
          <w:lang w:val="en-CA"/>
        </w:rPr>
        <w:t>ybt1∆</w:t>
      </w:r>
      <w:r w:rsidRPr="00160B19">
        <w:rPr>
          <w:lang w:val="en-CA"/>
        </w:rPr>
        <w:t xml:space="preserve">, </w:t>
      </w:r>
      <w:r>
        <w:rPr>
          <w:lang w:val="en-CA"/>
        </w:rPr>
        <w:t xml:space="preserve">and </w:t>
      </w:r>
      <w:r w:rsidRPr="00951825">
        <w:rPr>
          <w:i/>
          <w:lang w:val="en-CA"/>
        </w:rPr>
        <w:t>bpt1∆</w:t>
      </w:r>
      <w:r>
        <w:rPr>
          <w:lang w:val="en-CA"/>
        </w:rPr>
        <w:t xml:space="preserve"> were small (&lt;2% decrease in baseline growth rate), while </w:t>
      </w:r>
      <w:r w:rsidRPr="00300B33">
        <w:rPr>
          <w:i/>
          <w:lang w:val="en-CA"/>
        </w:rPr>
        <w:t>yor1∆</w:t>
      </w:r>
      <w:r>
        <w:rPr>
          <w:i/>
          <w:lang w:val="en-CA"/>
        </w:rPr>
        <w:t xml:space="preserve"> </w:t>
      </w:r>
      <w:r>
        <w:rPr>
          <w:lang w:val="en-CA"/>
        </w:rPr>
        <w:t xml:space="preserve">had a stronger, but still modest effect (7-15% decrease).  Before calculating drug resistance </w:t>
      </w:r>
      <w:r>
        <w:rPr>
          <w:color w:val="000000"/>
        </w:rPr>
        <w:t>(growth rate in drug relative to that in solvent control)</w:t>
      </w:r>
      <w:r w:rsidRPr="0027487C">
        <w:rPr>
          <w:lang w:val="en-CA"/>
        </w:rPr>
        <w:t xml:space="preserve"> </w:t>
      </w:r>
      <w:r>
        <w:rPr>
          <w:lang w:val="en-CA"/>
        </w:rPr>
        <w:t xml:space="preserve">we further excluded all </w:t>
      </w:r>
      <w:r>
        <w:rPr>
          <w:color w:val="000000"/>
        </w:rPr>
        <w:t xml:space="preserve">437 strains exhibiting a strong baseline growth defect (i.e., showing &lt;70% of the median baseline growth rate). </w:t>
      </w:r>
      <w:commentRangeStart w:id="2"/>
      <w:r>
        <w:rPr>
          <w:color w:val="000000"/>
        </w:rPr>
        <w:t>In total, drug resistance was calculated for each of 2</w:t>
      </w:r>
      <w:r w:rsidRPr="00137983">
        <w:rPr>
          <w:color w:val="000000"/>
        </w:rPr>
        <w:t>,</w:t>
      </w:r>
      <w:r>
        <w:rPr>
          <w:color w:val="000000"/>
        </w:rPr>
        <w:t>367</w:t>
      </w:r>
      <w:r w:rsidRPr="00137983">
        <w:rPr>
          <w:color w:val="000000"/>
        </w:rPr>
        <w:t xml:space="preserve"> MAT</w:t>
      </w:r>
      <w:r w:rsidRPr="00137983">
        <w:rPr>
          <w:b/>
          <w:color w:val="000000"/>
        </w:rPr>
        <w:t>a</w:t>
      </w:r>
      <w:r w:rsidRPr="00137983">
        <w:rPr>
          <w:color w:val="000000"/>
        </w:rPr>
        <w:t xml:space="preserve"> and </w:t>
      </w:r>
      <w:r>
        <w:rPr>
          <w:color w:val="000000"/>
        </w:rPr>
        <w:t>2</w:t>
      </w:r>
      <w:r w:rsidRPr="00137983">
        <w:rPr>
          <w:color w:val="000000"/>
        </w:rPr>
        <w:t>,</w:t>
      </w:r>
      <w:r>
        <w:rPr>
          <w:color w:val="000000"/>
        </w:rPr>
        <w:t>986</w:t>
      </w:r>
      <w:r w:rsidRPr="00233F15">
        <w:rPr>
          <w:color w:val="000000"/>
        </w:rPr>
        <w:t xml:space="preserve"> </w:t>
      </w:r>
      <w:r w:rsidRPr="00233F15">
        <w:rPr>
          <w:bCs/>
          <w:iCs/>
          <w:color w:val="000000" w:themeColor="text1"/>
        </w:rPr>
        <w:t>MAT</w:t>
      </w:r>
      <w:r w:rsidRPr="003007A9">
        <w:rPr>
          <w:rFonts w:eastAsia="Calibri"/>
          <w:b/>
          <w:bCs/>
          <w:iCs/>
          <w:color w:val="000000" w:themeColor="text1"/>
          <w:lang w:val="el-GR"/>
        </w:rPr>
        <w:t>α</w:t>
      </w:r>
      <w:r w:rsidRPr="00233F15">
        <w:rPr>
          <w:color w:val="000000"/>
        </w:rPr>
        <w:t xml:space="preserve"> strain</w:t>
      </w:r>
      <w:r>
        <w:rPr>
          <w:color w:val="000000"/>
        </w:rPr>
        <w:t xml:space="preserve">s, for each of 16 drugs (Data S5).  </w:t>
      </w:r>
      <w:commentRangeEnd w:id="2"/>
      <w:r>
        <w:rPr>
          <w:rStyle w:val="CommentReference"/>
          <w:rFonts w:asciiTheme="minorHAnsi" w:hAnsiTheme="minorHAnsi" w:cstheme="minorBidi"/>
        </w:rPr>
        <w:commentReference w:id="2"/>
      </w:r>
    </w:p>
    <w:p w14:paraId="614B8DC0" w14:textId="131A06EA" w:rsidR="00DB0ED8" w:rsidRDefault="00DB0ED8" w:rsidP="00DB0ED8">
      <w:pPr>
        <w:widowControl w:val="0"/>
        <w:autoSpaceDE w:val="0"/>
        <w:autoSpaceDN w:val="0"/>
        <w:adjustRightInd w:val="0"/>
        <w:spacing w:before="240"/>
        <w:jc w:val="both"/>
        <w:rPr>
          <w:color w:val="000000"/>
        </w:rPr>
      </w:pPr>
      <w:r w:rsidRPr="00FB55DF">
        <w:rPr>
          <w:color w:val="000000"/>
        </w:rPr>
        <w:t xml:space="preserve">We applied </w:t>
      </w:r>
      <w:r>
        <w:rPr>
          <w:color w:val="000000"/>
        </w:rPr>
        <w:t xml:space="preserve">a </w:t>
      </w:r>
      <w:r w:rsidRPr="00FB55DF">
        <w:rPr>
          <w:color w:val="000000"/>
        </w:rPr>
        <w:t xml:space="preserve">generalized linear model to identify and quantitatively model associations between individual knockouts and drug resistance (see Methods). </w:t>
      </w:r>
      <w:r>
        <w:rPr>
          <w:color w:val="000000"/>
        </w:rPr>
        <w:t xml:space="preserve">Knockouts that significantly changed the estimated resistance to a drug </w:t>
      </w:r>
      <w:r w:rsidRPr="00FB55DF">
        <w:rPr>
          <w:color w:val="000000"/>
        </w:rPr>
        <w:t xml:space="preserve">by </w:t>
      </w:r>
      <w:r>
        <w:rPr>
          <w:color w:val="000000"/>
        </w:rPr>
        <w:t xml:space="preserve">+/- </w:t>
      </w:r>
      <w:r w:rsidRPr="00FB55DF">
        <w:rPr>
          <w:color w:val="000000"/>
        </w:rPr>
        <w:t>10%</w:t>
      </w:r>
      <w:r>
        <w:rPr>
          <w:color w:val="000000"/>
        </w:rPr>
        <w:t xml:space="preserve">, were considered strong.  All </w:t>
      </w:r>
      <w:r w:rsidRPr="00FB55DF">
        <w:rPr>
          <w:color w:val="000000"/>
        </w:rPr>
        <w:t xml:space="preserve">other significant associations were defined to be weak.  </w:t>
      </w:r>
      <w:r>
        <w:rPr>
          <w:color w:val="000000"/>
        </w:rPr>
        <w:t xml:space="preserve">Of the </w:t>
      </w:r>
      <w:r w:rsidRPr="00FB55DF">
        <w:rPr>
          <w:color w:val="000000"/>
        </w:rPr>
        <w:t>62 drug-knockout associations</w:t>
      </w:r>
      <w:r>
        <w:rPr>
          <w:color w:val="000000"/>
        </w:rPr>
        <w:t xml:space="preserve"> we found</w:t>
      </w:r>
      <w:r w:rsidRPr="00FB55DF">
        <w:rPr>
          <w:color w:val="000000"/>
        </w:rPr>
        <w:t xml:space="preserve">, 19 were </w:t>
      </w:r>
      <w:r w:rsidRPr="00FB55DF">
        <w:rPr>
          <w:color w:val="000000"/>
        </w:rPr>
        <w:lastRenderedPageBreak/>
        <w:t xml:space="preserve">strong (Data S6).  Because </w:t>
      </w:r>
      <w:r>
        <w:rPr>
          <w:color w:val="000000"/>
        </w:rPr>
        <w:t>58 (</w:t>
      </w:r>
      <w:r w:rsidRPr="00FB55DF">
        <w:rPr>
          <w:color w:val="000000"/>
        </w:rPr>
        <w:t>87%</w:t>
      </w:r>
      <w:r>
        <w:rPr>
          <w:color w:val="000000"/>
        </w:rPr>
        <w:t xml:space="preserve">) </w:t>
      </w:r>
      <w:r w:rsidRPr="00FB55DF">
        <w:rPr>
          <w:color w:val="000000"/>
        </w:rPr>
        <w:t xml:space="preserve">of </w:t>
      </w:r>
      <w:r>
        <w:rPr>
          <w:color w:val="000000"/>
        </w:rPr>
        <w:t xml:space="preserve">these 62 </w:t>
      </w:r>
      <w:r w:rsidRPr="00FB55DF">
        <w:rPr>
          <w:color w:val="000000"/>
        </w:rPr>
        <w:t xml:space="preserve">single-gene associations </w:t>
      </w:r>
      <w:r>
        <w:rPr>
          <w:color w:val="000000"/>
        </w:rPr>
        <w:t xml:space="preserve">and </w:t>
      </w:r>
      <w:r w:rsidRPr="00FB55DF">
        <w:rPr>
          <w:color w:val="000000"/>
        </w:rPr>
        <w:t xml:space="preserve">100% of </w:t>
      </w:r>
      <w:r>
        <w:rPr>
          <w:color w:val="000000"/>
        </w:rPr>
        <w:t xml:space="preserve">the 19 </w:t>
      </w:r>
      <w:r w:rsidRPr="00FB55DF">
        <w:rPr>
          <w:color w:val="000000"/>
        </w:rPr>
        <w:t>strong associations</w:t>
      </w:r>
      <w:r>
        <w:rPr>
          <w:color w:val="000000"/>
        </w:rPr>
        <w:t xml:space="preserve"> </w:t>
      </w:r>
      <w:r w:rsidRPr="00FB55DF">
        <w:rPr>
          <w:color w:val="000000"/>
        </w:rPr>
        <w:t>involved only five ABC transporters—</w:t>
      </w:r>
      <w:r w:rsidRPr="00FB55DF">
        <w:rPr>
          <w:i/>
          <w:color w:val="000000"/>
        </w:rPr>
        <w:t>snq2∆</w:t>
      </w:r>
      <w:r w:rsidRPr="00FB55DF">
        <w:rPr>
          <w:color w:val="000000"/>
        </w:rPr>
        <w:t>,</w:t>
      </w:r>
      <w:r w:rsidRPr="00FB55DF">
        <w:rPr>
          <w:i/>
          <w:color w:val="000000"/>
        </w:rPr>
        <w:t xml:space="preserve"> pdr5∆</w:t>
      </w:r>
      <w:r w:rsidRPr="00FB55DF">
        <w:rPr>
          <w:color w:val="000000"/>
        </w:rPr>
        <w:t xml:space="preserve">, </w:t>
      </w:r>
      <w:r w:rsidRPr="00FB55DF">
        <w:rPr>
          <w:i/>
          <w:color w:val="000000"/>
        </w:rPr>
        <w:t>yor1∆</w:t>
      </w:r>
      <w:r w:rsidRPr="00FB55DF">
        <w:rPr>
          <w:color w:val="000000"/>
        </w:rPr>
        <w:t xml:space="preserve">, </w:t>
      </w:r>
      <w:r w:rsidRPr="00FB55DF">
        <w:rPr>
          <w:i/>
          <w:color w:val="000000"/>
        </w:rPr>
        <w:t>ycf1∆</w:t>
      </w:r>
      <w:r w:rsidRPr="00FB55DF">
        <w:rPr>
          <w:color w:val="000000"/>
        </w:rPr>
        <w:t xml:space="preserve">, and </w:t>
      </w:r>
      <w:r w:rsidRPr="00FB55DF">
        <w:rPr>
          <w:i/>
          <w:color w:val="000000"/>
        </w:rPr>
        <w:t>ybt1∆</w:t>
      </w:r>
      <w:r w:rsidRPr="00FB55DF">
        <w:rPr>
          <w:color w:val="000000"/>
        </w:rPr>
        <w:t xml:space="preserve">—we initially restricted our attention to these </w:t>
      </w:r>
      <w:r w:rsidR="00261C32">
        <w:rPr>
          <w:color w:val="000000"/>
        </w:rPr>
        <w:t xml:space="preserve">‘frequently-associated’ </w:t>
      </w:r>
      <w:r w:rsidRPr="00FB55DF">
        <w:rPr>
          <w:color w:val="000000"/>
        </w:rPr>
        <w:t xml:space="preserve">transporters.  </w:t>
      </w:r>
      <w:r>
        <w:rPr>
          <w:color w:val="000000"/>
        </w:rPr>
        <w:t xml:space="preserve">Among these were </w:t>
      </w:r>
      <w:r w:rsidRPr="00FB55DF">
        <w:rPr>
          <w:color w:val="000000"/>
        </w:rPr>
        <w:t xml:space="preserve">18 drug-knockout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 xml:space="preserve">S4, Data S6).  For these five ‘frequently-associated’ transporters, we </w:t>
      </w:r>
      <w:r w:rsidRPr="00137983">
        <w:rPr>
          <w:color w:val="000000"/>
        </w:rPr>
        <w:t xml:space="preserve">detected </w:t>
      </w:r>
      <w:r>
        <w:rPr>
          <w:color w:val="000000"/>
        </w:rPr>
        <w:t>89%</w:t>
      </w:r>
      <w:r w:rsidRPr="00137983">
        <w:rPr>
          <w:color w:val="000000"/>
        </w:rPr>
        <w:t xml:space="preserve"> of</w:t>
      </w:r>
      <w:r>
        <w:rPr>
          <w:color w:val="000000"/>
        </w:rPr>
        <w:t xml:space="preserve"> 18 </w:t>
      </w:r>
      <w:r w:rsidRPr="00137983">
        <w:rPr>
          <w:color w:val="000000"/>
        </w:rPr>
        <w:t xml:space="preserve">previous associations </w:t>
      </w:r>
      <w:r>
        <w:rPr>
          <w:color w:val="000000"/>
        </w:rPr>
        <w:t xml:space="preserve">between drugs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33 weak and 7 strong; Figure </w:t>
      </w:r>
      <w:r w:rsidRPr="00FB55DF">
        <w:rPr>
          <w:color w:val="000000"/>
        </w:rPr>
        <w:t xml:space="preserve">S4; </w:t>
      </w:r>
      <w:commentRangeStart w:id="3"/>
      <w:r w:rsidRPr="00FB55DF">
        <w:rPr>
          <w:color w:val="000000"/>
        </w:rPr>
        <w:t>Data S7</w:t>
      </w:r>
      <w:commentRangeEnd w:id="3"/>
      <w:r w:rsidR="00D6235E">
        <w:rPr>
          <w:color w:val="000000"/>
        </w:rPr>
        <w:t>)</w:t>
      </w:r>
      <w:r>
        <w:rPr>
          <w:rStyle w:val="CommentReference"/>
          <w:rFonts w:asciiTheme="minorHAnsi" w:hAnsiTheme="minorHAnsi" w:cstheme="minorBidi"/>
        </w:rPr>
        <w:commentReference w:id="3"/>
      </w:r>
      <w:r w:rsidRPr="00FB55DF">
        <w:rPr>
          <w:color w:val="000000"/>
        </w:rPr>
        <w:t xml:space="preserve">.  </w:t>
      </w:r>
    </w:p>
    <w:p w14:paraId="2A89D84A" w14:textId="425D117F" w:rsidR="00DB0ED8" w:rsidRPr="00632235" w:rsidRDefault="00DB0ED8" w:rsidP="00DB0ED8">
      <w:pPr>
        <w:widowControl w:val="0"/>
        <w:autoSpaceDE w:val="0"/>
        <w:autoSpaceDN w:val="0"/>
        <w:adjustRightInd w:val="0"/>
        <w:spacing w:before="240"/>
        <w:jc w:val="both"/>
        <w:rPr>
          <w:color w:val="000000"/>
        </w:rPr>
      </w:pPr>
      <w:r>
        <w:rPr>
          <w:color w:val="000000"/>
        </w:rPr>
        <w:t>Considering only the five frequently-associated transporters, there are 32 possible combinatorial genotypes.  We derived a phenotypic profile for each by calculating, for each drug, the average resistance over all strains matching this genotype at all five genes.  These profiles were initially calculated separately for 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sidRPr="00EC2378">
        <w:rPr>
          <w:rFonts w:eastAsia="Calibri"/>
          <w:color w:val="000000"/>
        </w:rPr>
        <w:t>strain</w:t>
      </w:r>
      <w:r>
        <w:rPr>
          <w:rFonts w:eastAsia="Calibri"/>
          <w:color w:val="000000"/>
        </w:rPr>
        <w:t>s</w:t>
      </w:r>
      <w:r>
        <w:rPr>
          <w:color w:val="000000"/>
        </w:rPr>
        <w:t xml:space="preserve"> (Figure S5).  Detailed correlation analysis is shown for camptothecin and tamoxifen (Figure 2A). With the exception of colchicine (r = 0.77), all drugs showed high reproducibility (r </w:t>
      </w:r>
      <w:r w:rsidRPr="008009D6">
        <w:rPr>
          <w:color w:val="000000"/>
        </w:rPr>
        <w:t>≥</w:t>
      </w:r>
      <w:r>
        <w:rPr>
          <w:color w:val="000000"/>
        </w:rPr>
        <w:t xml:space="preserve"> 0.94) between independent biological replicate pools (Figure 2B).  We developed a radial visualization of this complex phenotypic landscape, in which the consequences of knocking out increasingly-many ABC transporters can be explored by tracing paths leading outward from the central wild-type genotype </w:t>
      </w:r>
      <w:r>
        <w:rPr>
          <w:color w:val="000000"/>
          <w:lang w:val="en-CA"/>
        </w:rPr>
        <w:t>(Figure 2C).</w:t>
      </w:r>
      <w:r>
        <w:rPr>
          <w:color w:val="000000"/>
        </w:rPr>
        <w:t xml:space="preserve"> </w:t>
      </w:r>
      <w:r>
        <w:rPr>
          <w:color w:val="000000"/>
          <w:lang w:val="en-CA"/>
        </w:rPr>
        <w:t xml:space="preserve">Graphs were visually similar between independent biological replicate </w:t>
      </w:r>
      <w:r>
        <w:rPr>
          <w:color w:val="000000"/>
        </w:rPr>
        <w:t>MAT</w:t>
      </w:r>
      <w:r>
        <w:rPr>
          <w:b/>
          <w:color w:val="000000"/>
        </w:rPr>
        <w:t>a</w:t>
      </w:r>
      <w:r>
        <w:rPr>
          <w:color w:val="000000"/>
        </w:rPr>
        <w:t xml:space="preserve"> and MAT</w:t>
      </w:r>
      <w:r w:rsidRPr="00233F15">
        <w:rPr>
          <w:rFonts w:eastAsia="Calibri"/>
          <w:b/>
          <w:color w:val="000000"/>
          <w:lang w:val="el-GR"/>
        </w:rPr>
        <w:t>α</w:t>
      </w:r>
      <w:r>
        <w:rPr>
          <w:rFonts w:eastAsia="Calibri"/>
          <w:b/>
          <w:color w:val="000000"/>
        </w:rPr>
        <w:t xml:space="preserve"> </w:t>
      </w:r>
      <w:r>
        <w:rPr>
          <w:color w:val="000000"/>
          <w:lang w:val="en-CA"/>
        </w:rPr>
        <w:t>populations for many drugs, while showing large differences only for colchicine (Figure 2D and S6). Given high reproducibility, we merged MAT</w:t>
      </w:r>
      <w:r w:rsidRPr="00795552">
        <w:rPr>
          <w:b/>
          <w:color w:val="000000"/>
        </w:rPr>
        <w:t>a</w:t>
      </w:r>
      <w:r>
        <w:rPr>
          <w:color w:val="000000"/>
          <w:lang w:val="en-CA"/>
        </w:rPr>
        <w:t xml:space="preserve"> and MAT</w:t>
      </w:r>
      <w:r w:rsidRPr="004676F2">
        <w:rPr>
          <w:b/>
          <w:color w:val="000000"/>
          <w:lang w:val="el-GR"/>
        </w:rPr>
        <w:t>α</w:t>
      </w:r>
      <w:r>
        <w:rPr>
          <w:color w:val="000000"/>
          <w:lang w:val="en-CA"/>
        </w:rPr>
        <w:t xml:space="preserve"> data for subsequent analyses, except where noted (Methods).  </w:t>
      </w:r>
    </w:p>
    <w:p w14:paraId="298E6C66" w14:textId="57E13CE0" w:rsidR="008E4E3F" w:rsidRDefault="008E4E3F" w:rsidP="00DB0ED8">
      <w:pPr>
        <w:widowControl w:val="0"/>
        <w:autoSpaceDE w:val="0"/>
        <w:autoSpaceDN w:val="0"/>
        <w:adjustRightInd w:val="0"/>
        <w:jc w:val="both"/>
        <w:rPr>
          <w:color w:val="000000"/>
          <w:lang w:val="en-CA"/>
        </w:rPr>
      </w:pPr>
    </w:p>
    <w:p w14:paraId="76E94393" w14:textId="38F536E8" w:rsidR="008E4E3F" w:rsidRPr="008E4E3F" w:rsidRDefault="008E4E3F" w:rsidP="00DB0ED8">
      <w:pPr>
        <w:widowControl w:val="0"/>
        <w:autoSpaceDE w:val="0"/>
        <w:autoSpaceDN w:val="0"/>
        <w:adjustRightInd w:val="0"/>
        <w:jc w:val="both"/>
        <w:rPr>
          <w:b/>
          <w:color w:val="000000"/>
          <w:lang w:val="en-CA"/>
        </w:rPr>
      </w:pPr>
      <w:r>
        <w:rPr>
          <w:b/>
          <w:color w:val="000000"/>
          <w:lang w:val="en-CA"/>
        </w:rPr>
        <w:t xml:space="preserve">Engineering population profiling </w:t>
      </w:r>
      <w:r w:rsidR="00A75D69">
        <w:rPr>
          <w:b/>
          <w:color w:val="000000"/>
          <w:lang w:val="en-CA"/>
        </w:rPr>
        <w:t>reveals a complex drug-dependent genetic landscape</w:t>
      </w:r>
    </w:p>
    <w:p w14:paraId="67582DBC" w14:textId="77777777" w:rsidR="00DB0ED8" w:rsidRPr="00D66545" w:rsidRDefault="00DB0ED8" w:rsidP="00DB0ED8">
      <w:pPr>
        <w:widowControl w:val="0"/>
        <w:autoSpaceDE w:val="0"/>
        <w:autoSpaceDN w:val="0"/>
        <w:adjustRightInd w:val="0"/>
        <w:jc w:val="both"/>
        <w:rPr>
          <w:color w:val="000000"/>
        </w:rPr>
      </w:pPr>
      <w:r>
        <w:rPr>
          <w:color w:val="000000"/>
        </w:rPr>
        <w:t xml:space="preserve">Visualizing the knockout profiles for each genotype in a fitness landscape representation (Figure 3A), we first verified that the knockout profiles could capture previously-reported relationships between ABC transporters and benomyl resistance. Our knockout profiles clearly captured the sensitivity of </w:t>
      </w:r>
      <w:r w:rsidRPr="00795AAD">
        <w:rPr>
          <w:i/>
          <w:color w:val="000000"/>
        </w:rPr>
        <w:t>snq2</w:t>
      </w:r>
      <w:r>
        <w:rPr>
          <w:color w:val="000000"/>
        </w:rPr>
        <w:t xml:space="preserve">∆ deletions to benomyl (Figure 3A </w:t>
      </w:r>
      <w:r w:rsidRPr="00D66545">
        <w:rPr>
          <w:color w:val="000000"/>
        </w:rPr>
        <w:t>left</w:t>
      </w:r>
      <w:r>
        <w:rPr>
          <w:color w:val="000000"/>
        </w:rPr>
        <w:t xml:space="preserve"> panel; 20% decreased resistance, </w:t>
      </w:r>
      <w:r w:rsidRPr="00AC7F48">
        <w:rPr>
          <w:i/>
          <w:color w:val="000000"/>
        </w:rPr>
        <w:t>p</w:t>
      </w:r>
      <w:r>
        <w:rPr>
          <w:color w:val="000000"/>
        </w:rPr>
        <w:t xml:space="preserve"> = 5.8e-80; Wilcoxon rank sum test</w:t>
      </w:r>
      <w:r w:rsidRPr="00E56441">
        <w:rPr>
          <w:color w:val="000000"/>
        </w:rPr>
        <w:t>)</w:t>
      </w:r>
      <w:r>
        <w:rPr>
          <w:color w:val="000000"/>
        </w:rPr>
        <w:t xml:space="preserve">, which </w:t>
      </w:r>
      <w:r w:rsidRPr="00D66545">
        <w:rPr>
          <w:color w:val="000000"/>
        </w:rPr>
        <w:t xml:space="preserve">was expected given that </w:t>
      </w:r>
      <w:r w:rsidRPr="008E592C">
        <w:rPr>
          <w:color w:val="000000"/>
        </w:rPr>
        <w:t>Snq2</w:t>
      </w:r>
      <w:r w:rsidRPr="00D66545">
        <w:rPr>
          <w:i/>
          <w:color w:val="000000"/>
        </w:rPr>
        <w:t xml:space="preserve"> </w:t>
      </w:r>
      <w:r w:rsidRPr="00D66545">
        <w:rPr>
          <w:color w:val="000000"/>
        </w:rPr>
        <w:t>is known to be the primary efflux pump for benomyl</w:t>
      </w:r>
      <w:r>
        <w:rPr>
          <w:color w:val="000000"/>
        </w:rPr>
        <w:t xml:space="preserve"> </w:t>
      </w:r>
      <w:r w:rsidRPr="00D66545">
        <w:rPr>
          <w:color w:val="000000"/>
        </w:rPr>
        <w:fldChar w:fldCharType="begin" w:fldLock="1"/>
      </w:r>
      <w:r>
        <w:rPr>
          <w:color w:val="000000"/>
        </w:rPr>
        <w: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instrText>
      </w:r>
      <w:r w:rsidRPr="00D66545">
        <w:rPr>
          <w:color w:val="000000"/>
        </w:rPr>
        <w:fldChar w:fldCharType="separate"/>
      </w:r>
      <w:r w:rsidRPr="00333A0B">
        <w:rPr>
          <w:noProof/>
          <w:color w:val="000000"/>
        </w:rPr>
        <w:t>(Kolaczkowski et al., 1998)</w:t>
      </w:r>
      <w:r w:rsidRPr="00D66545">
        <w:rPr>
          <w:color w:val="000000"/>
        </w:rPr>
        <w:fldChar w:fldCharType="end"/>
      </w:r>
      <w:r w:rsidRPr="00D66545">
        <w:rPr>
          <w:color w:val="000000"/>
        </w:rPr>
        <w:t xml:space="preserve">. We also observed several previously-reported phenomena, including increased benomyl resistance in </w:t>
      </w:r>
      <w:r w:rsidRPr="00D66545">
        <w:rPr>
          <w:i/>
          <w:color w:val="000000"/>
        </w:rPr>
        <w:t xml:space="preserve">pdr5∆ </w:t>
      </w:r>
      <w:r w:rsidRPr="00D66545">
        <w:rPr>
          <w:color w:val="000000"/>
        </w:rPr>
        <w:t>knockouts (</w:t>
      </w:r>
      <w:r>
        <w:rPr>
          <w:color w:val="000000"/>
        </w:rPr>
        <w:t>13% increased resistance</w:t>
      </w:r>
      <w:r w:rsidRPr="00D66545">
        <w:rPr>
          <w:color w:val="000000"/>
        </w:rPr>
        <w:t>; p</w:t>
      </w:r>
      <w:r>
        <w:rPr>
          <w:color w:val="000000"/>
        </w:rPr>
        <w:t xml:space="preserve"> = 1.5e-96</w:t>
      </w:r>
      <w:r w:rsidRPr="00D66545">
        <w:rPr>
          <w:color w:val="000000"/>
        </w:rPr>
        <w:t xml:space="preserve">) </w:t>
      </w:r>
      <w:r>
        <w:rPr>
          <w:color w:val="000000"/>
        </w:rPr>
        <w:t xml:space="preserve">and a </w:t>
      </w:r>
      <w:r w:rsidRPr="00D66545">
        <w:rPr>
          <w:color w:val="000000"/>
        </w:rPr>
        <w:t xml:space="preserve">further increased benomyl resistance of the </w:t>
      </w:r>
      <w:r w:rsidRPr="00D66545">
        <w:rPr>
          <w:i/>
          <w:color w:val="000000"/>
        </w:rPr>
        <w:t>pdr5∆</w:t>
      </w:r>
      <w:r>
        <w:rPr>
          <w:i/>
          <w:color w:val="000000"/>
        </w:rPr>
        <w:t xml:space="preserve"> </w:t>
      </w:r>
      <w:r w:rsidRPr="00D66545">
        <w:rPr>
          <w:i/>
          <w:color w:val="000000"/>
        </w:rPr>
        <w:t>yor1∆</w:t>
      </w:r>
      <w:r w:rsidRPr="00D66545">
        <w:rPr>
          <w:color w:val="000000"/>
        </w:rPr>
        <w:t xml:space="preserve"> double-mutant </w:t>
      </w:r>
      <w:r>
        <w:rPr>
          <w:color w:val="000000"/>
        </w:rPr>
        <w:t>(21% increased resistance</w:t>
      </w:r>
      <w:r w:rsidRPr="00D66545">
        <w:rPr>
          <w:color w:val="000000"/>
        </w:rPr>
        <w:t xml:space="preserve">; p </w:t>
      </w:r>
      <w:r>
        <w:rPr>
          <w:color w:val="000000"/>
        </w:rPr>
        <w:t>=</w:t>
      </w:r>
      <w:r w:rsidRPr="00D66545">
        <w:rPr>
          <w:color w:val="000000"/>
        </w:rPr>
        <w:t xml:space="preserve"> </w:t>
      </w:r>
      <w:r>
        <w:rPr>
          <w:color w:val="000000"/>
        </w:rPr>
        <w:t>1.3e-72</w:t>
      </w:r>
      <w:r w:rsidRPr="00D66545">
        <w:rPr>
          <w:color w:val="000000"/>
        </w:rPr>
        <w:t>)</w:t>
      </w:r>
      <w:r>
        <w:rPr>
          <w:color w:val="000000"/>
        </w:rPr>
        <w:t>.</w:t>
      </w:r>
      <w:r w:rsidRPr="00D66545">
        <w:rPr>
          <w:color w:val="000000"/>
        </w:rPr>
        <w:t xml:space="preserve"> </w:t>
      </w:r>
      <w:r>
        <w:rPr>
          <w:color w:val="000000"/>
        </w:rPr>
        <w:t xml:space="preserve">In keeping with </w:t>
      </w:r>
      <w:r w:rsidRPr="00D66545">
        <w:rPr>
          <w:i/>
          <w:color w:val="000000"/>
        </w:rPr>
        <w:fldChar w:fldCharType="begin" w:fldLock="1"/>
      </w:r>
      <w:r>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Pr="00D66545">
        <w:rPr>
          <w:i/>
          <w:color w:val="000000"/>
        </w:rPr>
        <w:fldChar w:fldCharType="separate"/>
      </w:r>
      <w:r w:rsidRPr="00D659A1">
        <w:rPr>
          <w:noProof/>
          <w:color w:val="000000"/>
        </w:rPr>
        <w:t>(Kolaczkowska et al., 2008; Snider et al., 2013)</w:t>
      </w:r>
      <w:r w:rsidRPr="00D66545">
        <w:rPr>
          <w:i/>
          <w:color w:val="000000"/>
        </w:rPr>
        <w:fldChar w:fldCharType="end"/>
      </w:r>
      <w:r>
        <w:rPr>
          <w:i/>
          <w:color w:val="000000"/>
        </w:rPr>
        <w:t xml:space="preserve">, </w:t>
      </w:r>
      <w:r>
        <w:rPr>
          <w:color w:val="000000"/>
        </w:rPr>
        <w:t>t</w:t>
      </w:r>
      <w:r w:rsidRPr="00D66545">
        <w:rPr>
          <w:color w:val="000000"/>
        </w:rPr>
        <w:t xml:space="preserve">hese increases </w:t>
      </w:r>
      <w:r>
        <w:rPr>
          <w:color w:val="000000"/>
        </w:rPr>
        <w:t xml:space="preserve">were dependent </w:t>
      </w:r>
      <w:r w:rsidRPr="00D66545">
        <w:rPr>
          <w:color w:val="000000"/>
        </w:rPr>
        <w:t xml:space="preserve">on the presence of </w:t>
      </w:r>
      <w:r w:rsidRPr="00D66545">
        <w:rPr>
          <w:i/>
          <w:color w:val="000000"/>
        </w:rPr>
        <w:t>SNQ2</w:t>
      </w:r>
      <w:r>
        <w:rPr>
          <w:color w:val="000000"/>
        </w:rPr>
        <w:t xml:space="preserve">, with </w:t>
      </w:r>
      <w:r>
        <w:rPr>
          <w:i/>
          <w:color w:val="000000"/>
        </w:rPr>
        <w:t xml:space="preserve">pdr5∆snq2∆ </w:t>
      </w:r>
      <w:r>
        <w:rPr>
          <w:color w:val="000000"/>
        </w:rPr>
        <w:t xml:space="preserve">yielding only a 5% increase in resistance relative to </w:t>
      </w:r>
      <w:r w:rsidRPr="008E592C">
        <w:rPr>
          <w:i/>
          <w:color w:val="000000"/>
        </w:rPr>
        <w:t>snq2∆</w:t>
      </w:r>
      <w:r>
        <w:rPr>
          <w:i/>
          <w:color w:val="000000"/>
        </w:rPr>
        <w:t xml:space="preserve"> </w:t>
      </w:r>
      <w:r>
        <w:rPr>
          <w:color w:val="000000"/>
        </w:rPr>
        <w:t xml:space="preserve">(and a 14% decrease relative to the wild-type). A comparable 6% relative increase was observed with </w:t>
      </w:r>
      <w:r>
        <w:rPr>
          <w:i/>
          <w:color w:val="000000"/>
        </w:rPr>
        <w:t>pdr5∆yor1∆snq2∆</w:t>
      </w:r>
      <w:r w:rsidRPr="008E592C">
        <w:rPr>
          <w:i/>
          <w:color w:val="000000"/>
        </w:rPr>
        <w:t xml:space="preserve"> </w:t>
      </w:r>
      <w:r>
        <w:rPr>
          <w:color w:val="000000"/>
        </w:rPr>
        <w:t xml:space="preserve">relative to </w:t>
      </w:r>
      <w:r>
        <w:rPr>
          <w:i/>
          <w:color w:val="000000"/>
        </w:rPr>
        <w:t xml:space="preserve">snq2∆ </w:t>
      </w:r>
      <w:r>
        <w:rPr>
          <w:color w:val="000000"/>
        </w:rPr>
        <w:t xml:space="preserve">(these changes were significant, p = 1.4e-45 and 1.2e-38, respectively, relative to the knockout effects observed in a wild-type background, Figure </w:t>
      </w:r>
      <w:r w:rsidRPr="00D66545">
        <w:rPr>
          <w:color w:val="000000"/>
        </w:rPr>
        <w:t xml:space="preserve">3A left panel).  </w:t>
      </w:r>
      <w:r>
        <w:rPr>
          <w:color w:val="000000"/>
        </w:rPr>
        <w:t xml:space="preserve">Although we </w:t>
      </w:r>
      <w:r w:rsidRPr="00D66545">
        <w:rPr>
          <w:color w:val="000000"/>
        </w:rPr>
        <w:t xml:space="preserve">did not observe </w:t>
      </w:r>
      <w:r w:rsidRPr="00D66545">
        <w:rPr>
          <w:i/>
          <w:color w:val="000000"/>
        </w:rPr>
        <w:t>yor1∆</w:t>
      </w:r>
      <w:r w:rsidRPr="00D66545">
        <w:rPr>
          <w:color w:val="000000"/>
        </w:rPr>
        <w:t xml:space="preserve"> to confer benomyl resistance (p =</w:t>
      </w:r>
      <w:r>
        <w:rPr>
          <w:color w:val="000000"/>
        </w:rPr>
        <w:t xml:space="preserve"> 0.09</w:t>
      </w:r>
      <w:r w:rsidRPr="00D66545">
        <w:rPr>
          <w:color w:val="000000"/>
        </w:rPr>
        <w:t xml:space="preserve">), </w:t>
      </w:r>
      <w:r>
        <w:rPr>
          <w:color w:val="000000"/>
        </w:rPr>
        <w:t xml:space="preserve">this </w:t>
      </w:r>
      <w:r w:rsidRPr="00D66545">
        <w:rPr>
          <w:color w:val="000000"/>
        </w:rPr>
        <w:t xml:space="preserve">was previously reported </w:t>
      </w:r>
      <w:r>
        <w:rPr>
          <w:color w:val="000000"/>
        </w:rPr>
        <w:t xml:space="preserve">as a </w:t>
      </w:r>
      <w:r w:rsidRPr="00D66545">
        <w:rPr>
          <w:color w:val="000000"/>
        </w:rPr>
        <w:t>weak</w:t>
      </w:r>
      <w:r>
        <w:rPr>
          <w:color w:val="000000"/>
        </w:rPr>
        <w:t xml:space="preserve"> </w:t>
      </w:r>
      <w:r w:rsidRPr="00D66545">
        <w:rPr>
          <w:color w:val="000000"/>
        </w:rPr>
        <w:t>phenomenon</w:t>
      </w:r>
      <w:r>
        <w:rPr>
          <w:color w:val="000000"/>
        </w:rPr>
        <w:t xml:space="preserve"> </w:t>
      </w:r>
      <w:r w:rsidRPr="00D66545">
        <w:rPr>
          <w:color w:val="000000"/>
        </w:rPr>
        <w:fldChar w:fldCharType="begin" w:fldLock="1"/>
      </w:r>
      <w:r>
        <w:rPr>
          <w:color w:val="000000"/>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Pr="00D66545">
        <w:rPr>
          <w:color w:val="000000"/>
        </w:rPr>
        <w:fldChar w:fldCharType="separate"/>
      </w:r>
      <w:r w:rsidRPr="00D659A1">
        <w:rPr>
          <w:noProof/>
          <w:color w:val="000000"/>
        </w:rPr>
        <w:t>(Snider et al., 2013)</w:t>
      </w:r>
      <w:r w:rsidRPr="00D66545">
        <w:rPr>
          <w:color w:val="000000"/>
        </w:rPr>
        <w:fldChar w:fldCharType="end"/>
      </w:r>
      <w:r w:rsidRPr="00D66545">
        <w:rPr>
          <w:color w:val="000000"/>
        </w:rPr>
        <w:t xml:space="preserve">.  </w:t>
      </w:r>
      <w:r>
        <w:rPr>
          <w:color w:val="000000"/>
        </w:rPr>
        <w:t>In summary</w:t>
      </w:r>
      <w:r w:rsidRPr="00D66545">
        <w:rPr>
          <w:color w:val="000000"/>
        </w:rPr>
        <w:t>, engineered population profiling largely recapitulate</w:t>
      </w:r>
      <w:r>
        <w:rPr>
          <w:color w:val="000000"/>
        </w:rPr>
        <w:t>d</w:t>
      </w:r>
      <w:r w:rsidRPr="00D66545">
        <w:rPr>
          <w:color w:val="000000"/>
        </w:rPr>
        <w:t xml:space="preserve"> previously-reported </w:t>
      </w:r>
      <w:r>
        <w:rPr>
          <w:color w:val="000000"/>
        </w:rPr>
        <w:t xml:space="preserve">effects of </w:t>
      </w:r>
      <w:r w:rsidRPr="00D66545">
        <w:rPr>
          <w:color w:val="000000"/>
        </w:rPr>
        <w:t>ABC transporter knockout</w:t>
      </w:r>
      <w:r>
        <w:rPr>
          <w:color w:val="000000"/>
        </w:rPr>
        <w:t>s</w:t>
      </w:r>
      <w:r w:rsidRPr="00D66545">
        <w:rPr>
          <w:color w:val="000000"/>
        </w:rPr>
        <w:t xml:space="preserve"> </w:t>
      </w:r>
      <w:r>
        <w:rPr>
          <w:color w:val="000000"/>
        </w:rPr>
        <w:t xml:space="preserve">on </w:t>
      </w:r>
      <w:r w:rsidRPr="00D66545">
        <w:rPr>
          <w:color w:val="000000"/>
        </w:rPr>
        <w:t xml:space="preserve">benomyl resistance, including </w:t>
      </w:r>
      <w:r>
        <w:rPr>
          <w:color w:val="000000"/>
        </w:rPr>
        <w:t xml:space="preserve">the effects of </w:t>
      </w:r>
      <w:r w:rsidRPr="00D66545">
        <w:rPr>
          <w:color w:val="000000"/>
        </w:rPr>
        <w:t>two- and three-gene combinatorial</w:t>
      </w:r>
      <w:r>
        <w:rPr>
          <w:color w:val="000000"/>
        </w:rPr>
        <w:t xml:space="preserve"> deletions</w:t>
      </w:r>
      <w:r w:rsidRPr="00D66545">
        <w:rPr>
          <w:color w:val="000000"/>
        </w:rPr>
        <w:t>.</w:t>
      </w:r>
    </w:p>
    <w:p w14:paraId="3CDF8580" w14:textId="77777777" w:rsidR="00DB0ED8" w:rsidRPr="00D66545" w:rsidRDefault="00DB0ED8" w:rsidP="00DB0ED8">
      <w:pPr>
        <w:widowControl w:val="0"/>
        <w:autoSpaceDE w:val="0"/>
        <w:autoSpaceDN w:val="0"/>
        <w:adjustRightInd w:val="0"/>
        <w:jc w:val="both"/>
        <w:rPr>
          <w:color w:val="000000"/>
        </w:rPr>
      </w:pPr>
    </w:p>
    <w:p w14:paraId="6611512B" w14:textId="04C1446A" w:rsidR="00DB0ED8" w:rsidRDefault="00DB0ED8" w:rsidP="00DB0ED8">
      <w:pPr>
        <w:widowControl w:val="0"/>
        <w:autoSpaceDE w:val="0"/>
        <w:autoSpaceDN w:val="0"/>
        <w:adjustRightInd w:val="0"/>
        <w:jc w:val="both"/>
        <w:rPr>
          <w:color w:val="000000"/>
        </w:rPr>
      </w:pPr>
      <w:commentRangeStart w:id="4"/>
      <w:r>
        <w:rPr>
          <w:color w:val="000000"/>
        </w:rPr>
        <w:t xml:space="preserve">Many of the </w:t>
      </w:r>
      <w:r w:rsidR="00A03372">
        <w:rPr>
          <w:color w:val="000000"/>
        </w:rPr>
        <w:t>multi-knockout effects</w:t>
      </w:r>
      <w:r w:rsidRPr="00D66545">
        <w:rPr>
          <w:color w:val="000000"/>
        </w:rPr>
        <w:t xml:space="preserve"> </w:t>
      </w:r>
      <w:r>
        <w:rPr>
          <w:color w:val="000000"/>
        </w:rPr>
        <w:t xml:space="preserve">we observed </w:t>
      </w:r>
      <w:r w:rsidRPr="00D66545">
        <w:rPr>
          <w:color w:val="000000"/>
        </w:rPr>
        <w:t xml:space="preserve">suggested </w:t>
      </w:r>
      <w:r>
        <w:rPr>
          <w:color w:val="000000"/>
        </w:rPr>
        <w:t xml:space="preserve">the expected phenomenon of multiple partially-redundant efflux pumps acting </w:t>
      </w:r>
      <w:r w:rsidRPr="00D66545">
        <w:rPr>
          <w:color w:val="000000"/>
        </w:rPr>
        <w:t xml:space="preserve">in parallel. Specifically, we saw gene sets where each individual knockout shows sensitivity to a drug, and each higher-order knockout combination exhibits drug sensitivity that is higher than any of the individual component knockouts.  Examples of this include the set </w:t>
      </w:r>
      <w:r>
        <w:rPr>
          <w:color w:val="000000"/>
        </w:rPr>
        <w:t>{</w:t>
      </w:r>
      <w:r w:rsidRPr="00D66545">
        <w:rPr>
          <w:i/>
          <w:color w:val="000000"/>
        </w:rPr>
        <w:t>snq2∆</w:t>
      </w:r>
      <w:r>
        <w:rPr>
          <w:color w:val="000000"/>
        </w:rPr>
        <w:t xml:space="preserve">, </w:t>
      </w:r>
      <w:r w:rsidRPr="00D66545">
        <w:rPr>
          <w:i/>
          <w:color w:val="000000"/>
        </w:rPr>
        <w:t>pdr5∆</w:t>
      </w:r>
      <w:r>
        <w:rPr>
          <w:color w:val="000000"/>
        </w:rPr>
        <w:t>}</w:t>
      </w:r>
      <w:r w:rsidRPr="00D66545">
        <w:rPr>
          <w:i/>
          <w:color w:val="000000"/>
        </w:rPr>
        <w:t xml:space="preserve"> </w:t>
      </w:r>
      <w:r w:rsidRPr="00D66545">
        <w:rPr>
          <w:color w:val="000000"/>
        </w:rPr>
        <w:t>under camptothecin (</w:t>
      </w:r>
      <w:r>
        <w:rPr>
          <w:color w:val="000000"/>
        </w:rPr>
        <w:t xml:space="preserve">Figure </w:t>
      </w:r>
      <w:r w:rsidRPr="00D66545">
        <w:rPr>
          <w:color w:val="000000"/>
        </w:rPr>
        <w:t>S</w:t>
      </w:r>
      <w:r>
        <w:rPr>
          <w:color w:val="000000"/>
        </w:rPr>
        <w:t>7</w:t>
      </w:r>
      <w:r w:rsidRPr="00D66545">
        <w:rPr>
          <w:color w:val="000000"/>
        </w:rPr>
        <w:t xml:space="preserve">), and the </w:t>
      </w:r>
      <w:r>
        <w:rPr>
          <w:color w:val="000000"/>
        </w:rPr>
        <w:t>set {</w:t>
      </w:r>
      <w:r w:rsidRPr="00D66545">
        <w:rPr>
          <w:i/>
          <w:color w:val="000000"/>
        </w:rPr>
        <w:t>snq2∆</w:t>
      </w:r>
      <w:r w:rsidRPr="00D66545">
        <w:rPr>
          <w:color w:val="000000"/>
        </w:rPr>
        <w:t xml:space="preserve">, </w:t>
      </w:r>
      <w:r w:rsidRPr="00D66545">
        <w:rPr>
          <w:i/>
          <w:color w:val="000000"/>
        </w:rPr>
        <w:t>pdr5∆</w:t>
      </w:r>
      <w:r w:rsidRPr="00D66545">
        <w:rPr>
          <w:color w:val="000000"/>
        </w:rPr>
        <w:t xml:space="preserve">, </w:t>
      </w:r>
      <w:r w:rsidRPr="00D66545">
        <w:rPr>
          <w:i/>
          <w:color w:val="000000"/>
        </w:rPr>
        <w:lastRenderedPageBreak/>
        <w:t>ybt1∆</w:t>
      </w:r>
      <w:r>
        <w:rPr>
          <w:color w:val="000000"/>
        </w:rPr>
        <w:t xml:space="preserve">, </w:t>
      </w:r>
      <w:r w:rsidRPr="00D66545">
        <w:rPr>
          <w:i/>
          <w:color w:val="000000"/>
        </w:rPr>
        <w:t>yor1∆</w:t>
      </w:r>
      <w:r>
        <w:rPr>
          <w:color w:val="000000"/>
        </w:rPr>
        <w:t>}</w:t>
      </w:r>
      <w:r w:rsidRPr="00D66545">
        <w:rPr>
          <w:color w:val="000000"/>
        </w:rPr>
        <w:t xml:space="preserve"> under mitoxantrone (</w:t>
      </w:r>
      <w:r>
        <w:rPr>
          <w:color w:val="000000"/>
        </w:rPr>
        <w:t xml:space="preserve">Figure </w:t>
      </w:r>
      <w:r w:rsidRPr="00D66545">
        <w:rPr>
          <w:color w:val="000000"/>
        </w:rPr>
        <w:t>3A middle</w:t>
      </w:r>
      <w:r>
        <w:rPr>
          <w:color w:val="000000"/>
        </w:rPr>
        <w:t xml:space="preserve"> panel</w:t>
      </w:r>
      <w:r w:rsidRPr="00D66545">
        <w:rPr>
          <w:color w:val="000000"/>
        </w:rPr>
        <w:t>, S</w:t>
      </w:r>
      <w:r>
        <w:rPr>
          <w:color w:val="000000"/>
        </w:rPr>
        <w:t>7</w:t>
      </w:r>
      <w:r w:rsidRPr="00D66545">
        <w:rPr>
          <w:color w:val="000000"/>
        </w:rPr>
        <w:t xml:space="preserve">).  These sensitivity patterns are consistent with a simple scenario in which each transporter </w:t>
      </w:r>
      <w:r>
        <w:rPr>
          <w:color w:val="000000"/>
        </w:rPr>
        <w:t xml:space="preserve">can </w:t>
      </w:r>
      <w:r w:rsidRPr="00D66545">
        <w:rPr>
          <w:color w:val="000000"/>
        </w:rPr>
        <w:t xml:space="preserve">efflux </w:t>
      </w:r>
      <w:r>
        <w:rPr>
          <w:color w:val="000000"/>
        </w:rPr>
        <w:t xml:space="preserve">a </w:t>
      </w:r>
      <w:r w:rsidRPr="00D66545">
        <w:rPr>
          <w:color w:val="000000"/>
        </w:rPr>
        <w:t>given drug.</w:t>
      </w:r>
      <w:commentRangeEnd w:id="4"/>
      <w:r w:rsidR="00A03372">
        <w:rPr>
          <w:rStyle w:val="CommentReference"/>
          <w:rFonts w:asciiTheme="minorHAnsi" w:hAnsiTheme="minorHAnsi" w:cstheme="minorBidi"/>
        </w:rPr>
        <w:commentReference w:id="4"/>
      </w:r>
    </w:p>
    <w:p w14:paraId="4163DE60" w14:textId="77777777" w:rsidR="00DB0ED8" w:rsidRDefault="00DB0ED8" w:rsidP="00DB0ED8">
      <w:pPr>
        <w:widowControl w:val="0"/>
        <w:autoSpaceDE w:val="0"/>
        <w:autoSpaceDN w:val="0"/>
        <w:adjustRightInd w:val="0"/>
        <w:jc w:val="both"/>
        <w:rPr>
          <w:color w:val="000000"/>
        </w:rPr>
      </w:pPr>
    </w:p>
    <w:p w14:paraId="2F56D71A" w14:textId="77777777" w:rsidR="00DB0ED8" w:rsidRDefault="00DB0ED8" w:rsidP="00DB0ED8">
      <w:pPr>
        <w:widowControl w:val="0"/>
        <w:autoSpaceDE w:val="0"/>
        <w:autoSpaceDN w:val="0"/>
        <w:adjustRightInd w:val="0"/>
        <w:jc w:val="both"/>
        <w:rPr>
          <w:color w:val="000000"/>
          <w:lang w:val="en-CA"/>
        </w:rPr>
      </w:pPr>
      <w:r>
        <w:rPr>
          <w:color w:val="000000"/>
        </w:rPr>
        <w:t xml:space="preserve">In other cases, the fitness landscapes showed more surprising multi-knockout patterns conveying both drug resistance and sensitivity.  </w:t>
      </w:r>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 xml:space="preserve">individually or in any combination led to more valinomycin resistance than the wild-type strain (Figure 3A right panel).  Indeed, the successive deletion of ABC transporters led to greater resistance for surprisingly many drugs (Figure 2D and S7).  </w:t>
      </w:r>
    </w:p>
    <w:p w14:paraId="3186CC33" w14:textId="77777777" w:rsidR="00DB0ED8" w:rsidRDefault="00DB0ED8" w:rsidP="00DB0ED8">
      <w:pPr>
        <w:widowControl w:val="0"/>
        <w:autoSpaceDE w:val="0"/>
        <w:autoSpaceDN w:val="0"/>
        <w:adjustRightInd w:val="0"/>
        <w:jc w:val="both"/>
        <w:rPr>
          <w:color w:val="000000"/>
          <w:lang w:val="en-CA"/>
        </w:rPr>
      </w:pPr>
    </w:p>
    <w:p w14:paraId="1B548C82" w14:textId="5B1AC968" w:rsidR="00DB0ED8" w:rsidRPr="008C2336" w:rsidRDefault="00DB0ED8" w:rsidP="00DB0ED8">
      <w:pPr>
        <w:widowControl w:val="0"/>
        <w:autoSpaceDE w:val="0"/>
        <w:autoSpaceDN w:val="0"/>
        <w:adjustRightInd w:val="0"/>
        <w:jc w:val="both"/>
        <w:rPr>
          <w:color w:val="000000"/>
          <w:lang w:val="en-CA"/>
        </w:rPr>
      </w:pPr>
      <w:r>
        <w:rPr>
          <w:color w:val="000000"/>
          <w:lang w:val="en-CA"/>
        </w:rPr>
        <w:t>When considering only the five frequently-associated genes,</w:t>
      </w:r>
      <w:r w:rsidRPr="00B55701">
        <w:rPr>
          <w:color w:val="000000"/>
          <w:lang w:val="en-CA"/>
        </w:rPr>
        <w:t xml:space="preserve"> </w:t>
      </w:r>
      <w:r>
        <w:rPr>
          <w:color w:val="000000"/>
          <w:lang w:val="en-CA"/>
        </w:rPr>
        <w:t xml:space="preserve">the set of strains matching a specific genotype may in fact have heterogeneous genotypes owing to the variable presence of additional knockouts at the other 11 targeted transporter loci.  We therefore visualized the distribution of valinomycin resistance for each of the 5-gene genotypes (grouping the results to show the effects of deleting </w:t>
      </w:r>
      <w:r>
        <w:rPr>
          <w:i/>
          <w:color w:val="000000"/>
        </w:rPr>
        <w:t>YOR1</w:t>
      </w:r>
      <w:r>
        <w:rPr>
          <w:color w:val="000000"/>
          <w:lang w:val="en-CA"/>
        </w:rPr>
        <w:t xml:space="preserve"> in each genetic background [Figure 3B]).  There was clearly high phenotypic variability within strains matching many of the five-gene genotypes. </w:t>
      </w:r>
      <w:r>
        <w:rPr>
          <w:color w:val="000000"/>
        </w:rPr>
        <w:t>We therefore systematically expanded our search for multi-gene effects to include all 16 genes, using an extension (see Methods) of the linear model described above in the context of single-gene effects.  All single and multi-gene interactions that passed the significance test (</w:t>
      </w:r>
      <w:r>
        <w:rPr>
          <w:i/>
          <w:color w:val="000000"/>
        </w:rPr>
        <w:t>p</w:t>
      </w:r>
      <w:r w:rsidRPr="00795AAD">
        <w:rPr>
          <w:color w:val="000000"/>
        </w:rPr>
        <w:t xml:space="preserve"> &lt; 0.05 </w:t>
      </w:r>
      <w:r>
        <w:rPr>
          <w:color w:val="000000"/>
        </w:rPr>
        <w:t xml:space="preserve">after adjusting for multiple testing) are shown in Figure 3C.  </w:t>
      </w:r>
    </w:p>
    <w:p w14:paraId="159F11C0" w14:textId="77777777" w:rsidR="00DB0ED8" w:rsidRDefault="00DB0ED8" w:rsidP="00DB0ED8">
      <w:pPr>
        <w:widowControl w:val="0"/>
        <w:autoSpaceDE w:val="0"/>
        <w:autoSpaceDN w:val="0"/>
        <w:adjustRightInd w:val="0"/>
        <w:jc w:val="both"/>
        <w:rPr>
          <w:color w:val="000000"/>
        </w:rPr>
      </w:pPr>
    </w:p>
    <w:p w14:paraId="1278A0E9" w14:textId="2DAD7585" w:rsidR="00DB0ED8" w:rsidRDefault="00DB0ED8" w:rsidP="00DB0ED8">
      <w:pPr>
        <w:widowControl w:val="0"/>
        <w:autoSpaceDE w:val="0"/>
        <w:autoSpaceDN w:val="0"/>
        <w:adjustRightInd w:val="0"/>
        <w:jc w:val="both"/>
        <w:rPr>
          <w:color w:val="000000"/>
        </w:rPr>
      </w:pPr>
      <w:r>
        <w:rPr>
          <w:color w:val="000000"/>
        </w:rPr>
        <w:t xml:space="preserve">Our analysis yielded genetic interactions involving two or more genes for fifteen out of sixteen (94%) of the drugs examined (Figure 3C), with the exception of beauvericin for which we only recovered the previously-reported sensitivity of </w:t>
      </w:r>
      <w:r w:rsidRPr="008E0AAD">
        <w:rPr>
          <w:i/>
          <w:color w:val="000000"/>
        </w:rPr>
        <w:t>yor1</w:t>
      </w:r>
      <w:r w:rsidRPr="00795AAD">
        <w:rPr>
          <w:i/>
          <w:color w:val="000000"/>
        </w:rPr>
        <w:t>∆</w:t>
      </w:r>
      <w:r>
        <w:rPr>
          <w:color w:val="000000"/>
        </w:rPr>
        <w:t xml:space="preserve"> knockouts </w:t>
      </w:r>
      <w:r>
        <w:rPr>
          <w:color w:val="000000"/>
        </w:rPr>
        <w:fldChar w:fldCharType="begin" w:fldLock="1"/>
      </w:r>
      <w:r>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Pr>
          <w:color w:val="000000"/>
        </w:rPr>
        <w:fldChar w:fldCharType="separate"/>
      </w:r>
      <w:r w:rsidRPr="00D659A1">
        <w:rPr>
          <w:noProof/>
          <w:color w:val="000000"/>
        </w:rPr>
        <w:t>(Shekhar-Guturja et al., 2016)</w:t>
      </w:r>
      <w:r>
        <w:rPr>
          <w:color w:val="000000"/>
        </w:rPr>
        <w:fldChar w:fldCharType="end"/>
      </w:r>
      <w:r>
        <w:rPr>
          <w:color w:val="000000"/>
        </w:rPr>
        <w:t xml:space="preserve">.  Higher-order genetic interactions (involving three or more genes) were observed for fourteen of sixteen (88%) of drugs tested (Figure 3C).  Here the exception (beyond beauvericin) was cycloheximide.  For cycloheximide, we observed the previously-known strong single-gene </w:t>
      </w:r>
      <w:r w:rsidRPr="00795AAD">
        <w:rPr>
          <w:i/>
          <w:color w:val="000000"/>
        </w:rPr>
        <w:t>pdr5∆</w:t>
      </w:r>
      <w:r>
        <w:rPr>
          <w:color w:val="000000"/>
        </w:rPr>
        <w:t xml:space="preserve"> effect </w:t>
      </w:r>
      <w:r>
        <w:rPr>
          <w:color w:val="000000"/>
        </w:rPr>
        <w:fldChar w:fldCharType="begin" w:fldLock="1"/>
      </w:r>
      <w:r>
        <w:rPr>
          <w:color w:val="000000"/>
        </w:rPr>
        <w:instrText>ADDIN CSL_CITATION {"citationItems":[{"id":"ITEM-1","itemData":{"ISSN":"0270-7306","PMID":"8007969","abstract":"Saccharomyces cerevisiae cells possess the ability to simultaneously acquire resistance to an array of drugs with different cytotoxic activities. The genes involved in this acquisition are referred to as pleiotropic drug resistant (PDR) genes. Several semidominant, drug resistance-encoding PDR mutations have been found that map near the centromere on chromosome II, including PDR3-1 and PDR4-1. DNA sequencing of chromosome II identified a potential open reading frame, designated YBL03-23, that has the potential to encode a protein with strong sequence similarity to the product of the PDR1 gene, a zinc finger-containing transcription factor. Here we show that YBL03-23 is allelic with PDR3. The presence of a functional copy of either PDR1 or PDR3 is essential for drug resistance and expression of a putative membrane transporter-encoding gene, PDR5. Deletion mapping of the PDR5 promoter identified a region from -360 to -112 that is essential for expression of this gene. DNase I footprinting analysis using bacterially expressed Pdr3p showed specific recognition by this protein of at least one site in the -360/-112 interval in the PDR5 promoter. A high-copy-number plasmid carrying the PDR3 gene elevated resistance to both oligomycin and cycloheximide. Increasing the number of PDR3 gene copies in a delta pdr5 strain increased oligomycin resistance but was not able to correct the cycloheximide hypersensitivity that results from loss of PDR5. These data are consistent with the notion that PDR3 acts to increase cycloheximide resistance by elevating the level of PDR5 transcription, while PDR3-mediated oligomycin resistance acts through some other target gene.","author":[{"dropping-particle":"","family":"Katzmann","given":"D J","non-dropping-particle":"","parse-names":false,"suffix":""},{"dropping-particle":"","family":"Burnett","given":"P E","non-dropping-particle":"","parse-names":false,"suffix":""},{"dropping-particle":"","family":"Golin","given":"J","non-dropping-particle":"","parse-names":false,"suffix":""},{"dropping-particle":"","family":"Mahé","given":"Y","non-dropping-particle":"","parse-names":false,"suffix":""},{"dropping-particle":"","family":"Moye-Rowley","given":"W S","non-dropping-particle":"","parse-names":false,"suffix":""}],"container-title":"Molecular and cellular biology","id":"ITEM-1","issue":"7","issued":{"date-parts":[["1994","7"]]},"page":"4653-61","title":"Transcriptional control of the yeast PDR5 gene by the PDR3 gene product.","type":"article-journal","volume":"14"},"uris":["http://www.mendeley.com/documents/?uuid=158ee593-9631-3a21-8cb3-1c257657ed7b"]},{"id":"ITEM-2","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2","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3","itemData":{"DOI":"10.1073/pnas.0800191105","ISSN":"0027-8424","PMID":"18356296","abstract":"The yeast ABC transporter Pdr5 plays a major role in drug resistance against a large number of structurally unrelated compounds. Although Pdr5 has been extensively studied, many important aspects regarding its molecular mechanisms remain unresolved. For example, a striking degeneration of conserved amino acid residues exists in the nucleotide binding domains (NBDs), but their functional relevance is unknown. Here, we performed in vivo and in vitro experiments to address the functional asymmetry of NBDs. It became evident by ATPase activity and drug transport studies that catalysis at only one of the two NBD composite sites is crucial for protein function. Furthermore, mutations of the proposed \"catalytic carboxylate\" (E1036) and the \"catalytic dyad histidine\" (H1068) were characterized. Although a mutation of the glutamate abolished ATPase activity and substrate transport, mutation of H1068 had no influence on ATP consumption. However, the H1068A mutation abolished rhodamine transport in vivo and in vitro, while leaving the transport of other substrates unaffected. By contrast to mammalian P-glycoprotein (P-gp), the ATPase activity of yeast Pdr5 is not stimulated by the addition of substrates, indicating that Pdr5 is an uncoupled ABC transporter that constantly hydrolyses ATP to ensure active substrate transport. Taken together, our data provide important insights into the molecular mechanism of Pdr5 and suggest that not solely the transmembrane domains dictate substrate selection.","author":[{"dropping-particle":"","family":"Ernst","given":"Robert","non-dropping-particle":"","parse-names":false,"suffix":""},{"dropping-particle":"","family":"Kueppers","given":"Petra","non-dropping-particle":"","parse-names":false,"suffix":""},{"dropping-particle":"","family":"Klein","given":"Cornelia M.","non-dropping-particle":"","parse-names":false,"suffix":""},{"dropping-particle":"","family":"Schwarzmueller","given":"Tobias","non-dropping-particle":"","parse-names":false,"suffix":""},{"dropping-particle":"","family":"Kuchler","given":"Karl","non-dropping-particle":"","parse-names":false,"suffix":""},{"dropping-particle":"","family":"Schmitt","given":"Lutz","non-dropping-particle":"","parse-names":false,"suffix":""}],"container-title":"Proceedings of the National Academy of Sciences","id":"ITEM-3","issue":"13","issued":{"date-parts":[["2008","4","1"]]},"page":"5069-5074","title":"A mutation of the H-loop selectively affects rhodamine transport by the yeast multidrug ABC transporter Pdr5","type":"article-journal","volume":"105"},"uris":["http://www.mendeley.com/documents/?uuid=76f11c6b-7a02-39ce-8588-29f2cac228de"]},{"id":"ITEM-4","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4","issue":"9","issued":{"date-parts":[["2013","9"]]},"page":"565-72","title":"Mapping the functional yeast ABC transporter interactome.","type":"article-journal","volume":"9"},"uris":["http://www.mendeley.com/documents/?uuid=0e3d404b-a646-4023-936e-86a457bddbac"]}],"mendeley":{"formattedCitation":"(Ernst et al., 2008; Katzmann et al., 1994; Kolaczkowski et al., 1998; Snider et al., 2013)","plainTextFormattedCitation":"(Ernst et al., 2008; Katzmann et al., 1994; Kolaczkowski et al., 1998; Snider et al., 2013)","previouslyFormattedCitation":"(Ernst et al., 2008; Katzmann et al., 1994; Kolaczkowski et al., 1998; Snider et al., 2013)"},"properties":{"noteIndex":0},"schema":"https://github.com/citation-style-language/schema/raw/master/csl-citation.json"}</w:instrText>
      </w:r>
      <w:r>
        <w:rPr>
          <w:color w:val="000000"/>
        </w:rPr>
        <w:fldChar w:fldCharType="separate"/>
      </w:r>
      <w:r w:rsidRPr="00333A0B">
        <w:rPr>
          <w:noProof/>
          <w:color w:val="000000"/>
        </w:rPr>
        <w:t>(Ernst et al., 2008; Katzmann et al., 1994; Kolaczkowski et al., 1998; Snider et al., 2013)</w:t>
      </w:r>
      <w:r>
        <w:rPr>
          <w:color w:val="000000"/>
        </w:rPr>
        <w:fldChar w:fldCharType="end"/>
      </w:r>
      <w:r>
        <w:rPr>
          <w:color w:val="000000"/>
        </w:rPr>
        <w:t xml:space="preserve">, many weak single-knockout effects, and only one weak two-gene interaction between </w:t>
      </w:r>
      <w:r w:rsidRPr="00C80C76">
        <w:rPr>
          <w:i/>
          <w:color w:val="000000"/>
        </w:rPr>
        <w:t>pdr5∆</w:t>
      </w:r>
      <w:r>
        <w:rPr>
          <w:color w:val="000000"/>
        </w:rPr>
        <w:t xml:space="preserve"> and </w:t>
      </w:r>
      <w:r>
        <w:rPr>
          <w:i/>
          <w:color w:val="000000"/>
        </w:rPr>
        <w:t>snq2</w:t>
      </w:r>
      <w:r w:rsidRPr="00C80C76">
        <w:rPr>
          <w:i/>
          <w:color w:val="000000"/>
        </w:rPr>
        <w:t>∆</w:t>
      </w:r>
      <w:r>
        <w:rPr>
          <w:color w:val="000000"/>
        </w:rPr>
        <w:t xml:space="preserve"> (Figure 3C).  Thus, </w:t>
      </w:r>
      <w:r w:rsidR="00050EA3">
        <w:rPr>
          <w:color w:val="000000"/>
        </w:rPr>
        <w:t>DCGA</w:t>
      </w:r>
      <w:r>
        <w:rPr>
          <w:color w:val="000000"/>
        </w:rPr>
        <w:t xml:space="preserve"> revealed higher-order genetic interaction involving three or more genes for nearly all drug resistance phenotypes studied.</w:t>
      </w:r>
    </w:p>
    <w:p w14:paraId="38C1B9ED" w14:textId="75CCA1D6" w:rsidR="00DB0ED8" w:rsidRDefault="00DB0ED8" w:rsidP="00DB0ED8">
      <w:pPr>
        <w:pStyle w:val="NormalWeb"/>
        <w:jc w:val="both"/>
        <w:rPr>
          <w:bCs/>
          <w:iCs/>
          <w:color w:val="000000" w:themeColor="text1"/>
        </w:rPr>
      </w:pPr>
      <w:r>
        <w:rPr>
          <w:rFonts w:eastAsiaTheme="minorEastAsia"/>
          <w:bCs/>
          <w:iCs/>
          <w:color w:val="000000" w:themeColor="text1"/>
        </w:rPr>
        <w:t xml:space="preserve">In total, genetic interactions were found for 14 of the 16 genes that we targeted in our engineered population.  Of these 14 genes, 13 were involved in at least one complex interaction involving three or more genes.  Remarkably, 11 of the 16 targeted genes were involved in at least one 5-gene interaction.  </w:t>
      </w:r>
      <w:r w:rsidR="00261C32">
        <w:rPr>
          <w:rFonts w:eastAsiaTheme="minorEastAsia"/>
          <w:bCs/>
          <w:iCs/>
          <w:color w:val="000000" w:themeColor="text1"/>
        </w:rPr>
        <w:t xml:space="preserve">This analysis uncovered strong complex interactions that had been excluded from our initial manual exploration.  For example, there were several complex positive interactions in which  deleting one or more of </w:t>
      </w:r>
      <w:r w:rsidR="00261C32" w:rsidRPr="00A430D3">
        <w:rPr>
          <w:rFonts w:eastAsiaTheme="minorEastAsia"/>
          <w:bCs/>
          <w:i/>
          <w:iCs/>
          <w:color w:val="000000" w:themeColor="text1"/>
        </w:rPr>
        <w:t>PDR15</w:t>
      </w:r>
      <w:r w:rsidR="00261C32">
        <w:rPr>
          <w:rFonts w:eastAsiaTheme="minorEastAsia"/>
          <w:bCs/>
          <w:iCs/>
          <w:color w:val="000000" w:themeColor="text1"/>
        </w:rPr>
        <w:t xml:space="preserve">, </w:t>
      </w:r>
      <w:r w:rsidR="00261C32" w:rsidRPr="00A430D3">
        <w:rPr>
          <w:rFonts w:eastAsiaTheme="minorEastAsia"/>
          <w:bCs/>
          <w:i/>
          <w:iCs/>
          <w:color w:val="000000" w:themeColor="text1"/>
        </w:rPr>
        <w:t>BPT1</w:t>
      </w:r>
      <w:r w:rsidR="00261C32">
        <w:rPr>
          <w:rFonts w:eastAsiaTheme="minorEastAsia"/>
          <w:bCs/>
          <w:iCs/>
          <w:color w:val="000000" w:themeColor="text1"/>
        </w:rPr>
        <w:t xml:space="preserve">, </w:t>
      </w:r>
      <w:r w:rsidR="00261C32" w:rsidRPr="00A430D3">
        <w:rPr>
          <w:rFonts w:eastAsiaTheme="minorEastAsia"/>
          <w:bCs/>
          <w:i/>
          <w:iCs/>
          <w:color w:val="000000" w:themeColor="text1"/>
        </w:rPr>
        <w:t>ADP1</w:t>
      </w:r>
      <w:r w:rsidR="00261C32">
        <w:rPr>
          <w:rFonts w:eastAsiaTheme="minorEastAsia"/>
          <w:bCs/>
          <w:iCs/>
          <w:color w:val="000000" w:themeColor="text1"/>
        </w:rPr>
        <w:t xml:space="preserve"> or </w:t>
      </w:r>
      <w:r w:rsidR="00261C32" w:rsidRPr="00A430D3">
        <w:rPr>
          <w:rFonts w:eastAsiaTheme="minorEastAsia"/>
          <w:bCs/>
          <w:i/>
          <w:iCs/>
          <w:color w:val="000000" w:themeColor="text1"/>
        </w:rPr>
        <w:t>VMR1</w:t>
      </w:r>
      <w:r w:rsidR="00261C32">
        <w:rPr>
          <w:rFonts w:eastAsiaTheme="minorEastAsia"/>
          <w:bCs/>
          <w:iCs/>
          <w:color w:val="000000" w:themeColor="text1"/>
        </w:rPr>
        <w:t xml:space="preserve"> in a drug-sensitive </w:t>
      </w:r>
      <w:r w:rsidR="001C1DFB">
        <w:rPr>
          <w:rFonts w:eastAsiaTheme="minorEastAsia"/>
          <w:bCs/>
          <w:iCs/>
          <w:color w:val="000000" w:themeColor="text1"/>
        </w:rPr>
        <w:t xml:space="preserve">multi-knockout </w:t>
      </w:r>
      <w:r w:rsidR="00261C32">
        <w:rPr>
          <w:rFonts w:eastAsiaTheme="minorEastAsia"/>
          <w:bCs/>
          <w:iCs/>
          <w:color w:val="000000" w:themeColor="text1"/>
        </w:rPr>
        <w:t>strain background conferred drug resistance</w:t>
      </w:r>
      <w:r w:rsidR="006A660B">
        <w:rPr>
          <w:rFonts w:eastAsiaTheme="minorEastAsia"/>
          <w:bCs/>
          <w:iCs/>
          <w:color w:val="000000" w:themeColor="text1"/>
        </w:rPr>
        <w:t xml:space="preserve"> </w:t>
      </w:r>
      <w:r>
        <w:rPr>
          <w:rFonts w:eastAsiaTheme="minorEastAsia"/>
          <w:bCs/>
          <w:iCs/>
          <w:color w:val="000000" w:themeColor="text1"/>
        </w:rPr>
        <w:t>(Figure 3C).</w:t>
      </w:r>
      <w:r w:rsidRPr="00233F15">
        <w:rPr>
          <w:bCs/>
          <w:iCs/>
          <w:color w:val="000000" w:themeColor="text1"/>
        </w:rPr>
        <w:t xml:space="preserve"> </w:t>
      </w:r>
    </w:p>
    <w:p w14:paraId="7B06842C" w14:textId="77777777" w:rsidR="00DB0ED8" w:rsidRDefault="00DB0ED8" w:rsidP="00DB0ED8">
      <w:pPr>
        <w:pStyle w:val="NormalWeb"/>
        <w:jc w:val="both"/>
        <w:rPr>
          <w:bCs/>
          <w:iCs/>
          <w:color w:val="000000" w:themeColor="text1"/>
        </w:rPr>
      </w:pPr>
      <w:r>
        <w:rPr>
          <w:color w:val="000000"/>
        </w:rPr>
        <w:t xml:space="preserve">Formalizing the identification of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Pr="00233F15">
        <w:rPr>
          <w:bCs/>
          <w:i/>
          <w:iCs/>
          <w:color w:val="000000" w:themeColor="text1"/>
        </w:rPr>
        <w:t xml:space="preserve">yor1∆ </w:t>
      </w:r>
      <w:r w:rsidRPr="00233F15">
        <w:rPr>
          <w:bCs/>
          <w:iCs/>
          <w:color w:val="000000" w:themeColor="text1"/>
        </w:rPr>
        <w:t xml:space="preserve">was found to have no main effect under benomyl, to have a positive genetic </w:t>
      </w:r>
      <w:r w:rsidRPr="00320388">
        <w:rPr>
          <w:bCs/>
          <w:iCs/>
          <w:color w:val="000000" w:themeColor="text1"/>
        </w:rPr>
        <w:t xml:space="preserve">interaction with </w:t>
      </w:r>
      <w:r w:rsidRPr="00320388">
        <w:rPr>
          <w:bCs/>
          <w:i/>
          <w:iCs/>
          <w:color w:val="000000" w:themeColor="text1"/>
        </w:rPr>
        <w:t>pdr5∆</w:t>
      </w:r>
      <w:r w:rsidRPr="00320388">
        <w:rPr>
          <w:bCs/>
          <w:iCs/>
          <w:color w:val="000000" w:themeColor="text1"/>
        </w:rPr>
        <w:t xml:space="preserve"> and, surprisingly,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 xml:space="preserve">3C, Data S6).  In camptothecin, </w:t>
      </w:r>
      <w:r w:rsidRPr="00320388">
        <w:rPr>
          <w:bCs/>
          <w:i/>
          <w:iCs/>
          <w:color w:val="000000" w:themeColor="text1"/>
        </w:rPr>
        <w:t xml:space="preserve">pdr5∆ </w:t>
      </w:r>
      <w:r w:rsidRPr="00320388">
        <w:rPr>
          <w:bCs/>
          <w:iCs/>
          <w:color w:val="000000" w:themeColor="text1"/>
        </w:rPr>
        <w:t xml:space="preserve">and </w:t>
      </w:r>
      <w:r w:rsidRPr="00320388">
        <w:rPr>
          <w:bCs/>
          <w:i/>
          <w:iCs/>
          <w:color w:val="000000" w:themeColor="text1"/>
        </w:rPr>
        <w:t>snq2∆</w:t>
      </w:r>
      <w:r w:rsidRPr="00320388">
        <w:rPr>
          <w:bCs/>
          <w:iCs/>
          <w:color w:val="000000" w:themeColor="text1"/>
        </w:rPr>
        <w:t xml:space="preserve"> each had a minor individual negative effect on resistance, and a strong negative interaction was observed between them (</w:t>
      </w:r>
      <w:r>
        <w:rPr>
          <w:bCs/>
          <w:iCs/>
          <w:color w:val="000000" w:themeColor="text1"/>
        </w:rPr>
        <w:t xml:space="preserve">Figure </w:t>
      </w:r>
      <w:r w:rsidRPr="00320388">
        <w:rPr>
          <w:bCs/>
          <w:iCs/>
          <w:color w:val="000000" w:themeColor="text1"/>
        </w:rPr>
        <w:t>3C, Data S6).</w:t>
      </w:r>
      <w:r w:rsidRPr="00233F15">
        <w:rPr>
          <w:bCs/>
          <w:iCs/>
          <w:color w:val="000000" w:themeColor="text1"/>
        </w:rPr>
        <w:t xml:space="preserve"> </w:t>
      </w:r>
    </w:p>
    <w:p w14:paraId="44098C56" w14:textId="77777777" w:rsidR="00DB0ED8" w:rsidRPr="001C1222" w:rsidRDefault="00DB0ED8" w:rsidP="00DB0ED8">
      <w:pPr>
        <w:pStyle w:val="NormalWeb"/>
        <w:jc w:val="both"/>
        <w:rPr>
          <w:bCs/>
          <w:iCs/>
          <w:color w:val="000000" w:themeColor="text1"/>
        </w:rPr>
      </w:pPr>
      <w:commentRangeStart w:id="5"/>
      <w:r>
        <w:rPr>
          <w:bCs/>
          <w:iCs/>
          <w:color w:val="000000" w:themeColor="text1"/>
        </w:rPr>
        <w:lastRenderedPageBreak/>
        <w:t>Formal complex genetic interaction analysis allowed finer parsing of the relationship between genes involved in a higher-order interaction</w:t>
      </w:r>
      <w:r>
        <w:rPr>
          <w:color w:val="000000"/>
        </w:rPr>
        <w:t>.</w:t>
      </w:r>
      <w:commentRangeEnd w:id="5"/>
      <w:r>
        <w:rPr>
          <w:rStyle w:val="CommentReference"/>
          <w:rFonts w:asciiTheme="minorHAnsi" w:hAnsiTheme="minorHAnsi" w:cstheme="minorBidi"/>
        </w:rPr>
        <w:commentReference w:id="5"/>
      </w:r>
      <w:r>
        <w:rPr>
          <w:color w:val="000000"/>
        </w:rPr>
        <w:t xml:space="preserve">  </w:t>
      </w:r>
      <w:r>
        <w:rPr>
          <w:bCs/>
          <w:iCs/>
          <w:color w:val="000000" w:themeColor="text1"/>
        </w:rPr>
        <w:t>For example</w:t>
      </w:r>
      <w:r w:rsidRPr="00233F15">
        <w:rPr>
          <w:bCs/>
          <w:iCs/>
          <w:color w:val="000000" w:themeColor="text1"/>
        </w:rPr>
        <w:t xml:space="preserve">, the </w:t>
      </w:r>
      <w:r>
        <w:rPr>
          <w:bCs/>
          <w:iCs/>
          <w:color w:val="000000" w:themeColor="text1"/>
        </w:rPr>
        <w:t xml:space="preserve">striking </w:t>
      </w:r>
      <w:r w:rsidRPr="00233F15">
        <w:rPr>
          <w:bCs/>
          <w:iCs/>
          <w:color w:val="000000" w:themeColor="text1"/>
        </w:rPr>
        <w:t xml:space="preserve">mitoxantrone </w:t>
      </w:r>
      <w:r>
        <w:rPr>
          <w:bCs/>
          <w:iCs/>
          <w:color w:val="000000" w:themeColor="text1"/>
        </w:rPr>
        <w:t xml:space="preserve">sensitivity of the </w:t>
      </w:r>
      <w:r w:rsidRPr="00233F15">
        <w:rPr>
          <w:i/>
          <w:color w:val="000000"/>
        </w:rPr>
        <w:t>snq2∆</w:t>
      </w:r>
      <w:r>
        <w:rPr>
          <w:i/>
          <w:color w:val="000000"/>
        </w:rPr>
        <w:t xml:space="preserve"> </w:t>
      </w:r>
      <w:r w:rsidRPr="00233F15">
        <w:rPr>
          <w:i/>
          <w:color w:val="000000"/>
        </w:rPr>
        <w:t>pdr5∆</w:t>
      </w:r>
      <w:r>
        <w:rPr>
          <w:i/>
          <w:color w:val="000000"/>
        </w:rPr>
        <w:t xml:space="preserve"> </w:t>
      </w:r>
      <w:r w:rsidRPr="00233F15">
        <w:rPr>
          <w:i/>
          <w:color w:val="000000"/>
        </w:rPr>
        <w:t>ybt1∆</w:t>
      </w:r>
      <w:r>
        <w:rPr>
          <w:i/>
          <w:color w:val="000000"/>
        </w:rPr>
        <w:t xml:space="preserve"> </w:t>
      </w:r>
      <w:r w:rsidRPr="00233F15">
        <w:rPr>
          <w:i/>
          <w:color w:val="000000"/>
        </w:rPr>
        <w:t>yor1∆</w:t>
      </w:r>
      <w:r>
        <w:rPr>
          <w:color w:val="000000"/>
        </w:rPr>
        <w:t xml:space="preserve"> quadruple mutant </w:t>
      </w:r>
      <w:r w:rsidRPr="00233F15">
        <w:rPr>
          <w:bCs/>
          <w:iCs/>
          <w:color w:val="000000" w:themeColor="text1"/>
        </w:rPr>
        <w:t xml:space="preserve">was modelled as </w:t>
      </w:r>
      <w:r>
        <w:rPr>
          <w:bCs/>
          <w:iCs/>
          <w:color w:val="000000" w:themeColor="text1"/>
        </w:rPr>
        <w:t xml:space="preserve">the </w:t>
      </w:r>
      <w:r w:rsidRPr="00233F15">
        <w:rPr>
          <w:bCs/>
          <w:iCs/>
          <w:color w:val="000000" w:themeColor="text1"/>
        </w:rPr>
        <w:t>combination of small marginal effect</w:t>
      </w:r>
      <w:r>
        <w:rPr>
          <w:bCs/>
          <w:iCs/>
          <w:color w:val="000000" w:themeColor="text1"/>
        </w:rPr>
        <w:t>s</w:t>
      </w:r>
      <w:r w:rsidRPr="00233F15">
        <w:rPr>
          <w:bCs/>
          <w:iCs/>
          <w:color w:val="000000" w:themeColor="text1"/>
        </w:rPr>
        <w:t xml:space="preserve"> of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Pr>
          <w:bCs/>
          <w:iCs/>
          <w:color w:val="000000" w:themeColor="text1"/>
        </w:rPr>
        <w:t xml:space="preserve"> alone, a two-gene negative interaction between </w:t>
      </w:r>
      <w:r w:rsidRPr="00233F15">
        <w:rPr>
          <w:bCs/>
          <w:i/>
          <w:iCs/>
          <w:color w:val="000000" w:themeColor="text1"/>
        </w:rPr>
        <w:t>snq2∆</w:t>
      </w:r>
      <w:r>
        <w:rPr>
          <w:bCs/>
          <w:i/>
          <w:iCs/>
          <w:color w:val="000000" w:themeColor="text1"/>
        </w:rPr>
        <w:t xml:space="preserve"> </w:t>
      </w:r>
      <w:r>
        <w:rPr>
          <w:bCs/>
          <w:iCs/>
          <w:color w:val="000000" w:themeColor="text1"/>
        </w:rPr>
        <w:t xml:space="preserve">and </w:t>
      </w:r>
      <w:r>
        <w:rPr>
          <w:bCs/>
          <w:i/>
          <w:iCs/>
          <w:color w:val="000000" w:themeColor="text1"/>
        </w:rPr>
        <w:t>pdr5</w:t>
      </w:r>
      <w:r w:rsidRPr="00233F15">
        <w:rPr>
          <w:bCs/>
          <w:i/>
          <w:iCs/>
          <w:color w:val="000000" w:themeColor="text1"/>
        </w:rPr>
        <w:t>∆</w:t>
      </w:r>
      <w:r>
        <w:rPr>
          <w:bCs/>
          <w:iCs/>
          <w:color w:val="000000" w:themeColor="text1"/>
        </w:rPr>
        <w:t xml:space="preserve">, two three-gene </w:t>
      </w:r>
      <w:r w:rsidRPr="00233F15">
        <w:rPr>
          <w:bCs/>
          <w:iCs/>
          <w:color w:val="000000" w:themeColor="text1"/>
        </w:rPr>
        <w:t>negative interaction</w:t>
      </w:r>
      <w:r>
        <w:rPr>
          <w:bCs/>
          <w:iCs/>
          <w:color w:val="000000" w:themeColor="text1"/>
        </w:rPr>
        <w:t>s</w:t>
      </w:r>
      <w:r w:rsidRPr="00233F15">
        <w:rPr>
          <w:bCs/>
          <w:iCs/>
          <w:color w:val="000000" w:themeColor="text1"/>
        </w:rPr>
        <w:t xml:space="preserve"> </w:t>
      </w:r>
      <w:r>
        <w:rPr>
          <w:bCs/>
          <w:iCs/>
          <w:color w:val="000000" w:themeColor="text1"/>
        </w:rPr>
        <w:t xml:space="preserve">(between </w:t>
      </w:r>
      <w:r>
        <w:rPr>
          <w:bCs/>
          <w:i/>
          <w:iCs/>
          <w:color w:val="000000" w:themeColor="text1"/>
        </w:rPr>
        <w:t>snq2∆ pdr5∆</w:t>
      </w:r>
      <w:r w:rsidRPr="00FF3025">
        <w:rPr>
          <w:bCs/>
          <w:iCs/>
          <w:color w:val="000000" w:themeColor="text1"/>
        </w:rPr>
        <w:t xml:space="preserve"> </w:t>
      </w:r>
      <w:r>
        <w:rPr>
          <w:bCs/>
          <w:iCs/>
          <w:color w:val="000000" w:themeColor="text1"/>
        </w:rPr>
        <w:t xml:space="preserve">and each of </w:t>
      </w:r>
      <w:r>
        <w:rPr>
          <w:bCs/>
          <w:i/>
          <w:iCs/>
          <w:color w:val="000000" w:themeColor="text1"/>
        </w:rPr>
        <w:t>ybt1∆</w:t>
      </w:r>
      <w:r>
        <w:rPr>
          <w:bCs/>
          <w:iCs/>
          <w:color w:val="000000" w:themeColor="text1"/>
        </w:rPr>
        <w:t xml:space="preserve"> and </w:t>
      </w:r>
      <w:r>
        <w:rPr>
          <w:bCs/>
          <w:i/>
          <w:iCs/>
          <w:color w:val="000000" w:themeColor="text1"/>
        </w:rPr>
        <w:t>yor1∆</w:t>
      </w:r>
      <w:r>
        <w:rPr>
          <w:bCs/>
          <w:iCs/>
          <w:color w:val="000000" w:themeColor="text1"/>
        </w:rPr>
        <w:t xml:space="preserve">), </w:t>
      </w:r>
      <w:r>
        <w:rPr>
          <w:rFonts w:eastAsiaTheme="minorEastAsia"/>
          <w:bCs/>
          <w:iCs/>
          <w:color w:val="000000" w:themeColor="text1"/>
        </w:rPr>
        <w:t>and a four-gene {</w:t>
      </w:r>
      <w:r w:rsidRPr="00233F15">
        <w:rPr>
          <w:i/>
          <w:color w:val="000000"/>
        </w:rPr>
        <w:t>snq2∆</w:t>
      </w:r>
      <w:r>
        <w:rPr>
          <w:color w:val="000000"/>
        </w:rPr>
        <w:t xml:space="preserve">, </w:t>
      </w:r>
      <w:r w:rsidRPr="00233F15">
        <w:rPr>
          <w:i/>
          <w:color w:val="000000"/>
        </w:rPr>
        <w:t>pdr5∆</w:t>
      </w:r>
      <w:r>
        <w:rPr>
          <w:color w:val="000000"/>
        </w:rPr>
        <w:t xml:space="preserve">, </w:t>
      </w:r>
      <w:r w:rsidRPr="00233F15">
        <w:rPr>
          <w:i/>
          <w:color w:val="000000"/>
        </w:rPr>
        <w:t>ybt1∆</w:t>
      </w:r>
      <w:r>
        <w:rPr>
          <w:color w:val="000000"/>
        </w:rPr>
        <w:t xml:space="preserve">, </w:t>
      </w:r>
      <w:r w:rsidRPr="00233F15">
        <w:rPr>
          <w:i/>
          <w:color w:val="000000"/>
        </w:rPr>
        <w:t>yor1∆</w:t>
      </w:r>
      <w:r>
        <w:rPr>
          <w:color w:val="000000"/>
        </w:rPr>
        <w:t xml:space="preserve">} </w:t>
      </w:r>
      <w:r>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Pr>
          <w:bCs/>
          <w:iCs/>
          <w:color w:val="000000" w:themeColor="text1"/>
        </w:rPr>
        <w:t>; Figure 3C</w:t>
      </w:r>
      <w:r w:rsidRPr="00233F15">
        <w:rPr>
          <w:bCs/>
          <w:iCs/>
          <w:color w:val="000000" w:themeColor="text1"/>
        </w:rPr>
        <w:t xml:space="preserve">, Data </w:t>
      </w:r>
      <w:r>
        <w:rPr>
          <w:bCs/>
          <w:iCs/>
          <w:color w:val="000000" w:themeColor="text1"/>
        </w:rPr>
        <w:t>S6</w:t>
      </w:r>
      <w:r w:rsidRPr="00233F15">
        <w:rPr>
          <w:bCs/>
          <w:iCs/>
          <w:color w:val="000000" w:themeColor="text1"/>
        </w:rPr>
        <w:t xml:space="preserve">).  </w:t>
      </w:r>
      <w:r>
        <w:rPr>
          <w:bCs/>
          <w:iCs/>
          <w:color w:val="000000" w:themeColor="text1"/>
        </w:rPr>
        <w:t>Together, these complex negative genetic interaction patterns suggest that the four</w:t>
      </w:r>
      <w:r w:rsidRPr="00233F15">
        <w:rPr>
          <w:bCs/>
          <w:iCs/>
          <w:color w:val="000000" w:themeColor="text1"/>
        </w:rPr>
        <w:t xml:space="preserve"> genes </w:t>
      </w:r>
      <w:r>
        <w:rPr>
          <w:bCs/>
          <w:iCs/>
          <w:color w:val="000000" w:themeColor="text1"/>
        </w:rPr>
        <w:t xml:space="preserve">enable </w:t>
      </w:r>
      <w:r w:rsidRPr="00233F15">
        <w:rPr>
          <w:bCs/>
          <w:iCs/>
          <w:color w:val="000000" w:themeColor="text1"/>
        </w:rPr>
        <w:t>mitoxantrone efflux in parallel</w:t>
      </w:r>
      <w:r>
        <w:rPr>
          <w:bCs/>
          <w:iCs/>
          <w:color w:val="000000" w:themeColor="text1"/>
        </w:rPr>
        <w:t xml:space="preserve">. </w:t>
      </w:r>
      <w:r w:rsidRPr="00233F15">
        <w:rPr>
          <w:bCs/>
          <w:iCs/>
          <w:color w:val="000000" w:themeColor="text1"/>
        </w:rPr>
        <w:t xml:space="preserve">A similar ‘parallel </w:t>
      </w:r>
      <w:r>
        <w:rPr>
          <w:bCs/>
          <w:iCs/>
          <w:color w:val="000000" w:themeColor="text1"/>
        </w:rPr>
        <w:t>action</w:t>
      </w:r>
      <w:r w:rsidRPr="00233F15">
        <w:rPr>
          <w:bCs/>
          <w:iCs/>
          <w:color w:val="000000" w:themeColor="text1"/>
        </w:rPr>
        <w:t xml:space="preserve">’ </w:t>
      </w:r>
      <w:r w:rsidRPr="00D853DD">
        <w:rPr>
          <w:bCs/>
          <w:iCs/>
          <w:color w:val="000000" w:themeColor="text1"/>
        </w:rPr>
        <w:t>genetic interaction pattern was observed for {</w:t>
      </w:r>
      <w:r w:rsidRPr="00D853DD">
        <w:rPr>
          <w:bCs/>
          <w:i/>
          <w:iCs/>
          <w:color w:val="000000" w:themeColor="text1"/>
        </w:rPr>
        <w:t>pdr5∆</w:t>
      </w:r>
      <w:r w:rsidRPr="00D853DD">
        <w:rPr>
          <w:bCs/>
          <w:iCs/>
          <w:color w:val="000000" w:themeColor="text1"/>
        </w:rPr>
        <w:t xml:space="preserve">, </w:t>
      </w:r>
      <w:r w:rsidRPr="00D853DD">
        <w:rPr>
          <w:bCs/>
          <w:i/>
          <w:iCs/>
          <w:color w:val="000000" w:themeColor="text1"/>
        </w:rPr>
        <w:t>snq2∆</w:t>
      </w:r>
      <w:r w:rsidRPr="00D853DD">
        <w:rPr>
          <w:bCs/>
          <w:iCs/>
          <w:color w:val="000000" w:themeColor="text1"/>
        </w:rPr>
        <w:t xml:space="preserve">, </w:t>
      </w:r>
      <w:r w:rsidRPr="00D853DD">
        <w:rPr>
          <w:bCs/>
          <w:i/>
          <w:iCs/>
          <w:color w:val="000000" w:themeColor="text1"/>
        </w:rPr>
        <w:t>yor1∆</w:t>
      </w:r>
      <w:r w:rsidRPr="00D853DD">
        <w:rPr>
          <w:bCs/>
          <w:iCs/>
          <w:color w:val="000000" w:themeColor="text1"/>
        </w:rPr>
        <w:t>}</w:t>
      </w:r>
      <w:r w:rsidRPr="00D853DD">
        <w:rPr>
          <w:bCs/>
          <w:i/>
          <w:iCs/>
          <w:color w:val="000000" w:themeColor="text1"/>
        </w:rPr>
        <w:t xml:space="preserve"> </w:t>
      </w:r>
      <w:r w:rsidRPr="00D853DD">
        <w:rPr>
          <w:bCs/>
          <w:iCs/>
          <w:color w:val="000000" w:themeColor="text1"/>
        </w:rPr>
        <w:t>in cisplatin (</w:t>
      </w:r>
      <w:r>
        <w:rPr>
          <w:bCs/>
          <w:iCs/>
          <w:color w:val="000000" w:themeColor="text1"/>
        </w:rPr>
        <w:t xml:space="preserve">Figure </w:t>
      </w:r>
      <w:r w:rsidRPr="00D853DD">
        <w:rPr>
          <w:bCs/>
          <w:iCs/>
          <w:color w:val="000000" w:themeColor="text1"/>
        </w:rPr>
        <w:t>3C, Data S6).</w:t>
      </w:r>
    </w:p>
    <w:p w14:paraId="3D599EED" w14:textId="77777777" w:rsidR="00DB0ED8" w:rsidRDefault="00DB0ED8" w:rsidP="00DB0ED8">
      <w:pPr>
        <w:jc w:val="both"/>
        <w:rPr>
          <w:b/>
          <w:bCs/>
          <w:iCs/>
          <w:color w:val="000000" w:themeColor="text1"/>
        </w:rPr>
      </w:pPr>
      <w:r>
        <w:rPr>
          <w:b/>
          <w:bCs/>
          <w:iCs/>
          <w:color w:val="000000" w:themeColor="text1"/>
        </w:rPr>
        <w:t>Objectively modeling the ABC transporter system</w:t>
      </w:r>
    </w:p>
    <w:p w14:paraId="3232C237" w14:textId="77777777" w:rsidR="00DB0ED8" w:rsidRDefault="00DB0ED8" w:rsidP="00DB0ED8">
      <w:pPr>
        <w:jc w:val="both"/>
        <w:rPr>
          <w:bCs/>
          <w:iCs/>
          <w:color w:val="000000" w:themeColor="text1"/>
        </w:rPr>
      </w:pPr>
      <w:r>
        <w:rPr>
          <w:bCs/>
          <w:iCs/>
          <w:color w:val="000000" w:themeColor="text1"/>
        </w:rPr>
        <w:t xml:space="preserve">The generalized linear models that were trained for each drug resistance phenotype do achieve the important goal of capturing a complex genotype-phenotype relationship, while also describing single-gene effects and genetic interactions.  However, these models do not efficiently convey useful intuition about the system.  </w:t>
      </w:r>
      <w:commentRangeStart w:id="6"/>
      <w:r>
        <w:rPr>
          <w:bCs/>
          <w:iCs/>
          <w:color w:val="000000" w:themeColor="text1"/>
        </w:rPr>
        <w:t xml:space="preserve">Above, we manually reasoned that the observation of negative genetic interactions amongst a set of transporter genes suggests that each transporter is independently capable of drug efflux.  </w:t>
      </w:r>
      <w:commentRangeEnd w:id="6"/>
      <w:r w:rsidR="00873FF0">
        <w:rPr>
          <w:rStyle w:val="CommentReference"/>
          <w:rFonts w:asciiTheme="minorHAnsi" w:hAnsiTheme="minorHAnsi" w:cstheme="minorBidi"/>
        </w:rPr>
        <w:commentReference w:id="6"/>
      </w:r>
      <w:r>
        <w:rPr>
          <w:bCs/>
          <w:iCs/>
          <w:color w:val="000000" w:themeColor="text1"/>
        </w:rPr>
        <w:t xml:space="preserve">Similarly, the manual application of classical epistasis analysis might lead us to conclude that the presence of one transporter can activate or repress another (either directly or indirectly).  However, manually derived intuition from a complex system is laborious, error-prone, and potentially subjective. To more systematically derive intuitive models of the system from complex genotype-phenotype relationships, we developed a neural network model.  </w:t>
      </w:r>
    </w:p>
    <w:p w14:paraId="605182D5" w14:textId="77777777" w:rsidR="00DB0ED8" w:rsidRDefault="00DB0ED8" w:rsidP="00DB0ED8">
      <w:pPr>
        <w:jc w:val="both"/>
        <w:rPr>
          <w:bCs/>
          <w:iCs/>
          <w:color w:val="000000" w:themeColor="text1"/>
        </w:rPr>
      </w:pPr>
    </w:p>
    <w:p w14:paraId="321510D4" w14:textId="29D6FBC4" w:rsidR="00DB0ED8" w:rsidRDefault="00DB0ED8" w:rsidP="00DB0ED8">
      <w:pPr>
        <w:jc w:val="both"/>
        <w:rPr>
          <w:bCs/>
          <w:iCs/>
          <w:color w:val="000000" w:themeColor="text1"/>
        </w:rPr>
      </w:pPr>
      <w:r>
        <w:rPr>
          <w:bCs/>
          <w:iCs/>
          <w:color w:val="000000" w:themeColor="text1"/>
        </w:rPr>
        <w:t>We structured a 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Pr>
          <w:bCs/>
          <w:i/>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to each of 16 drugs.  To represent pairwise regulatory influence relationships between transporters, the links between genotype and activity layers have (initially unknown) weights (</w:t>
      </w:r>
      <w:r>
        <w:rPr>
          <w:b/>
          <w:bCs/>
          <w:i/>
          <w:iCs/>
          <w:color w:val="000000" w:themeColor="text1"/>
        </w:rPr>
        <w:t>I</w:t>
      </w:r>
      <w:r>
        <w:rPr>
          <w:bCs/>
          <w:iCs/>
          <w:color w:val="000000" w:themeColor="text1"/>
        </w:rPr>
        <w:t xml:space="preserve">), with positive weights where gene presence increases activity and negative weights where gene presence decreases activity. The links between activity and resistance layers have (also initially unknown) </w:t>
      </w:r>
      <w:r w:rsidR="001C1DFB">
        <w:rPr>
          <w:bCs/>
          <w:iCs/>
          <w:color w:val="000000" w:themeColor="text1"/>
        </w:rPr>
        <w:t xml:space="preserve">non-negative </w:t>
      </w:r>
      <w:r>
        <w:rPr>
          <w:bCs/>
          <w:iCs/>
          <w:color w:val="000000" w:themeColor="text1"/>
        </w:rPr>
        <w:t>weights (</w:t>
      </w:r>
      <w:commentRangeStart w:id="7"/>
      <w:commentRangeStart w:id="8"/>
      <w:r w:rsidRPr="001D524E">
        <w:rPr>
          <w:b/>
          <w:bCs/>
          <w:i/>
          <w:iCs/>
          <w:color w:val="000000" w:themeColor="text1"/>
        </w:rPr>
        <w:t>E</w:t>
      </w:r>
      <w:commentRangeEnd w:id="7"/>
      <w:r>
        <w:rPr>
          <w:rStyle w:val="CommentReference"/>
          <w:rFonts w:asciiTheme="minorHAnsi" w:hAnsiTheme="minorHAnsi" w:cstheme="minorBidi"/>
        </w:rPr>
        <w:commentReference w:id="7"/>
      </w:r>
      <w:commentRangeEnd w:id="8"/>
      <w:r>
        <w:rPr>
          <w:rStyle w:val="CommentReference"/>
          <w:rFonts w:asciiTheme="minorHAnsi" w:hAnsiTheme="minorHAnsi" w:cstheme="minorBidi"/>
        </w:rPr>
        <w:commentReference w:id="8"/>
      </w:r>
      <w:r>
        <w:rPr>
          <w:bCs/>
          <w:iCs/>
          <w:color w:val="000000" w:themeColor="text1"/>
        </w:rPr>
        <w:t xml:space="preserve">) that capture the extent to which each transporter can catalyze the efflux (or otherwise reduce the intracellular activity) of each drug. Using our complete set of drug resistance phenotypes for each genotype as training data, we learned the network weights using back-propagation with stochastic gradient descent (Methods).  The cost function that was used to optimize network weights contained a penalty which acts to limit the number of non-zero weights, and has the effect of favoring more parsimonious models (Methods, Figure S8A-B). </w:t>
      </w:r>
      <w:commentRangeStart w:id="9"/>
      <w:commentRangeStart w:id="1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9"/>
      <w:r>
        <w:rPr>
          <w:rStyle w:val="CommentReference"/>
          <w:rFonts w:asciiTheme="minorHAnsi" w:hAnsiTheme="minorHAnsi" w:cstheme="minorBidi"/>
        </w:rPr>
        <w:commentReference w:id="9"/>
      </w:r>
      <w:commentRangeEnd w:id="10"/>
      <w:r>
        <w:rPr>
          <w:rStyle w:val="CommentReference"/>
          <w:rFonts w:asciiTheme="minorHAnsi" w:hAnsiTheme="minorHAnsi" w:cstheme="minorBidi"/>
        </w:rPr>
        <w:commentReference w:id="10"/>
      </w:r>
      <w:r w:rsidRPr="00883630">
        <w:rPr>
          <w:bCs/>
          <w:iCs/>
          <w:color w:val="000000" w:themeColor="text1"/>
        </w:rPr>
        <w:t xml:space="preserve"> (Methods).  </w:t>
      </w:r>
      <w:r>
        <w:rPr>
          <w:bCs/>
          <w:iCs/>
          <w:color w:val="000000" w:themeColor="text1"/>
        </w:rPr>
        <w:t xml:space="preserve">Training this model on an input dataset of 97,392 training examples (6,087 unique genotypes </w:t>
      </w:r>
      <w:r w:rsidRPr="007E73B4">
        <w:rPr>
          <w:bCs/>
          <w:iCs/>
          <w:color w:val="000000" w:themeColor="text1"/>
        </w:rPr>
        <w:t>×</w:t>
      </w:r>
      <w:r w:rsidRPr="008E0AAD">
        <w:rPr>
          <w:bCs/>
          <w:iCs/>
          <w:color w:val="000000" w:themeColor="text1"/>
        </w:rPr>
        <w:t xml:space="preserve"> </w:t>
      </w:r>
      <w:r w:rsidRPr="007E73B4">
        <w:rPr>
          <w:bCs/>
          <w:iCs/>
          <w:color w:val="000000" w:themeColor="text1"/>
        </w:rPr>
        <w:t>16 drugs)</w:t>
      </w:r>
      <w:r>
        <w:rPr>
          <w:bCs/>
          <w:iCs/>
          <w:color w:val="000000" w:themeColor="text1"/>
        </w:rPr>
        <w:t xml:space="preserve">, we learned an interpretable neural network with only </w:t>
      </w:r>
      <w:r>
        <w:rPr>
          <w:bCs/>
          <w:iCs/>
          <w:color w:val="000000" w:themeColor="text1"/>
          <w:highlight w:val="yellow"/>
        </w:rPr>
        <w:t>73</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51 </w:t>
      </w:r>
      <w:r w:rsidRPr="00B47AF3">
        <w:rPr>
          <w:bCs/>
          <w:i/>
          <w:iCs/>
          <w:color w:val="000000" w:themeColor="text1"/>
        </w:rPr>
        <w:t>E</w:t>
      </w:r>
      <w:r>
        <w:rPr>
          <w:bCs/>
          <w:iCs/>
          <w:color w:val="000000" w:themeColor="text1"/>
        </w:rPr>
        <w:t xml:space="preserve"> weights, and </w:t>
      </w:r>
      <w:r w:rsidRPr="00B47AF3">
        <w:rPr>
          <w:bCs/>
          <w:iCs/>
          <w:color w:val="000000" w:themeColor="text1"/>
        </w:rPr>
        <w:t>16</w:t>
      </w:r>
      <w:r w:rsidRPr="007177EA">
        <w:rPr>
          <w:bCs/>
          <w:iCs/>
          <w:color w:val="000000" w:themeColor="text1"/>
        </w:rPr>
        <w:t xml:space="preserve"> </w:t>
      </w:r>
      <w:r w:rsidRPr="001C1222">
        <w:rPr>
          <w:bCs/>
          <w:i/>
          <w:iCs/>
          <w:color w:val="000000" w:themeColor="text1"/>
        </w:rPr>
        <w:t>E</w:t>
      </w:r>
      <w:r>
        <w:rPr>
          <w:b/>
          <w:bCs/>
          <w:i/>
          <w:iCs/>
          <w:color w:val="000000" w:themeColor="text1"/>
        </w:rPr>
        <w:t xml:space="preserve"> </w:t>
      </w:r>
      <w:r>
        <w:rPr>
          <w:bCs/>
          <w:iCs/>
          <w:color w:val="000000" w:themeColor="text1"/>
        </w:rPr>
        <w:t>bias terms).</w:t>
      </w:r>
    </w:p>
    <w:p w14:paraId="43BD71E3" w14:textId="125654E6" w:rsidR="00461C55" w:rsidRDefault="00461C55" w:rsidP="00255189">
      <w:pPr>
        <w:jc w:val="both"/>
        <w:rPr>
          <w:bCs/>
          <w:iCs/>
          <w:color w:val="000000" w:themeColor="text1"/>
        </w:rPr>
      </w:pPr>
    </w:p>
    <w:p w14:paraId="7AA01A60" w14:textId="7BC460F8" w:rsidR="00E270DE" w:rsidRDefault="008A5242" w:rsidP="00E270DE">
      <w:pPr>
        <w:jc w:val="both"/>
        <w:rPr>
          <w:bCs/>
          <w:iCs/>
          <w:color w:val="000000" w:themeColor="text1"/>
        </w:rPr>
      </w:pPr>
      <w:r>
        <w:rPr>
          <w:bCs/>
          <w:iCs/>
          <w:color w:val="000000" w:themeColor="text1"/>
        </w:rPr>
        <w:lastRenderedPageBreak/>
        <w:t>Despite its relatively parsim</w:t>
      </w:r>
      <w:r w:rsidR="007E73B4">
        <w:rPr>
          <w:bCs/>
          <w:iCs/>
          <w:color w:val="000000" w:themeColor="text1"/>
        </w:rPr>
        <w:t xml:space="preserve">onious nature, the resulting </w:t>
      </w:r>
      <w:r>
        <w:rPr>
          <w:bCs/>
          <w:iCs/>
          <w:color w:val="000000" w:themeColor="text1"/>
        </w:rPr>
        <w:t xml:space="preserve">neural network model largely </w:t>
      </w:r>
      <w:r w:rsidR="007E73B4">
        <w:rPr>
          <w:bCs/>
          <w:iCs/>
          <w:color w:val="000000" w:themeColor="text1"/>
        </w:rPr>
        <w:t xml:space="preserve">recapitulated the input data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r w:rsidR="00964D7B">
        <w:rPr>
          <w:bCs/>
          <w:iCs/>
          <w:color w:val="000000" w:themeColor="text1"/>
        </w:rPr>
        <w:t>However, because over</w:t>
      </w:r>
      <w:r w:rsidR="0076775C">
        <w:rPr>
          <w:bCs/>
          <w:iCs/>
          <w:color w:val="000000" w:themeColor="text1"/>
        </w:rPr>
        <w:t xml:space="preserve">-fitted models </w:t>
      </w:r>
      <w:r w:rsidR="00B276FC">
        <w:rPr>
          <w:bCs/>
          <w:iCs/>
          <w:color w:val="000000" w:themeColor="text1"/>
        </w:rPr>
        <w:t xml:space="preserve">may exaggerate </w:t>
      </w:r>
      <w:r w:rsidR="0076775C">
        <w:rPr>
          <w:bCs/>
          <w:iCs/>
          <w:color w:val="000000" w:themeColor="text1"/>
        </w:rPr>
        <w:t xml:space="preserve">performance </w:t>
      </w:r>
      <w:r w:rsidR="00B276FC">
        <w:rPr>
          <w:bCs/>
          <w:iCs/>
          <w:color w:val="000000" w:themeColor="text1"/>
        </w:rPr>
        <w:t xml:space="preserve">when tested using data that was also </w:t>
      </w:r>
      <w:r w:rsidR="0076775C">
        <w:rPr>
          <w:bCs/>
          <w:iCs/>
          <w:color w:val="000000" w:themeColor="text1"/>
        </w:rPr>
        <w:t>used in training</w:t>
      </w:r>
      <w:commentRangeStart w:id="11"/>
      <w:commentRangeStart w:id="12"/>
      <w:r w:rsidR="00E270DE" w:rsidRPr="00883630">
        <w:rPr>
          <w:bCs/>
          <w:iCs/>
          <w:color w:val="000000" w:themeColor="text1"/>
        </w:rPr>
        <w:t xml:space="preserve">, we also </w:t>
      </w:r>
      <w:r w:rsidR="00964D7B">
        <w:rPr>
          <w:bCs/>
          <w:iCs/>
          <w:color w:val="000000" w:themeColor="text1"/>
        </w:rPr>
        <w:t xml:space="preserve">generated the </w:t>
      </w:r>
      <w:r w:rsidR="00E270DE" w:rsidRPr="00883630">
        <w:rPr>
          <w:bCs/>
          <w:iCs/>
          <w:color w:val="000000" w:themeColor="text1"/>
        </w:rPr>
        <w:t>model on data from one mating type and test</w:t>
      </w:r>
      <w:r w:rsidR="00964D7B">
        <w:rPr>
          <w:bCs/>
          <w:iCs/>
          <w:color w:val="000000" w:themeColor="text1"/>
        </w:rPr>
        <w:t>ed</w:t>
      </w:r>
      <w:r w:rsidR="00E270DE" w:rsidRPr="00883630">
        <w:rPr>
          <w:bCs/>
          <w:iCs/>
          <w:color w:val="000000" w:themeColor="text1"/>
        </w:rPr>
        <w:t xml:space="preserve"> it on the other.</w:t>
      </w:r>
      <w:commentRangeEnd w:id="11"/>
      <w:r w:rsidR="00E270DE">
        <w:rPr>
          <w:rStyle w:val="CommentReference"/>
          <w:rFonts w:asciiTheme="minorHAnsi" w:hAnsiTheme="minorHAnsi" w:cstheme="minorBidi"/>
        </w:rPr>
        <w:commentReference w:id="11"/>
      </w:r>
      <w:commentRangeEnd w:id="12"/>
      <w:r w:rsidR="00E270DE">
        <w:rPr>
          <w:rStyle w:val="CommentReference"/>
          <w:rFonts w:asciiTheme="minorHAnsi" w:hAnsiTheme="minorHAnsi" w:cstheme="minorBidi"/>
        </w:rPr>
        <w:commentReference w:id="12"/>
      </w:r>
      <w:r w:rsidR="00E270DE" w:rsidRPr="00883630">
        <w:rPr>
          <w:bCs/>
          <w:iCs/>
          <w:color w:val="000000" w:themeColor="text1"/>
        </w:rPr>
        <w:t xml:space="preserve"> </w:t>
      </w:r>
      <w:r w:rsidR="00F16D5C">
        <w:rPr>
          <w:bCs/>
          <w:iCs/>
          <w:color w:val="000000" w:themeColor="text1"/>
        </w:rPr>
        <w:t>To further ensure independence of these</w:t>
      </w:r>
      <w:r w:rsidR="007177EA">
        <w:rPr>
          <w:bCs/>
          <w:iCs/>
          <w:color w:val="000000" w:themeColor="text1"/>
        </w:rPr>
        <w:t xml:space="preserve"> </w:t>
      </w:r>
      <w:r w:rsidR="007177EA" w:rsidRPr="00883630">
        <w:rPr>
          <w:bCs/>
          <w:iCs/>
          <w:color w:val="000000" w:themeColor="text1"/>
        </w:rPr>
        <w:t>biological replicate</w:t>
      </w:r>
      <w:r w:rsidR="00F16D5C">
        <w:rPr>
          <w:bCs/>
          <w:iCs/>
          <w:color w:val="000000" w:themeColor="text1"/>
        </w:rPr>
        <w:t xml:space="preserve"> datasets, we removed all strains with shared genotypes between the two pools before training.  </w:t>
      </w:r>
      <w:r w:rsidR="0076775C">
        <w:rPr>
          <w:bCs/>
          <w:iCs/>
          <w:color w:val="000000" w:themeColor="text1"/>
        </w:rPr>
        <w:t xml:space="preserve">We found similar performance when the model was tested with data that had not been used in training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8</w:t>
      </w:r>
      <w:r w:rsidR="00534DEF">
        <w:rPr>
          <w:bCs/>
          <w:iCs/>
          <w:color w:val="000000" w:themeColor="text1"/>
        </w:rPr>
        <w:t>C</w:t>
      </w:r>
      <w:r w:rsidR="0093380E">
        <w:rPr>
          <w:bCs/>
          <w:iCs/>
          <w:color w:val="000000" w:themeColor="text1"/>
        </w:rPr>
        <w:t>]</w:t>
      </w:r>
      <w:r w:rsidR="00E01D4F">
        <w:rPr>
          <w:bCs/>
          <w:iCs/>
          <w:color w:val="000000" w:themeColor="text1"/>
        </w:rPr>
        <w:t>)</w:t>
      </w:r>
      <w:r w:rsidR="0076775C">
        <w:rPr>
          <w:bCs/>
          <w:iCs/>
          <w:color w:val="000000" w:themeColor="text1"/>
        </w:rPr>
        <w:t xml:space="preserve">.  </w:t>
      </w:r>
      <w:commentRangeStart w:id="13"/>
      <w:commentRangeStart w:id="14"/>
      <w:r w:rsidR="00E270DE" w:rsidRPr="00883630">
        <w:rPr>
          <w:bCs/>
          <w:iCs/>
          <w:color w:val="000000" w:themeColor="text1"/>
        </w:rPr>
        <w:t>Training using each of these datasets also yielded strong agreement in the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8D), suggesting that model parameters were robustly determined.</w:t>
      </w:r>
      <w:r w:rsidR="00E270DE">
        <w:rPr>
          <w:bCs/>
          <w:iCs/>
          <w:color w:val="000000" w:themeColor="text1"/>
        </w:rPr>
        <w:t xml:space="preserve"> </w:t>
      </w:r>
      <w:commentRangeEnd w:id="13"/>
      <w:r w:rsidR="00E270DE">
        <w:rPr>
          <w:rStyle w:val="CommentReference"/>
          <w:rFonts w:asciiTheme="minorHAnsi" w:hAnsiTheme="minorHAnsi" w:cstheme="minorBidi"/>
        </w:rPr>
        <w:commentReference w:id="13"/>
      </w:r>
      <w:commentRangeEnd w:id="14"/>
      <w:r w:rsidR="00DB0ED8">
        <w:rPr>
          <w:rStyle w:val="CommentReference"/>
          <w:rFonts w:asciiTheme="minorHAnsi" w:hAnsiTheme="minorHAnsi" w:cstheme="minorBidi"/>
        </w:rPr>
        <w:commentReference w:id="14"/>
      </w:r>
    </w:p>
    <w:p w14:paraId="31548E28" w14:textId="1A95A9CF" w:rsidR="0076775C" w:rsidRDefault="0076775C" w:rsidP="007E73B4">
      <w:pPr>
        <w:jc w:val="both"/>
        <w:rPr>
          <w:bCs/>
          <w:iCs/>
          <w:color w:val="000000" w:themeColor="text1"/>
        </w:rPr>
      </w:pPr>
    </w:p>
    <w:p w14:paraId="112EF59A" w14:textId="50E33E40"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objectively-trained 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2.3) followed by Pdr5, Yor1, and Ybt1 (</w:t>
      </w:r>
      <m:oMath>
        <m:r>
          <w:rPr>
            <w:rFonts w:ascii="Cambria Math" w:hAnsi="Cambria Math"/>
            <w:color w:val="000000" w:themeColor="text1"/>
          </w:rPr>
          <m:t>E</m:t>
        </m:r>
      </m:oMath>
      <w:r w:rsidR="00414F35" w:rsidRPr="00920853">
        <w:rPr>
          <w:bCs/>
          <w:iCs/>
          <w:color w:val="000000" w:themeColor="text1"/>
        </w:rPr>
        <w:t xml:space="preserve"> = 1.9, 0.6, 0.6,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pdr5∆ybt1∆yor1∆ </w:t>
      </w:r>
      <w:r w:rsidR="00853BFA">
        <w:rPr>
          <w:bCs/>
          <w:iCs/>
          <w:color w:val="000000" w:themeColor="text1"/>
        </w:rPr>
        <w:t xml:space="preserve">deletion strain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25</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B449E">
        <w:rPr>
          <w:bCs/>
          <w:iCs/>
          <w:color w:val="000000" w:themeColor="text1"/>
        </w:rPr>
        <w:t>9%</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2e-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96 vs -0.39,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 xml:space="preserve">).  </w:t>
      </w:r>
      <w:r w:rsidR="0076397A" w:rsidRPr="00920853">
        <w:rPr>
          <w:bCs/>
          <w:iCs/>
          <w:color w:val="000000" w:themeColor="text1"/>
        </w:rPr>
        <w:t xml:space="preserve">Although this might have been gleaned from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A</w:t>
      </w:r>
      <w:r w:rsidR="00EA6CA6" w:rsidRPr="00920853">
        <w:rPr>
          <w:bCs/>
          <w:iCs/>
          <w:color w:val="000000" w:themeColor="text1"/>
        </w:rPr>
        <w:t>)</w:t>
      </w:r>
      <w:r w:rsidR="0076397A" w:rsidRPr="00920853">
        <w:rPr>
          <w:bCs/>
          <w:iCs/>
          <w:color w:val="000000" w:themeColor="text1"/>
        </w:rPr>
        <w:t>, the neural network model provides a clearer statement of the</w:t>
      </w:r>
      <w:r w:rsidR="00075C79">
        <w:rPr>
          <w:bCs/>
          <w:iCs/>
          <w:color w:val="000000" w:themeColor="text1"/>
        </w:rPr>
        <w:t>se</w:t>
      </w:r>
      <w:r w:rsidR="0076397A" w:rsidRPr="00920853">
        <w:rPr>
          <w:bCs/>
          <w:iCs/>
          <w:color w:val="000000" w:themeColor="text1"/>
        </w:rPr>
        <w:t xml:space="preserve"> inferred biological relationships.</w:t>
      </w:r>
    </w:p>
    <w:p w14:paraId="50184259" w14:textId="206E2372" w:rsidR="0057641F" w:rsidRDefault="0057641F" w:rsidP="0057641F">
      <w:pPr>
        <w:jc w:val="both"/>
        <w:rPr>
          <w:bCs/>
          <w:iCs/>
          <w:color w:val="000000" w:themeColor="text1"/>
        </w:rPr>
      </w:pPr>
    </w:p>
    <w:p w14:paraId="70C1E360" w14:textId="1A677EBA" w:rsidR="00E40979" w:rsidRPr="000950BD" w:rsidRDefault="00A75D69" w:rsidP="00E40979">
      <w:pPr>
        <w:jc w:val="both"/>
        <w:rPr>
          <w:b/>
          <w:bCs/>
          <w:iCs/>
          <w:color w:val="000000" w:themeColor="text1"/>
        </w:rPr>
      </w:pPr>
      <w:r>
        <w:rPr>
          <w:b/>
          <w:bCs/>
          <w:iCs/>
          <w:color w:val="000000" w:themeColor="text1"/>
        </w:rPr>
        <w:t>I</w:t>
      </w:r>
      <w:r w:rsidR="00E40979">
        <w:rPr>
          <w:b/>
          <w:bCs/>
          <w:iCs/>
          <w:color w:val="000000" w:themeColor="text1"/>
        </w:rPr>
        <w:t xml:space="preserve">terative refinement of genotype-to-phenotype models </w:t>
      </w:r>
    </w:p>
    <w:p w14:paraId="61C692E1" w14:textId="1FFDC9D3" w:rsidR="00D610F0" w:rsidRDefault="00B5344B" w:rsidP="00FE4231">
      <w:pPr>
        <w:jc w:val="both"/>
        <w:rPr>
          <w:bCs/>
          <w:iCs/>
          <w:color w:val="000000" w:themeColor="text1"/>
        </w:rPr>
      </w:pPr>
      <w:r>
        <w:rPr>
          <w:bCs/>
          <w:iCs/>
          <w:color w:val="000000" w:themeColor="text1"/>
        </w:rPr>
        <w:t xml:space="preserve">While the neural network model was accurate overall, </w:t>
      </w:r>
      <w:r w:rsidR="00E40979">
        <w:rPr>
          <w:bCs/>
          <w:iCs/>
          <w:color w:val="000000" w:themeColor="text1"/>
        </w:rPr>
        <w:t xml:space="preserve">some </w:t>
      </w:r>
      <w:r w:rsidR="00650613">
        <w:rPr>
          <w:bCs/>
          <w:iCs/>
          <w:color w:val="000000" w:themeColor="text1"/>
        </w:rPr>
        <w:t>drugs</w:t>
      </w:r>
      <w:r w:rsidR="00E40979">
        <w:rPr>
          <w:bCs/>
          <w:iCs/>
          <w:color w:val="000000" w:themeColor="text1"/>
        </w:rPr>
        <w:t xml:space="preserve"> yielded predictions </w:t>
      </w:r>
      <w:r w:rsidR="00853BFA">
        <w:rPr>
          <w:bCs/>
          <w:iCs/>
          <w:color w:val="000000" w:themeColor="text1"/>
        </w:rPr>
        <w:t xml:space="preserve">that </w:t>
      </w:r>
      <w:r w:rsidR="00E40979">
        <w:rPr>
          <w:bCs/>
          <w:iCs/>
          <w:color w:val="000000" w:themeColor="text1"/>
        </w:rPr>
        <w:t>departed systematically from observation</w:t>
      </w:r>
      <w:r w:rsidR="00740CA8">
        <w:rPr>
          <w:bCs/>
          <w:iCs/>
          <w:color w:val="000000" w:themeColor="text1"/>
        </w:rPr>
        <w:t xml:space="preserve"> (</w:t>
      </w:r>
      <w:r w:rsidR="004452EF">
        <w:rPr>
          <w:bCs/>
          <w:iCs/>
          <w:color w:val="000000" w:themeColor="text1"/>
        </w:rPr>
        <w:t xml:space="preserve">Figure </w:t>
      </w:r>
      <w:r w:rsidR="00740CA8">
        <w:rPr>
          <w:bCs/>
          <w:iCs/>
          <w:color w:val="000000" w:themeColor="text1"/>
        </w:rPr>
        <w:t>S9</w:t>
      </w:r>
      <w:r w:rsidR="00854B8B">
        <w:rPr>
          <w:bCs/>
          <w:iCs/>
          <w:color w:val="000000" w:themeColor="text1"/>
        </w:rPr>
        <w:t>)</w:t>
      </w:r>
      <w:r w:rsidR="00E40979">
        <w:rPr>
          <w:bCs/>
          <w:iCs/>
          <w:color w:val="000000" w:themeColor="text1"/>
        </w:rPr>
        <w:t xml:space="preserve">, suggesting the need for model refinements.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 valinomycin resistance was quite poorly predicted by the neural network model (</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853BFA">
        <w:rPr>
          <w:bCs/>
          <w:iCs/>
          <w:color w:val="000000" w:themeColor="text1"/>
        </w:rPr>
        <w:t xml:space="preserve">While </w:t>
      </w:r>
      <w:r w:rsidR="00316B1C">
        <w:rPr>
          <w:bCs/>
          <w:iCs/>
          <w:color w:val="000000" w:themeColor="text1"/>
        </w:rPr>
        <w:t xml:space="preserve">DCGA showed </w:t>
      </w:r>
      <w:r w:rsidR="00853BFA">
        <w:rPr>
          <w:bCs/>
          <w:iCs/>
          <w:color w:val="000000" w:themeColor="text1"/>
        </w:rPr>
        <w:t xml:space="preserve">that deletion of four of the five frequently-associated genes would be </w:t>
      </w:r>
      <w:r w:rsidR="00316B1C">
        <w:rPr>
          <w:bCs/>
          <w:iCs/>
          <w:color w:val="000000" w:themeColor="text1"/>
        </w:rPr>
        <w:t>more resistant than wild-type (Figure 3A, right panel</w:t>
      </w:r>
      <w:r w:rsidR="00853BFA">
        <w:rPr>
          <w:bCs/>
          <w:iCs/>
          <w:color w:val="000000" w:themeColor="text1"/>
        </w:rPr>
        <w:t>), the neural network did not predict increased valinomycin resistance for any gene in any background.</w:t>
      </w:r>
      <w:r w:rsidR="00FE4231">
        <w:rPr>
          <w:bCs/>
          <w:iCs/>
          <w:color w:val="000000" w:themeColor="text1"/>
        </w:rPr>
        <w:t xml:space="preserve">  A previous report of 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FE4231">
        <w:rPr>
          <w:bCs/>
          <w:iCs/>
          <w:color w:val="000000" w:themeColor="text1"/>
        </w:rPr>
        <w:t xml:space="preserve"> suggested</w:t>
      </w:r>
      <w:r w:rsidR="00316B1C" w:rsidRPr="00650B0D">
        <w:rPr>
          <w:bCs/>
          <w:iCs/>
          <w:color w:val="000000" w:themeColor="text1"/>
        </w:rPr>
        <w:t xml:space="preserve"> the possibilit</w:t>
      </w:r>
      <w:r w:rsidR="00316B1C">
        <w:rPr>
          <w:bCs/>
          <w:iCs/>
          <w:color w:val="000000" w:themeColor="text1"/>
        </w:rPr>
        <w:t xml:space="preserve">y that </w:t>
      </w:r>
      <w:r w:rsidR="00FE4231">
        <w:rPr>
          <w:bCs/>
          <w:iCs/>
          <w:color w:val="000000" w:themeColor="text1"/>
        </w:rPr>
        <w:t xml:space="preserve">one or more of the targeted 16 transporters inhibits </w:t>
      </w:r>
      <w:r w:rsidR="00316B1C">
        <w:rPr>
          <w:bCs/>
          <w:iCs/>
          <w:color w:val="000000" w:themeColor="text1"/>
        </w:rPr>
        <w:t xml:space="preserve">a valinomycin </w:t>
      </w:r>
      <w:r w:rsidR="00FE4231">
        <w:rPr>
          <w:bCs/>
          <w:iCs/>
          <w:color w:val="000000" w:themeColor="text1"/>
        </w:rPr>
        <w:t xml:space="preserve">resistance </w:t>
      </w:r>
      <w:r w:rsidR="00316B1C">
        <w:rPr>
          <w:bCs/>
          <w:iCs/>
          <w:color w:val="000000" w:themeColor="text1"/>
        </w:rPr>
        <w:t>mechanism</w:t>
      </w:r>
      <w:r w:rsidR="00316B1C" w:rsidRPr="00650B0D">
        <w:rPr>
          <w:bCs/>
          <w:iCs/>
          <w:color w:val="000000" w:themeColor="text1"/>
        </w:rPr>
        <w:t xml:space="preserve"> </w:t>
      </w:r>
      <w:r w:rsidR="00FE4231">
        <w:rPr>
          <w:bCs/>
          <w:iCs/>
          <w:color w:val="000000" w:themeColor="text1"/>
        </w:rPr>
        <w:t xml:space="preserve">that is not encoded by any of the </w:t>
      </w:r>
      <w:r w:rsidR="00316B1C" w:rsidRPr="00650B0D">
        <w:rPr>
          <w:bCs/>
          <w:iCs/>
          <w:color w:val="000000" w:themeColor="text1"/>
        </w:rPr>
        <w:t xml:space="preserve">16 targeted transporter genes.  </w:t>
      </w:r>
      <w:r w:rsidR="00E40979" w:rsidRPr="00650B0D">
        <w:rPr>
          <w:bCs/>
          <w:iCs/>
          <w:color w:val="000000" w:themeColor="text1"/>
        </w:rPr>
        <w:t xml:space="preserve">To formalize this possibility, we added one additional ‘mystery </w:t>
      </w:r>
      <w:r w:rsidR="00FE4231">
        <w:rPr>
          <w:bCs/>
          <w:iCs/>
          <w:color w:val="000000" w:themeColor="text1"/>
        </w:rPr>
        <w:t>valinomycin resistance factor</w:t>
      </w:r>
      <w:r w:rsidR="00FE4231" w:rsidRPr="00650B0D">
        <w:rPr>
          <w:bCs/>
          <w:iCs/>
          <w:color w:val="000000" w:themeColor="text1"/>
        </w:rPr>
        <w:t xml:space="preserve">’ </w:t>
      </w:r>
      <w:r w:rsidR="00E40979" w:rsidRPr="00650B0D">
        <w:rPr>
          <w:bCs/>
          <w:iCs/>
          <w:color w:val="000000" w:themeColor="text1"/>
        </w:rPr>
        <w:t>(always present) and its corresponding activity node to the neural network.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only valinomycin data </w:t>
      </w:r>
      <w:r w:rsidR="00CD0D8F">
        <w:rPr>
          <w:bCs/>
          <w:iCs/>
          <w:color w:val="000000" w:themeColor="text1"/>
        </w:rPr>
        <w:t xml:space="preserve">substantially improved recapitulation of the observed phenotypes </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3A,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FE4231">
        <w:rPr>
          <w:bCs/>
          <w:iCs/>
          <w:color w:val="000000" w:themeColor="text1"/>
        </w:rPr>
        <w:t xml:space="preserve">Moreover, this model improvement depended on the inclusion of this mystery </w:t>
      </w:r>
      <w:commentRangeStart w:id="15"/>
      <w:r w:rsidR="00CA6A9E">
        <w:rPr>
          <w:bCs/>
          <w:iCs/>
          <w:color w:val="000000" w:themeColor="text1"/>
        </w:rPr>
        <w:t>factor (</w:t>
      </w:r>
      <w:commentRangeStart w:id="16"/>
      <w:commentRangeEnd w:id="15"/>
      <w:r w:rsidR="004452EF">
        <w:rPr>
          <w:bCs/>
          <w:iCs/>
          <w:color w:val="000000" w:themeColor="text1"/>
        </w:rPr>
        <w:t xml:space="preserve">Figure </w:t>
      </w:r>
      <w:commentRangeStart w:id="17"/>
      <w:r w:rsidR="00D610F0" w:rsidRPr="00650B0D">
        <w:rPr>
          <w:bCs/>
          <w:iCs/>
          <w:color w:val="000000" w:themeColor="text1"/>
        </w:rPr>
        <w:t>S10</w:t>
      </w:r>
      <w:r w:rsidR="00D610F0">
        <w:rPr>
          <w:bCs/>
          <w:iCs/>
          <w:color w:val="000000" w:themeColor="text1"/>
        </w:rPr>
        <w:t>A</w:t>
      </w:r>
      <w:commentRangeEnd w:id="16"/>
      <w:r w:rsidR="00FE4231">
        <w:rPr>
          <w:rStyle w:val="CommentReference"/>
          <w:rFonts w:asciiTheme="minorHAnsi" w:hAnsiTheme="minorHAnsi" w:cstheme="minorBidi"/>
        </w:rPr>
        <w:commentReference w:id="16"/>
      </w:r>
      <w:r w:rsidR="00D610F0" w:rsidRPr="00650B0D">
        <w:rPr>
          <w:bCs/>
          <w:iCs/>
          <w:color w:val="000000" w:themeColor="text1"/>
        </w:rPr>
        <w:t>).</w:t>
      </w:r>
      <w:commentRangeEnd w:id="17"/>
      <w:r w:rsidR="00D610F0">
        <w:rPr>
          <w:rStyle w:val="CommentReference"/>
          <w:rFonts w:asciiTheme="minorHAnsi" w:hAnsiTheme="minorHAnsi" w:cstheme="minorBidi"/>
        </w:rPr>
        <w:commentReference w:id="17"/>
      </w:r>
    </w:p>
    <w:p w14:paraId="3C52A115" w14:textId="735A1B00" w:rsidR="00E40979" w:rsidRDefault="00A3280D" w:rsidP="0093380E">
      <w:pPr>
        <w:jc w:val="both"/>
        <w:rPr>
          <w:bCs/>
          <w:iCs/>
          <w:color w:val="000000" w:themeColor="text1"/>
        </w:rPr>
      </w:pPr>
      <w:r>
        <w:rPr>
          <w:rStyle w:val="CommentReference"/>
          <w:rFonts w:asciiTheme="minorHAnsi" w:hAnsiTheme="minorHAnsi" w:cstheme="minorBidi"/>
        </w:rPr>
        <w:commentReference w:id="15"/>
      </w:r>
    </w:p>
    <w:p w14:paraId="5572266C" w14:textId="1738D5F4" w:rsidR="00365DB3" w:rsidRDefault="00365DB3" w:rsidP="00224FCB">
      <w:pPr>
        <w:outlineLvl w:val="0"/>
        <w:rPr>
          <w:b/>
          <w:bCs/>
          <w:iCs/>
          <w:color w:val="000000" w:themeColor="text1"/>
        </w:rPr>
      </w:pPr>
    </w:p>
    <w:p w14:paraId="289000C9" w14:textId="6F7DE97F" w:rsidR="00B103F4" w:rsidRPr="00B103F4" w:rsidRDefault="00365DB3" w:rsidP="00B103F4">
      <w:pPr>
        <w:outlineLvl w:val="0"/>
        <w:rPr>
          <w:b/>
          <w:bCs/>
          <w:iCs/>
          <w:color w:val="000000" w:themeColor="text1"/>
        </w:rPr>
      </w:pPr>
      <w:r>
        <w:rPr>
          <w:b/>
          <w:bCs/>
          <w:i/>
          <w:iCs/>
          <w:color w:val="000000" w:themeColor="text1"/>
        </w:rPr>
        <w:t>SN</w:t>
      </w:r>
      <w:r w:rsidR="00D772A7">
        <w:rPr>
          <w:b/>
          <w:bCs/>
          <w:i/>
          <w:iCs/>
          <w:color w:val="000000" w:themeColor="text1"/>
        </w:rPr>
        <w:t>Q</w:t>
      </w:r>
      <w:r>
        <w:rPr>
          <w:b/>
          <w:bCs/>
          <w:i/>
          <w:iCs/>
          <w:color w:val="000000" w:themeColor="text1"/>
        </w:rPr>
        <w:t>2</w:t>
      </w:r>
      <w:r w:rsidR="00D772A7">
        <w:rPr>
          <w:b/>
          <w:bCs/>
          <w:i/>
          <w:iCs/>
          <w:color w:val="000000" w:themeColor="text1"/>
        </w:rPr>
        <w:t xml:space="preserve">, YBT1, YCF1, </w:t>
      </w:r>
      <w:r w:rsidR="00D772A7">
        <w:rPr>
          <w:b/>
          <w:bCs/>
          <w:iCs/>
          <w:color w:val="000000" w:themeColor="text1"/>
        </w:rPr>
        <w:t xml:space="preserve">and </w:t>
      </w:r>
      <w:r w:rsidR="00D772A7">
        <w:rPr>
          <w:b/>
          <w:bCs/>
          <w:i/>
          <w:iCs/>
          <w:color w:val="000000" w:themeColor="text1"/>
        </w:rPr>
        <w:t>YOR1</w:t>
      </w:r>
      <w:r w:rsidR="00D772A7">
        <w:rPr>
          <w:b/>
          <w:bCs/>
          <w:iCs/>
          <w:color w:val="000000" w:themeColor="text1"/>
        </w:rPr>
        <w:t xml:space="preserve"> synergistically </w:t>
      </w:r>
      <w:r w:rsidR="00127593">
        <w:rPr>
          <w:b/>
          <w:bCs/>
          <w:iCs/>
          <w:color w:val="000000" w:themeColor="text1"/>
        </w:rPr>
        <w:t>inhibit Pdr5</w:t>
      </w:r>
      <w:r w:rsidR="00127593">
        <w:rPr>
          <w:b/>
          <w:bCs/>
          <w:i/>
          <w:iCs/>
          <w:color w:val="000000" w:themeColor="text1"/>
        </w:rPr>
        <w:t xml:space="preserve"> </w:t>
      </w:r>
      <w:r w:rsidR="00D772A7">
        <w:rPr>
          <w:b/>
          <w:bCs/>
          <w:iCs/>
          <w:color w:val="000000" w:themeColor="text1"/>
        </w:rPr>
        <w:t>fluconazole</w:t>
      </w:r>
      <w:r w:rsidR="00127593">
        <w:rPr>
          <w:b/>
          <w:bCs/>
          <w:iCs/>
          <w:color w:val="000000" w:themeColor="text1"/>
        </w:rPr>
        <w:t xml:space="preserve"> efflux activity</w:t>
      </w:r>
    </w:p>
    <w:p w14:paraId="75E5520F" w14:textId="47B3C768" w:rsidR="009D671D" w:rsidRPr="009D671D" w:rsidRDefault="004726E4" w:rsidP="009D671D">
      <w:pPr>
        <w:jc w:val="both"/>
        <w:outlineLvl w:val="0"/>
        <w:rPr>
          <w:color w:val="000000"/>
          <w:lang w:val="en-CA"/>
        </w:rPr>
      </w:pPr>
      <w:r>
        <w:rPr>
          <w:color w:val="000000"/>
          <w:lang w:val="en-CA"/>
        </w:rPr>
        <w:lastRenderedPageBreak/>
        <w:t xml:space="preserve">One striking phenotype </w:t>
      </w:r>
      <w:r w:rsidR="00F25266">
        <w:rPr>
          <w:color w:val="000000"/>
          <w:lang w:val="en-CA"/>
        </w:rPr>
        <w:t>revealed</w:t>
      </w:r>
      <w:r>
        <w:rPr>
          <w:color w:val="000000"/>
          <w:lang w:val="en-CA"/>
        </w:rPr>
        <w:t xml:space="preserve"> by DCGA was </w:t>
      </w:r>
      <w:r>
        <w:rPr>
          <w:color w:val="000000"/>
        </w:rPr>
        <w:t>a quadruple deletion</w:t>
      </w:r>
      <w:r w:rsidR="008A0AB1">
        <w:rPr>
          <w:color w:val="000000"/>
        </w:rPr>
        <w:t>—</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008A0AB1">
        <w:rPr>
          <w:color w:val="000000"/>
        </w:rPr>
        <w:t>—</w:t>
      </w:r>
      <w:r>
        <w:rPr>
          <w:color w:val="000000"/>
        </w:rPr>
        <w:t xml:space="preserve">with high </w:t>
      </w:r>
      <w:r w:rsidRPr="00233F15">
        <w:rPr>
          <w:color w:val="000000"/>
        </w:rPr>
        <w:t>resistance</w:t>
      </w:r>
      <w:r w:rsidRPr="002C6BB4">
        <w:rPr>
          <w:color w:val="000000"/>
        </w:rPr>
        <w:t xml:space="preserve"> </w:t>
      </w:r>
      <w:r>
        <w:rPr>
          <w:color w:val="000000"/>
        </w:rPr>
        <w:t xml:space="preserve">to </w:t>
      </w:r>
      <w:r w:rsidRPr="00233F15">
        <w:rPr>
          <w:color w:val="000000"/>
        </w:rPr>
        <w:t>fluc</w:t>
      </w:r>
      <w:r>
        <w:rPr>
          <w:color w:val="000000"/>
        </w:rPr>
        <w:t xml:space="preserve">onazole </w:t>
      </w:r>
      <w:r w:rsidRPr="00233F15">
        <w:rPr>
          <w:color w:val="000000"/>
        </w:rPr>
        <w:t>(</w:t>
      </w:r>
      <w:r w:rsidR="004452EF">
        <w:rPr>
          <w:color w:val="000000"/>
          <w:lang w:val="en-CA"/>
        </w:rPr>
        <w:t xml:space="preserve">Figure </w:t>
      </w:r>
      <w:r>
        <w:rPr>
          <w:color w:val="000000"/>
          <w:lang w:val="en-CA"/>
        </w:rPr>
        <w:t>5A</w:t>
      </w:r>
      <w:r w:rsidR="008A0AB1" w:rsidRPr="00233F15">
        <w:rPr>
          <w:color w:val="000000"/>
          <w:lang w:val="en-CA"/>
        </w:rPr>
        <w:t>)</w:t>
      </w:r>
      <w:r w:rsidR="008A0AB1">
        <w:rPr>
          <w:color w:val="000000"/>
          <w:lang w:val="en-CA"/>
        </w:rPr>
        <w:t xml:space="preserve"> </w:t>
      </w:r>
      <w:r w:rsidR="00D57E73">
        <w:rPr>
          <w:color w:val="000000"/>
          <w:lang w:val="en-CA"/>
        </w:rPr>
        <w:t>and</w:t>
      </w:r>
      <w:r w:rsidR="008A0AB1">
        <w:rPr>
          <w:color w:val="000000"/>
          <w:lang w:val="en-CA"/>
        </w:rPr>
        <w:t xml:space="preserve"> </w:t>
      </w:r>
      <w:r w:rsidR="00D57E73">
        <w:rPr>
          <w:color w:val="000000"/>
          <w:lang w:val="en-CA"/>
        </w:rPr>
        <w:t xml:space="preserve">ketoconazole </w:t>
      </w:r>
      <w:r w:rsidR="00D57E73">
        <w:rPr>
          <w:color w:val="000000"/>
        </w:rPr>
        <w:t>(</w:t>
      </w:r>
      <w:r w:rsidR="004452EF">
        <w:rPr>
          <w:color w:val="000000"/>
          <w:lang w:val="en-CA"/>
        </w:rPr>
        <w:t xml:space="preserve">Figure </w:t>
      </w:r>
      <w:r w:rsidR="00D57E73">
        <w:rPr>
          <w:color w:val="000000"/>
          <w:lang w:val="en-CA"/>
        </w:rPr>
        <w:t>S7).</w:t>
      </w:r>
      <w:r>
        <w:rPr>
          <w:color w:val="000000"/>
        </w:rPr>
        <w:t xml:space="preserve">  </w:t>
      </w:r>
      <w:r w:rsidR="00B64121">
        <w:rPr>
          <w:color w:val="000000"/>
        </w:rPr>
        <w:t xml:space="preserve">Interestingly, the quintuple mutant </w:t>
      </w:r>
      <w:r w:rsidR="00B64121" w:rsidRPr="00233F15">
        <w:rPr>
          <w:i/>
          <w:color w:val="000000"/>
        </w:rPr>
        <w:t>pdr5∆</w:t>
      </w:r>
      <w:r w:rsidR="00B64121">
        <w:rPr>
          <w:i/>
          <w:color w:val="000000"/>
        </w:rPr>
        <w:t xml:space="preserve"> </w:t>
      </w:r>
      <w:r w:rsidR="00B64121" w:rsidRPr="00233F15">
        <w:rPr>
          <w:i/>
          <w:color w:val="000000"/>
        </w:rPr>
        <w:t>snq2∆</w:t>
      </w:r>
      <w:r w:rsidR="00B64121">
        <w:rPr>
          <w:i/>
          <w:color w:val="000000"/>
        </w:rPr>
        <w:t xml:space="preserve"> </w:t>
      </w:r>
      <w:r w:rsidR="00B64121" w:rsidRPr="00233F15">
        <w:rPr>
          <w:i/>
          <w:color w:val="000000"/>
        </w:rPr>
        <w:t>ybt1∆</w:t>
      </w:r>
      <w:r w:rsidR="00B64121">
        <w:rPr>
          <w:i/>
          <w:color w:val="000000"/>
        </w:rPr>
        <w:t xml:space="preserve"> </w:t>
      </w:r>
      <w:r w:rsidR="00B64121" w:rsidRPr="00233F15">
        <w:rPr>
          <w:i/>
          <w:color w:val="000000"/>
        </w:rPr>
        <w:t>ycf1∆</w:t>
      </w:r>
      <w:r w:rsidR="00B64121">
        <w:rPr>
          <w:i/>
          <w:color w:val="000000"/>
        </w:rPr>
        <w:t xml:space="preserve"> </w:t>
      </w:r>
      <w:r w:rsidR="00B64121" w:rsidRPr="00233F15">
        <w:rPr>
          <w:i/>
          <w:color w:val="000000"/>
        </w:rPr>
        <w:t>yor1∆</w:t>
      </w:r>
      <w:r w:rsidR="00B64121" w:rsidRPr="00233F15">
        <w:rPr>
          <w:color w:val="000000"/>
        </w:rPr>
        <w:t xml:space="preserve"> </w:t>
      </w:r>
      <w:r w:rsidR="00B64121">
        <w:rPr>
          <w:color w:val="000000"/>
        </w:rPr>
        <w:t>(</w:t>
      </w:r>
      <w:r w:rsidR="00CD0383">
        <w:rPr>
          <w:color w:val="000000"/>
        </w:rPr>
        <w:t xml:space="preserve">adding a </w:t>
      </w:r>
      <w:r w:rsidR="00B64121" w:rsidRPr="00233F15">
        <w:rPr>
          <w:i/>
          <w:color w:val="000000"/>
        </w:rPr>
        <w:t>pdr5∆</w:t>
      </w:r>
      <w:r w:rsidR="00B64121">
        <w:rPr>
          <w:color w:val="000000"/>
        </w:rPr>
        <w:t xml:space="preserve"> deletion</w:t>
      </w:r>
      <w:r w:rsidR="00CD0383">
        <w:rPr>
          <w:color w:val="000000"/>
        </w:rPr>
        <w:t xml:space="preserve"> to the quadruple mutant background</w:t>
      </w:r>
      <w:r w:rsidR="00B64121">
        <w:rPr>
          <w:color w:val="000000"/>
        </w:rPr>
        <w:t xml:space="preserve">) showed </w:t>
      </w:r>
      <w:r w:rsidR="00CD0383">
        <w:rPr>
          <w:color w:val="000000"/>
        </w:rPr>
        <w:t xml:space="preserve">fluconazole </w:t>
      </w:r>
      <w:r w:rsidR="00B64121" w:rsidRPr="00233F15">
        <w:rPr>
          <w:color w:val="000000"/>
        </w:rPr>
        <w:t>sensitiv</w:t>
      </w:r>
      <w:r w:rsidR="00B64121">
        <w:rPr>
          <w:color w:val="000000"/>
        </w:rPr>
        <w:t xml:space="preserve">ity that was comparable to </w:t>
      </w:r>
      <w:r w:rsidR="00B64121" w:rsidRPr="00233F15">
        <w:rPr>
          <w:i/>
          <w:color w:val="000000"/>
        </w:rPr>
        <w:t xml:space="preserve">pdr5∆ </w:t>
      </w:r>
      <w:r w:rsidR="00CD0383">
        <w:rPr>
          <w:color w:val="000000"/>
        </w:rPr>
        <w:t>alone</w:t>
      </w:r>
      <w:r w:rsidR="00B64121" w:rsidRPr="001253E6">
        <w:rPr>
          <w:color w:val="000000"/>
        </w:rPr>
        <w:t>.</w:t>
      </w:r>
      <w:r w:rsidR="00B64121">
        <w:rPr>
          <w:color w:val="000000"/>
        </w:rPr>
        <w:t xml:space="preserve"> </w:t>
      </w:r>
      <w:r w:rsidR="006644AB">
        <w:rPr>
          <w:color w:val="000000"/>
        </w:rPr>
        <w:t xml:space="preserve">Beyond </w:t>
      </w:r>
      <w:r w:rsidR="009D671D" w:rsidRPr="00233F15">
        <w:rPr>
          <w:color w:val="000000"/>
        </w:rPr>
        <w:t>one- and two- gene effects</w:t>
      </w:r>
      <w:r w:rsidR="009D671D">
        <w:rPr>
          <w:color w:val="000000"/>
        </w:rPr>
        <w:t xml:space="preserve">, </w:t>
      </w:r>
      <w:r w:rsidR="006644AB">
        <w:rPr>
          <w:color w:val="000000"/>
        </w:rPr>
        <w:t xml:space="preserve">generalized linear regression modeled this phenomenon </w:t>
      </w:r>
      <w:r w:rsidR="009D671D">
        <w:rPr>
          <w:color w:val="000000"/>
        </w:rPr>
        <w:t xml:space="preserve">as the combination of three positive three-gene interactions (all </w:t>
      </w:r>
      <w:r w:rsidR="006644AB">
        <w:rPr>
          <w:color w:val="000000"/>
        </w:rPr>
        <w:t xml:space="preserve">of the </w:t>
      </w:r>
      <w:r w:rsidR="009D671D">
        <w:rPr>
          <w:color w:val="000000"/>
        </w:rPr>
        <w:t>three-knockout combinations of {</w:t>
      </w:r>
      <w:r w:rsidR="009D671D" w:rsidRPr="00233F15">
        <w:rPr>
          <w:i/>
          <w:color w:val="000000"/>
        </w:rPr>
        <w:t>yor1∆</w:t>
      </w:r>
      <w:r w:rsidR="009D671D" w:rsidRPr="00233F15">
        <w:rPr>
          <w:color w:val="000000"/>
        </w:rPr>
        <w:t>,</w:t>
      </w:r>
      <w:r w:rsidR="009D671D">
        <w:rPr>
          <w:color w:val="000000"/>
        </w:rPr>
        <w:t xml:space="preserve"> </w:t>
      </w:r>
      <w:r w:rsidR="009D671D" w:rsidRPr="001C4571">
        <w:rPr>
          <w:i/>
          <w:color w:val="000000"/>
        </w:rPr>
        <w:t>snq2∆</w:t>
      </w:r>
      <w:r w:rsidR="009D671D">
        <w:rPr>
          <w:i/>
          <w:color w:val="000000"/>
        </w:rPr>
        <w:t>, ybt1∆</w:t>
      </w:r>
      <w:r w:rsidR="009D671D">
        <w:rPr>
          <w:color w:val="000000"/>
        </w:rPr>
        <w:t xml:space="preserve">, </w:t>
      </w:r>
      <w:r w:rsidR="009D671D">
        <w:rPr>
          <w:i/>
          <w:color w:val="000000"/>
        </w:rPr>
        <w:t>ycf</w:t>
      </w:r>
      <w:r w:rsidR="009D671D" w:rsidRPr="00233F15">
        <w:rPr>
          <w:i/>
          <w:color w:val="000000"/>
        </w:rPr>
        <w:t>1∆</w:t>
      </w:r>
      <w:r w:rsidR="009D671D">
        <w:rPr>
          <w:color w:val="000000"/>
        </w:rPr>
        <w:t>}</w:t>
      </w:r>
      <w:r w:rsidR="009D671D">
        <w:rPr>
          <w:i/>
          <w:color w:val="000000"/>
        </w:rPr>
        <w:t xml:space="preserve"> </w:t>
      </w:r>
      <w:r w:rsidR="009D671D">
        <w:rPr>
          <w:color w:val="000000"/>
        </w:rPr>
        <w:t xml:space="preserve">except </w:t>
      </w:r>
      <w:r w:rsidR="009D671D" w:rsidRPr="001C4571">
        <w:rPr>
          <w:i/>
          <w:color w:val="000000"/>
        </w:rPr>
        <w:t>snq2∆</w:t>
      </w:r>
      <w:r w:rsidR="009D671D">
        <w:rPr>
          <w:i/>
          <w:color w:val="000000"/>
        </w:rPr>
        <w:t xml:space="preserve"> ybt1∆ ycf</w:t>
      </w:r>
      <w:r w:rsidR="009D671D" w:rsidRPr="00233F15">
        <w:rPr>
          <w:i/>
          <w:color w:val="000000"/>
        </w:rPr>
        <w:t>1∆</w:t>
      </w:r>
      <w:r w:rsidR="009D671D">
        <w:rPr>
          <w:color w:val="000000"/>
        </w:rPr>
        <w:t xml:space="preserve"> - Figure 3C).  The apparent dependence of the resistance resulting from these multi-knockout combinations on the presence of </w:t>
      </w:r>
      <w:r w:rsidR="009D671D">
        <w:rPr>
          <w:i/>
          <w:color w:val="000000"/>
        </w:rPr>
        <w:t>PDR5</w:t>
      </w:r>
      <w:r w:rsidR="009D671D">
        <w:rPr>
          <w:color w:val="000000"/>
        </w:rPr>
        <w:t xml:space="preserve"> was modeled as three two-way negative interactions: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snq2∆</w:t>
      </w:r>
      <w:r w:rsidR="009D671D">
        <w:rPr>
          <w:color w:val="000000"/>
        </w:rPr>
        <w:t>},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cf1∆</w:t>
      </w:r>
      <w:r w:rsidR="009D671D">
        <w:rPr>
          <w:color w:val="000000"/>
        </w:rPr>
        <w:t>}, and {</w:t>
      </w:r>
      <w:r w:rsidR="009D671D">
        <w:rPr>
          <w:i/>
          <w:color w:val="000000"/>
        </w:rPr>
        <w:t>pdr5</w:t>
      </w:r>
      <w:r w:rsidR="009D671D" w:rsidRPr="008C0540">
        <w:rPr>
          <w:i/>
          <w:color w:val="000000"/>
        </w:rPr>
        <w:t>∆</w:t>
      </w:r>
      <w:r w:rsidR="009D671D">
        <w:rPr>
          <w:color w:val="000000"/>
        </w:rPr>
        <w:t xml:space="preserve">, </w:t>
      </w:r>
      <w:r w:rsidR="009D671D" w:rsidRPr="008C0540">
        <w:rPr>
          <w:i/>
          <w:color w:val="000000"/>
        </w:rPr>
        <w:t>y</w:t>
      </w:r>
      <w:r w:rsidR="009D671D">
        <w:rPr>
          <w:i/>
          <w:color w:val="000000"/>
        </w:rPr>
        <w:t>or</w:t>
      </w:r>
      <w:r w:rsidR="009D671D" w:rsidRPr="008C0540">
        <w:rPr>
          <w:i/>
          <w:color w:val="000000"/>
        </w:rPr>
        <w:t>1∆</w:t>
      </w:r>
      <w:r w:rsidR="009D671D">
        <w:rPr>
          <w:color w:val="000000"/>
        </w:rPr>
        <w:t xml:space="preserve">}. </w:t>
      </w:r>
      <w:r w:rsidR="001C62B5">
        <w:rPr>
          <w:color w:val="000000"/>
        </w:rPr>
        <w:t xml:space="preserve"> These results are consistent with a </w:t>
      </w:r>
      <w:r w:rsidR="001C62B5">
        <w:rPr>
          <w:color w:val="000000"/>
          <w:lang w:val="en-CA"/>
        </w:rPr>
        <w:t xml:space="preserve">previous report that </w:t>
      </w:r>
      <w:r w:rsidR="009D671D">
        <w:rPr>
          <w:color w:val="000000"/>
          <w:lang w:val="en-CA"/>
        </w:rPr>
        <w:t xml:space="preserve">deletions of </w:t>
      </w:r>
      <w:r w:rsidR="009D671D">
        <w:rPr>
          <w:i/>
          <w:color w:val="000000"/>
          <w:lang w:val="en-CA"/>
        </w:rPr>
        <w:t xml:space="preserve">SNQ2 </w:t>
      </w:r>
      <w:r w:rsidR="009D671D">
        <w:rPr>
          <w:color w:val="000000"/>
          <w:lang w:val="en-CA"/>
        </w:rPr>
        <w:t xml:space="preserve">or </w:t>
      </w:r>
      <w:r w:rsidR="009D671D">
        <w:rPr>
          <w:i/>
          <w:color w:val="000000"/>
          <w:lang w:val="en-CA"/>
        </w:rPr>
        <w:t>YOR1</w:t>
      </w:r>
      <w:r w:rsidR="009D671D">
        <w:rPr>
          <w:color w:val="000000"/>
          <w:lang w:val="en-CA"/>
        </w:rPr>
        <w:t xml:space="preserve"> (either alone or together) increase resistance to fluconazole </w:t>
      </w:r>
      <w:r w:rsidR="009D671D" w:rsidRPr="00233F15">
        <w:rPr>
          <w:color w:val="000000"/>
          <w:lang w:val="en-CA"/>
        </w:rPr>
        <w:fldChar w:fldCharType="begin" w:fldLock="1"/>
      </w:r>
      <w:r w:rsidR="009D671D">
        <w:rPr>
          <w:color w:val="000000"/>
          <w:lang w:val="en-CA"/>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9D671D" w:rsidRPr="00233F15">
        <w:rPr>
          <w:color w:val="000000"/>
          <w:lang w:val="en-CA"/>
        </w:rPr>
        <w:fldChar w:fldCharType="separate"/>
      </w:r>
      <w:r w:rsidR="009D671D" w:rsidRPr="00D659A1">
        <w:rPr>
          <w:noProof/>
          <w:color w:val="000000"/>
          <w:lang w:val="en-CA"/>
        </w:rPr>
        <w:t>(Kolaczkowska et al., 2008)</w:t>
      </w:r>
      <w:r w:rsidR="009D671D" w:rsidRPr="00233F15">
        <w:rPr>
          <w:color w:val="000000"/>
          <w:lang w:val="en-CA"/>
        </w:rPr>
        <w:fldChar w:fldCharType="end"/>
      </w:r>
      <w:r w:rsidR="001C62B5">
        <w:rPr>
          <w:color w:val="000000"/>
          <w:lang w:val="en-CA"/>
        </w:rPr>
        <w:t>, and extend these findings in at least three ways</w:t>
      </w:r>
      <w:r w:rsidR="009D671D" w:rsidRPr="00457F23">
        <w:rPr>
          <w:color w:val="000000" w:themeColor="text1"/>
          <w:lang w:val="en-CA"/>
        </w:rPr>
        <w:t xml:space="preserve">: 1) fluconazole resistance is increased further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knockouts in addition to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2) the resistance provided by </w:t>
      </w:r>
      <w:r w:rsidR="009D671D" w:rsidRPr="00457F23">
        <w:rPr>
          <w:i/>
          <w:color w:val="000000" w:themeColor="text1"/>
        </w:rPr>
        <w:t>ybt1∆</w:t>
      </w:r>
      <w:r w:rsidR="009D671D" w:rsidRPr="00457F23">
        <w:rPr>
          <w:color w:val="000000" w:themeColor="text1"/>
        </w:rPr>
        <w:t xml:space="preserve"> and </w:t>
      </w:r>
      <w:r w:rsidR="009D671D" w:rsidRPr="00457F23">
        <w:rPr>
          <w:i/>
          <w:color w:val="000000" w:themeColor="text1"/>
        </w:rPr>
        <w:t>ycf1∆</w:t>
      </w:r>
      <w:r w:rsidR="009D671D" w:rsidRPr="00457F23">
        <w:rPr>
          <w:color w:val="000000" w:themeColor="text1"/>
          <w:lang w:val="en-CA"/>
        </w:rPr>
        <w:t xml:space="preserve"> is synergistic with that provided by </w:t>
      </w:r>
      <w:r w:rsidR="009D671D" w:rsidRPr="00457F23">
        <w:rPr>
          <w:i/>
          <w:color w:val="000000" w:themeColor="text1"/>
        </w:rPr>
        <w:t>snq2∆</w:t>
      </w:r>
      <w:r w:rsidR="009D671D" w:rsidRPr="00457F23">
        <w:rPr>
          <w:color w:val="000000" w:themeColor="text1"/>
        </w:rPr>
        <w:t xml:space="preserve"> and </w:t>
      </w:r>
      <w:r w:rsidR="009D671D" w:rsidRPr="00457F23">
        <w:rPr>
          <w:i/>
          <w:color w:val="000000" w:themeColor="text1"/>
        </w:rPr>
        <w:t>yor1∆</w:t>
      </w:r>
      <w:r w:rsidR="009D671D" w:rsidRPr="00457F23">
        <w:rPr>
          <w:color w:val="000000" w:themeColor="text1"/>
          <w:lang w:val="en-CA"/>
        </w:rPr>
        <w:t xml:space="preserve">; and 3) resistance of the </w:t>
      </w:r>
      <w:r w:rsidR="009D671D" w:rsidRPr="00457F23">
        <w:rPr>
          <w:i/>
          <w:color w:val="000000" w:themeColor="text1"/>
        </w:rPr>
        <w:t>snq2∆ ybt1∆ ycf1∆ yor1∆</w:t>
      </w:r>
      <w:r w:rsidR="009D671D" w:rsidRPr="00457F23">
        <w:rPr>
          <w:color w:val="000000" w:themeColor="text1"/>
        </w:rPr>
        <w:t xml:space="preserve"> knockout strain depends on the presence of a wild-type </w:t>
      </w:r>
      <w:r w:rsidR="009D671D" w:rsidRPr="00457F23">
        <w:rPr>
          <w:i/>
          <w:color w:val="000000" w:themeColor="text1"/>
        </w:rPr>
        <w:t>PDR5</w:t>
      </w:r>
      <w:r w:rsidR="009D671D" w:rsidRPr="00457F23">
        <w:rPr>
          <w:color w:val="000000" w:themeColor="text1"/>
          <w:lang w:val="en-CA"/>
        </w:rPr>
        <w:t>.</w:t>
      </w:r>
    </w:p>
    <w:p w14:paraId="3FC17CED" w14:textId="77777777" w:rsidR="004726E4" w:rsidRDefault="004726E4" w:rsidP="004726E4">
      <w:pPr>
        <w:widowControl w:val="0"/>
        <w:autoSpaceDE w:val="0"/>
        <w:autoSpaceDN w:val="0"/>
        <w:adjustRightInd w:val="0"/>
        <w:jc w:val="both"/>
        <w:rPr>
          <w:color w:val="000000"/>
        </w:rPr>
      </w:pPr>
    </w:p>
    <w:p w14:paraId="1A882488" w14:textId="269D4FD0" w:rsidR="00561878" w:rsidRPr="007C718F" w:rsidRDefault="001C62B5" w:rsidP="00007301">
      <w:pPr>
        <w:widowControl w:val="0"/>
        <w:autoSpaceDE w:val="0"/>
        <w:autoSpaceDN w:val="0"/>
        <w:adjustRightInd w:val="0"/>
        <w:jc w:val="both"/>
        <w:rPr>
          <w:bCs/>
          <w:iCs/>
          <w:color w:val="000000" w:themeColor="text1"/>
        </w:rPr>
      </w:pPr>
      <w:r>
        <w:rPr>
          <w:color w:val="000000"/>
        </w:rPr>
        <w:t>Each of t</w:t>
      </w:r>
      <w:r w:rsidR="00370E35">
        <w:rPr>
          <w:color w:val="000000"/>
        </w:rPr>
        <w:t xml:space="preserve">hese observations </w:t>
      </w:r>
      <w:r>
        <w:rPr>
          <w:color w:val="000000"/>
        </w:rPr>
        <w:t xml:space="preserve">is </w:t>
      </w:r>
      <w:r w:rsidR="00370E35">
        <w:rPr>
          <w:color w:val="000000"/>
        </w:rPr>
        <w:t>congruent</w:t>
      </w:r>
      <w:r w:rsidR="00190EA3">
        <w:rPr>
          <w:color w:val="000000"/>
        </w:rPr>
        <w:t xml:space="preserve"> with the genotype-to-phenotype model learned by the neural network.  </w:t>
      </w:r>
      <w:r>
        <w:rPr>
          <w:color w:val="000000"/>
        </w:rPr>
        <w:t xml:space="preserve">Indeed, the </w:t>
      </w:r>
      <w:r w:rsidR="00457F23">
        <w:rPr>
          <w:color w:val="000000"/>
        </w:rPr>
        <w:t>neural network modeled negative</w:t>
      </w:r>
      <w:r w:rsidR="00457F23" w:rsidRPr="00457F23">
        <w:rPr>
          <w:color w:val="000000"/>
        </w:rPr>
        <w:t xml:space="preserve"> </w:t>
      </w:r>
      <w:r w:rsidR="00457F23">
        <w:rPr>
          <w:color w:val="000000"/>
        </w:rPr>
        <w:t xml:space="preserve">influence on Pdr5 from </w:t>
      </w:r>
      <w:r w:rsidR="00457F23">
        <w:rPr>
          <w:i/>
          <w:color w:val="000000"/>
        </w:rPr>
        <w:t>SNQ2, YBT1, YCF1</w:t>
      </w:r>
      <w:r w:rsidR="00457F23">
        <w:rPr>
          <w:color w:val="000000"/>
        </w:rPr>
        <w:t xml:space="preserve">, and </w:t>
      </w:r>
      <w:r w:rsidR="00457F23">
        <w:rPr>
          <w:i/>
          <w:color w:val="000000"/>
        </w:rPr>
        <w:t xml:space="preserve">YOR1 </w:t>
      </w:r>
      <w:r w:rsidR="00457F23">
        <w:rPr>
          <w:color w:val="000000"/>
        </w:rPr>
        <w:t xml:space="preserve">(Figure 4B), and </w:t>
      </w:r>
      <w:r>
        <w:rPr>
          <w:color w:val="000000"/>
        </w:rPr>
        <w:t xml:space="preserve">thus could be said to capture the phenomenon that </w:t>
      </w:r>
      <w:r w:rsidR="00457F23" w:rsidRPr="00FF3025">
        <w:rPr>
          <w:bCs/>
          <w:i/>
          <w:iCs/>
          <w:color w:val="000000" w:themeColor="text1"/>
        </w:rPr>
        <w:t>snq∆ybt1∆ycf1∆yor1∆</w:t>
      </w:r>
      <w:r w:rsidR="00457F23">
        <w:rPr>
          <w:bCs/>
          <w:iCs/>
          <w:color w:val="000000" w:themeColor="text1"/>
        </w:rPr>
        <w:t xml:space="preserve"> </w:t>
      </w:r>
      <w:r>
        <w:rPr>
          <w:bCs/>
          <w:iCs/>
          <w:color w:val="000000" w:themeColor="text1"/>
        </w:rPr>
        <w:t xml:space="preserve">should </w:t>
      </w:r>
      <w:r w:rsidR="00457F23">
        <w:rPr>
          <w:bCs/>
          <w:iCs/>
          <w:color w:val="000000" w:themeColor="text1"/>
        </w:rPr>
        <w:t>be more resistant to fluconazole than strains carrying any subset of these knockouts</w:t>
      </w:r>
      <w:r w:rsidR="00370E35">
        <w:rPr>
          <w:bCs/>
          <w:iCs/>
          <w:color w:val="000000" w:themeColor="text1"/>
        </w:rPr>
        <w:t>.  However</w:t>
      </w:r>
      <w:r w:rsidR="00457F23">
        <w:rPr>
          <w:bCs/>
          <w:iCs/>
          <w:color w:val="000000" w:themeColor="text1"/>
        </w:rPr>
        <w:t xml:space="preserve">, </w:t>
      </w:r>
      <w:r w:rsidR="00370E35">
        <w:rPr>
          <w:bCs/>
          <w:iCs/>
          <w:color w:val="000000" w:themeColor="text1"/>
        </w:rPr>
        <w:t>this neural network</w:t>
      </w:r>
      <w:r w:rsidR="00457F23" w:rsidRPr="00650B0D">
        <w:rPr>
          <w:bCs/>
          <w:iCs/>
          <w:color w:val="000000" w:themeColor="text1"/>
        </w:rPr>
        <w:t xml:space="preserve"> under-estimated the resistance of this four-knockout strain</w:t>
      </w:r>
      <w:r w:rsidR="00C54C75">
        <w:rPr>
          <w:bCs/>
          <w:iCs/>
          <w:color w:val="000000" w:themeColor="text1"/>
        </w:rPr>
        <w:t xml:space="preserve">, </w:t>
      </w:r>
      <w:r>
        <w:rPr>
          <w:bCs/>
          <w:iCs/>
          <w:color w:val="000000" w:themeColor="text1"/>
        </w:rPr>
        <w:t xml:space="preserve">and each of </w:t>
      </w:r>
      <w:r w:rsidR="00C54C75">
        <w:rPr>
          <w:bCs/>
          <w:iCs/>
          <w:color w:val="000000" w:themeColor="text1"/>
        </w:rPr>
        <w:t xml:space="preserve">the three triple knockout combinations </w:t>
      </w:r>
      <w:r w:rsidR="008D6E7F">
        <w:rPr>
          <w:bCs/>
          <w:iCs/>
          <w:color w:val="000000" w:themeColor="text1"/>
        </w:rPr>
        <w:t xml:space="preserve">which were </w:t>
      </w:r>
      <w:r w:rsidR="00C54C75">
        <w:rPr>
          <w:bCs/>
          <w:iCs/>
          <w:color w:val="000000" w:themeColor="text1"/>
        </w:rPr>
        <w:t>found to have complex positive interactions</w:t>
      </w:r>
      <w:r w:rsidR="00457F23" w:rsidRPr="00650B0D">
        <w:rPr>
          <w:bCs/>
          <w:iCs/>
          <w:color w:val="000000" w:themeColor="text1"/>
        </w:rPr>
        <w:t xml:space="preserve"> (</w:t>
      </w:r>
      <w:r w:rsidR="00457F23">
        <w:rPr>
          <w:bCs/>
          <w:iCs/>
          <w:color w:val="000000" w:themeColor="text1"/>
        </w:rPr>
        <w:t>Figure 5B left panel</w:t>
      </w:r>
      <w:r w:rsidR="00457F23" w:rsidRPr="00650B0D">
        <w:rPr>
          <w:bCs/>
          <w:iCs/>
          <w:color w:val="000000" w:themeColor="text1"/>
        </w:rPr>
        <w:t>).</w:t>
      </w:r>
      <w:r w:rsidR="00457F23">
        <w:rPr>
          <w:bCs/>
          <w:iCs/>
          <w:color w:val="000000" w:themeColor="text1"/>
        </w:rPr>
        <w:t xml:space="preserve"> </w:t>
      </w:r>
      <w:r>
        <w:rPr>
          <w:bCs/>
          <w:iCs/>
          <w:color w:val="000000" w:themeColor="text1"/>
        </w:rPr>
        <w:t xml:space="preserve"> </w:t>
      </w:r>
      <w:r w:rsidR="003D12E9">
        <w:rPr>
          <w:bCs/>
          <w:iCs/>
          <w:color w:val="000000" w:themeColor="text1"/>
        </w:rPr>
        <w:t xml:space="preserve">As the </w:t>
      </w:r>
      <w:r w:rsidR="005B003C">
        <w:rPr>
          <w:bCs/>
          <w:iCs/>
          <w:color w:val="000000" w:themeColor="text1"/>
        </w:rPr>
        <w:t xml:space="preserve">complex </w:t>
      </w:r>
      <w:r w:rsidR="003D12E9">
        <w:rPr>
          <w:bCs/>
          <w:iCs/>
          <w:color w:val="000000" w:themeColor="text1"/>
        </w:rPr>
        <w:t xml:space="preserve">genetic interactions suggested synergistic rather than additive influence on </w:t>
      </w:r>
      <w:r w:rsidR="003D12E9" w:rsidRPr="003C7288">
        <w:rPr>
          <w:bCs/>
          <w:i/>
          <w:iCs/>
          <w:color w:val="000000" w:themeColor="text1"/>
        </w:rPr>
        <w:t>PDR5</w:t>
      </w:r>
      <w:r w:rsidR="003D12E9">
        <w:rPr>
          <w:bCs/>
          <w:iCs/>
          <w:color w:val="000000" w:themeColor="text1"/>
        </w:rPr>
        <w:t xml:space="preserve">, we formally </w:t>
      </w:r>
      <w:r w:rsidR="00047CD0">
        <w:rPr>
          <w:bCs/>
          <w:iCs/>
          <w:color w:val="000000" w:themeColor="text1"/>
        </w:rPr>
        <w:t>modeled</w:t>
      </w:r>
      <w:r w:rsidR="003D12E9">
        <w:rPr>
          <w:bCs/>
          <w:iCs/>
          <w:color w:val="000000" w:themeColor="text1"/>
        </w:rPr>
        <w:t xml:space="preserve"> this possibility.</w:t>
      </w:r>
      <w:r w:rsidR="003D12E9" w:rsidRPr="00551E22">
        <w:rPr>
          <w:bCs/>
          <w:iCs/>
          <w:color w:val="000000" w:themeColor="text1"/>
        </w:rPr>
        <w:t xml:space="preserve"> </w:t>
      </w:r>
      <w:r w:rsidR="003D12E9">
        <w:rPr>
          <w:bCs/>
          <w:iCs/>
          <w:color w:val="000000" w:themeColor="text1"/>
        </w:rPr>
        <w:t xml:space="preserve"> </w:t>
      </w:r>
      <w:r w:rsidR="00B34B96">
        <w:rPr>
          <w:bCs/>
          <w:iCs/>
          <w:color w:val="000000" w:themeColor="text1"/>
        </w:rPr>
        <w:t xml:space="preserve">To model non-additive combinations of </w:t>
      </w:r>
      <w:r w:rsidR="00FB4320">
        <w:rPr>
          <w:bCs/>
          <w:iCs/>
          <w:color w:val="000000" w:themeColor="text1"/>
        </w:rPr>
        <w:t xml:space="preserve">influences </w:t>
      </w:r>
      <w:r w:rsidR="000136A7">
        <w:rPr>
          <w:bCs/>
          <w:iCs/>
          <w:color w:val="000000" w:themeColor="text1"/>
        </w:rPr>
        <w:t>in</w:t>
      </w:r>
      <w:r w:rsidR="00FB4320">
        <w:rPr>
          <w:bCs/>
          <w:iCs/>
          <w:color w:val="000000" w:themeColor="text1"/>
        </w:rPr>
        <w:t xml:space="preserve"> a neural network, </w:t>
      </w:r>
      <w:r w:rsidR="000136A7">
        <w:rPr>
          <w:bCs/>
          <w:iCs/>
          <w:color w:val="000000" w:themeColor="text1"/>
        </w:rPr>
        <w:t xml:space="preserve">hidden layers can be added </w:t>
      </w:r>
      <w:r w:rsidR="007F5631">
        <w:rPr>
          <w:bCs/>
          <w:iCs/>
          <w:color w:val="000000" w:themeColor="text1"/>
        </w:rPr>
        <w:t>between two nodes</w:t>
      </w:r>
      <w:r w:rsidR="000C41F6">
        <w:rPr>
          <w:bCs/>
          <w:iCs/>
          <w:color w:val="000000" w:themeColor="text1"/>
        </w:rPr>
        <w:t xml:space="preserve">.  </w:t>
      </w:r>
      <w:r>
        <w:rPr>
          <w:bCs/>
          <w:iCs/>
          <w:color w:val="000000" w:themeColor="text1"/>
        </w:rPr>
        <w:t xml:space="preserve">We </w:t>
      </w:r>
      <w:r w:rsidR="00BF6270">
        <w:rPr>
          <w:bCs/>
          <w:iCs/>
          <w:color w:val="000000" w:themeColor="text1"/>
        </w:rPr>
        <w:t>f</w:t>
      </w:r>
      <w:r w:rsidR="00753E2A">
        <w:rPr>
          <w:bCs/>
          <w:iCs/>
          <w:color w:val="000000" w:themeColor="text1"/>
        </w:rPr>
        <w:t>irst consider</w:t>
      </w:r>
      <w:r>
        <w:rPr>
          <w:bCs/>
          <w:iCs/>
          <w:color w:val="000000" w:themeColor="text1"/>
        </w:rPr>
        <w:t>ed</w:t>
      </w:r>
      <w:r w:rsidR="00753E2A">
        <w:rPr>
          <w:bCs/>
          <w:iCs/>
          <w:color w:val="000000" w:themeColor="text1"/>
        </w:rPr>
        <w:t xml:space="preserve"> the simplest extension of the ‘additive influence’ model, add</w:t>
      </w:r>
      <w:r>
        <w:rPr>
          <w:bCs/>
          <w:iCs/>
          <w:color w:val="000000" w:themeColor="text1"/>
        </w:rPr>
        <w:t>ing</w:t>
      </w:r>
      <w:r w:rsidR="00753E2A">
        <w:rPr>
          <w:bCs/>
          <w:iCs/>
          <w:color w:val="000000" w:themeColor="text1"/>
        </w:rPr>
        <w:t xml:space="preserve"> a single hidden </w:t>
      </w:r>
      <w:r w:rsidR="007A7545">
        <w:rPr>
          <w:bCs/>
          <w:iCs/>
          <w:color w:val="000000" w:themeColor="text1"/>
        </w:rPr>
        <w:t xml:space="preserve">layer </w:t>
      </w:r>
      <w:r w:rsidR="00370E35">
        <w:rPr>
          <w:bCs/>
          <w:iCs/>
          <w:color w:val="000000" w:themeColor="text1"/>
        </w:rPr>
        <w:t>with</w:t>
      </w:r>
      <w:r w:rsidR="007A7545">
        <w:rPr>
          <w:bCs/>
          <w:iCs/>
          <w:color w:val="000000" w:themeColor="text1"/>
        </w:rPr>
        <w:t xml:space="preserve"> a single neuron</w:t>
      </w:r>
      <w:r w:rsidR="002B129E">
        <w:rPr>
          <w:bCs/>
          <w:iCs/>
          <w:color w:val="000000" w:themeColor="text1"/>
        </w:rPr>
        <w:t xml:space="preserve"> (always present)</w:t>
      </w:r>
      <w:r w:rsidR="00753E2A">
        <w:rPr>
          <w:bCs/>
          <w:iCs/>
          <w:color w:val="000000" w:themeColor="text1"/>
        </w:rPr>
        <w:t xml:space="preserve"> to mediate influence on </w:t>
      </w:r>
      <w:r w:rsidR="00753E2A">
        <w:rPr>
          <w:color w:val="000000"/>
        </w:rPr>
        <w:t>Pdr5</w:t>
      </w:r>
      <w:r w:rsidR="00CC41B4">
        <w:rPr>
          <w:color w:val="000000"/>
        </w:rPr>
        <w:t xml:space="preserve"> from </w:t>
      </w:r>
      <w:r w:rsidR="007A6776">
        <w:rPr>
          <w:i/>
          <w:color w:val="000000"/>
        </w:rPr>
        <w:t>SNQ2, YBT1, YCF1</w:t>
      </w:r>
      <w:r w:rsidR="007A6776">
        <w:rPr>
          <w:color w:val="000000"/>
        </w:rPr>
        <w:t xml:space="preserve">, and </w:t>
      </w:r>
      <w:r w:rsidR="007A6776">
        <w:rPr>
          <w:i/>
          <w:color w:val="000000"/>
        </w:rPr>
        <w:t>YOR1</w:t>
      </w:r>
      <w:r w:rsidR="00753E2A">
        <w:rPr>
          <w:color w:val="000000"/>
        </w:rPr>
        <w:t xml:space="preserve">.  </w:t>
      </w:r>
      <w:r w:rsidR="00322112">
        <w:rPr>
          <w:color w:val="000000"/>
        </w:rPr>
        <w:t xml:space="preserve">Using only fluconazole data, training a network with this </w:t>
      </w:r>
      <w:r w:rsidR="00370E35">
        <w:rPr>
          <w:bCs/>
          <w:iCs/>
          <w:color w:val="000000" w:themeColor="text1"/>
        </w:rPr>
        <w:t xml:space="preserve">single </w:t>
      </w:r>
      <w:r w:rsidR="00B41EDC">
        <w:rPr>
          <w:bCs/>
          <w:iCs/>
          <w:color w:val="000000" w:themeColor="text1"/>
        </w:rPr>
        <w:t>‘</w:t>
      </w:r>
      <w:r w:rsidR="009C509C">
        <w:rPr>
          <w:bCs/>
          <w:iCs/>
          <w:color w:val="000000" w:themeColor="text1"/>
        </w:rPr>
        <w:t xml:space="preserve">influence </w:t>
      </w:r>
      <w:r w:rsidR="00B41EDC">
        <w:rPr>
          <w:bCs/>
          <w:iCs/>
          <w:color w:val="000000" w:themeColor="text1"/>
        </w:rPr>
        <w:t>m</w:t>
      </w:r>
      <w:r w:rsidR="00561878">
        <w:rPr>
          <w:bCs/>
          <w:iCs/>
          <w:color w:val="000000" w:themeColor="text1"/>
        </w:rPr>
        <w:t>ediator</w:t>
      </w:r>
      <w:r w:rsidR="00B41EDC">
        <w:rPr>
          <w:bCs/>
          <w:iCs/>
          <w:color w:val="000000" w:themeColor="text1"/>
        </w:rPr>
        <w:t xml:space="preserve">’ neuron </w:t>
      </w:r>
      <w:r w:rsidR="00B41EDC" w:rsidRPr="00650B0D">
        <w:rPr>
          <w:bCs/>
          <w:iCs/>
          <w:color w:val="000000" w:themeColor="text1"/>
        </w:rPr>
        <w:t xml:space="preserve">yielded </w:t>
      </w:r>
      <w:r w:rsidR="00B41EDC">
        <w:rPr>
          <w:bCs/>
          <w:iCs/>
          <w:color w:val="000000" w:themeColor="text1"/>
        </w:rPr>
        <w:t xml:space="preserve">a </w:t>
      </w:r>
      <w:r w:rsidR="00B41EDC" w:rsidRPr="00650B0D">
        <w:rPr>
          <w:bCs/>
          <w:iCs/>
          <w:color w:val="000000" w:themeColor="text1"/>
        </w:rPr>
        <w:t xml:space="preserve">better </w:t>
      </w:r>
      <w:r w:rsidR="00B41EDC">
        <w:rPr>
          <w:bCs/>
          <w:iCs/>
          <w:color w:val="000000" w:themeColor="text1"/>
        </w:rPr>
        <w:t>recapitulation</w:t>
      </w:r>
      <w:r w:rsidR="00B41EDC" w:rsidRPr="00650B0D">
        <w:rPr>
          <w:bCs/>
          <w:iCs/>
          <w:color w:val="000000" w:themeColor="text1"/>
        </w:rPr>
        <w:t xml:space="preserve"> of</w:t>
      </w:r>
      <w:r w:rsidR="00B41EDC">
        <w:rPr>
          <w:bCs/>
          <w:iCs/>
          <w:color w:val="000000" w:themeColor="text1"/>
        </w:rPr>
        <w:t xml:space="preserve"> the observed</w:t>
      </w:r>
      <w:r w:rsidR="00B41EDC" w:rsidRPr="00650B0D">
        <w:rPr>
          <w:bCs/>
          <w:iCs/>
          <w:color w:val="000000" w:themeColor="text1"/>
        </w:rPr>
        <w:t xml:space="preserve"> fluconazole resistance for the three</w:t>
      </w:r>
      <w:r w:rsidR="00B41EDC">
        <w:rPr>
          <w:bCs/>
          <w:iCs/>
          <w:color w:val="000000" w:themeColor="text1"/>
        </w:rPr>
        <w:t>- and</w:t>
      </w:r>
      <w:r w:rsidR="00B41EDC" w:rsidRPr="00650B0D">
        <w:rPr>
          <w:bCs/>
          <w:iCs/>
          <w:color w:val="000000" w:themeColor="text1"/>
        </w:rPr>
        <w:t xml:space="preserve"> four-knockout strains</w:t>
      </w:r>
      <w:r w:rsidR="00B41EDC">
        <w:rPr>
          <w:bCs/>
          <w:iCs/>
          <w:color w:val="000000" w:themeColor="text1"/>
        </w:rPr>
        <w:t xml:space="preserve"> (Figure 5B right panel)</w:t>
      </w:r>
      <w:r w:rsidR="00322112">
        <w:rPr>
          <w:bCs/>
          <w:iCs/>
          <w:color w:val="000000" w:themeColor="text1"/>
        </w:rPr>
        <w:t xml:space="preserve"> than training with the original neural network structure </w:t>
      </w:r>
      <w:r w:rsidR="00B41EDC">
        <w:rPr>
          <w:bCs/>
          <w:iCs/>
          <w:color w:val="000000" w:themeColor="text1"/>
        </w:rPr>
        <w:t xml:space="preserve">(Figure S10 </w:t>
      </w:r>
      <w:r w:rsidR="00B41EDC" w:rsidRPr="00650B0D">
        <w:rPr>
          <w:bCs/>
          <w:iCs/>
          <w:color w:val="000000" w:themeColor="text1"/>
        </w:rPr>
        <w:t>B).</w:t>
      </w:r>
      <w:r w:rsidR="00B41EDC">
        <w:rPr>
          <w:bCs/>
          <w:iCs/>
          <w:color w:val="000000" w:themeColor="text1"/>
        </w:rPr>
        <w:t xml:space="preserve">  </w:t>
      </w:r>
      <w:r w:rsidR="00D2165B">
        <w:rPr>
          <w:bCs/>
          <w:iCs/>
          <w:color w:val="000000" w:themeColor="text1"/>
        </w:rPr>
        <w:t xml:space="preserve">These results suggested </w:t>
      </w:r>
      <w:r w:rsidR="006A0BEA">
        <w:rPr>
          <w:bCs/>
          <w:iCs/>
          <w:color w:val="000000" w:themeColor="text1"/>
        </w:rPr>
        <w:t xml:space="preserve">that </w:t>
      </w:r>
      <w:r>
        <w:rPr>
          <w:bCs/>
          <w:iCs/>
          <w:color w:val="000000" w:themeColor="text1"/>
        </w:rPr>
        <w:t xml:space="preserve">at least some of the </w:t>
      </w:r>
      <w:r w:rsidR="007C718F">
        <w:rPr>
          <w:bCs/>
          <w:iCs/>
          <w:color w:val="000000" w:themeColor="text1"/>
        </w:rPr>
        <w:t xml:space="preserve">negative influence </w:t>
      </w:r>
      <w:r>
        <w:rPr>
          <w:bCs/>
          <w:iCs/>
          <w:color w:val="000000" w:themeColor="text1"/>
        </w:rPr>
        <w:t xml:space="preserve">of </w:t>
      </w:r>
      <w:r w:rsidR="00A14EA4">
        <w:rPr>
          <w:bCs/>
          <w:iCs/>
          <w:color w:val="000000" w:themeColor="text1"/>
        </w:rPr>
        <w:t xml:space="preserve">these </w:t>
      </w:r>
      <w:r w:rsidR="007A6776">
        <w:rPr>
          <w:bCs/>
          <w:iCs/>
          <w:color w:val="000000" w:themeColor="text1"/>
        </w:rPr>
        <w:t xml:space="preserve">four genes </w:t>
      </w:r>
      <w:r>
        <w:rPr>
          <w:bCs/>
          <w:iCs/>
          <w:color w:val="000000" w:themeColor="text1"/>
        </w:rPr>
        <w:t xml:space="preserve">on Pdr5 activity </w:t>
      </w:r>
      <w:r w:rsidR="006E36E0">
        <w:rPr>
          <w:bCs/>
          <w:iCs/>
          <w:color w:val="000000" w:themeColor="text1"/>
        </w:rPr>
        <w:t>results</w:t>
      </w:r>
      <w:r w:rsidR="00E4464B">
        <w:rPr>
          <w:bCs/>
          <w:iCs/>
          <w:color w:val="000000" w:themeColor="text1"/>
        </w:rPr>
        <w:t xml:space="preserve"> </w:t>
      </w:r>
      <w:r>
        <w:rPr>
          <w:bCs/>
          <w:iCs/>
          <w:color w:val="000000" w:themeColor="text1"/>
        </w:rPr>
        <w:t xml:space="preserve">indirectly via </w:t>
      </w:r>
      <w:r w:rsidR="007C718F">
        <w:rPr>
          <w:bCs/>
          <w:iCs/>
          <w:color w:val="000000" w:themeColor="text1"/>
        </w:rPr>
        <w:t>a hidden factor (Figure 5B right panel).</w:t>
      </w:r>
    </w:p>
    <w:p w14:paraId="2FADE88A" w14:textId="77777777" w:rsidR="00C42AB1" w:rsidRDefault="00C42AB1" w:rsidP="003C7288">
      <w:pPr>
        <w:widowControl w:val="0"/>
        <w:autoSpaceDE w:val="0"/>
        <w:autoSpaceDN w:val="0"/>
        <w:adjustRightInd w:val="0"/>
        <w:jc w:val="both"/>
        <w:rPr>
          <w:bCs/>
          <w:iCs/>
          <w:color w:val="000000" w:themeColor="text1"/>
        </w:rPr>
      </w:pPr>
      <w:bookmarkStart w:id="18" w:name="_GoBack"/>
      <w:bookmarkEnd w:id="18"/>
    </w:p>
    <w:p w14:paraId="63C0C28D" w14:textId="07663169" w:rsidR="00926676" w:rsidRDefault="00926676" w:rsidP="003966FD">
      <w:pPr>
        <w:jc w:val="both"/>
        <w:rPr>
          <w:bCs/>
          <w:iCs/>
          <w:color w:val="000000" w:themeColor="text1"/>
        </w:rPr>
      </w:pPr>
      <w:r>
        <w:rPr>
          <w:bCs/>
          <w:iCs/>
          <w:color w:val="000000" w:themeColor="text1"/>
        </w:rPr>
        <w:t xml:space="preserve">Before </w:t>
      </w:r>
      <w:r w:rsidR="007E2BCE">
        <w:rPr>
          <w:bCs/>
          <w:iCs/>
          <w:color w:val="000000" w:themeColor="text1"/>
        </w:rPr>
        <w:t xml:space="preserve">exploring this </w:t>
      </w:r>
      <w:r w:rsidR="00A54878">
        <w:rPr>
          <w:bCs/>
          <w:iCs/>
          <w:color w:val="000000" w:themeColor="text1"/>
        </w:rPr>
        <w:t xml:space="preserve">phenomenon </w:t>
      </w:r>
      <w:r w:rsidR="007E2BCE">
        <w:rPr>
          <w:bCs/>
          <w:iCs/>
          <w:color w:val="000000" w:themeColor="text1"/>
        </w:rPr>
        <w:t xml:space="preserve">further, we first wished to replicate the </w:t>
      </w:r>
      <w:r w:rsidR="00720218">
        <w:rPr>
          <w:bCs/>
          <w:iCs/>
          <w:color w:val="000000" w:themeColor="text1"/>
        </w:rPr>
        <w:t xml:space="preserve">initial </w:t>
      </w:r>
      <w:r w:rsidR="007E2BCE">
        <w:rPr>
          <w:bCs/>
          <w:iCs/>
          <w:color w:val="000000" w:themeColor="text1"/>
        </w:rPr>
        <w:t xml:space="preserve">observations within a single genetic background. </w:t>
      </w:r>
      <w:r w:rsidR="00720218">
        <w:rPr>
          <w:bCs/>
          <w:iCs/>
          <w:color w:val="000000" w:themeColor="text1"/>
        </w:rPr>
        <w:t xml:space="preserve">Therefore, we </w:t>
      </w:r>
      <w:r w:rsidR="003F6514" w:rsidRPr="002930F2">
        <w:rPr>
          <w:bCs/>
          <w:iCs/>
          <w:color w:val="000000" w:themeColor="text1"/>
        </w:rPr>
        <w:t>generate</w:t>
      </w:r>
      <w:r w:rsidR="004D0055">
        <w:rPr>
          <w:bCs/>
          <w:iCs/>
          <w:color w:val="000000" w:themeColor="text1"/>
        </w:rPr>
        <w:t>d</w:t>
      </w:r>
      <w:r w:rsidR="003F6514" w:rsidRPr="002930F2">
        <w:rPr>
          <w:bCs/>
          <w:iCs/>
          <w:color w:val="000000" w:themeColor="text1"/>
        </w:rPr>
        <w:t xml:space="preserve"> </w:t>
      </w:r>
      <w:r w:rsidR="00720218">
        <w:rPr>
          <w:bCs/>
          <w:iCs/>
          <w:color w:val="000000" w:themeColor="text1"/>
        </w:rPr>
        <w:t xml:space="preserve">a single strain for each of the 32 possible </w:t>
      </w:r>
      <w:r w:rsidR="003F6514" w:rsidRPr="002930F2">
        <w:rPr>
          <w:bCs/>
          <w:iCs/>
          <w:color w:val="000000" w:themeColor="text1"/>
        </w:rPr>
        <w:t>combinations</w:t>
      </w:r>
      <w:r w:rsidR="000C36A9" w:rsidRPr="002930F2">
        <w:rPr>
          <w:bCs/>
          <w:iCs/>
          <w:color w:val="000000" w:themeColor="text1"/>
        </w:rPr>
        <w:t xml:space="preserve"> of</w:t>
      </w:r>
      <w:r w:rsidR="003F6514" w:rsidRPr="002930F2">
        <w:rPr>
          <w:bCs/>
          <w:iCs/>
          <w:color w:val="000000" w:themeColor="text1"/>
        </w:rPr>
        <w:t xml:space="preserve"> </w:t>
      </w:r>
      <w:r w:rsidR="003F6514" w:rsidRPr="002930F2">
        <w:rPr>
          <w:bCs/>
          <w:i/>
          <w:iCs/>
          <w:color w:val="000000" w:themeColor="text1"/>
        </w:rPr>
        <w:t xml:space="preserve">pdr5∆, snq2∆, yor1∆, ybt1∆, </w:t>
      </w:r>
      <w:r w:rsidR="00131614" w:rsidRPr="002930F2">
        <w:rPr>
          <w:bCs/>
          <w:iCs/>
          <w:color w:val="000000" w:themeColor="text1"/>
        </w:rPr>
        <w:t xml:space="preserve">and </w:t>
      </w:r>
      <w:r w:rsidR="003F6514" w:rsidRPr="002930F2">
        <w:rPr>
          <w:bCs/>
          <w:i/>
          <w:iCs/>
          <w:color w:val="000000" w:themeColor="text1"/>
        </w:rPr>
        <w:t>ycf1∆</w:t>
      </w:r>
      <w:r w:rsidR="0098504E">
        <w:rPr>
          <w:bCs/>
          <w:i/>
          <w:iCs/>
          <w:color w:val="000000" w:themeColor="text1"/>
        </w:rPr>
        <w:t xml:space="preserve"> </w:t>
      </w:r>
      <w:r w:rsidR="00720218" w:rsidRPr="002930F2">
        <w:rPr>
          <w:bCs/>
          <w:iCs/>
          <w:color w:val="000000" w:themeColor="text1"/>
        </w:rPr>
        <w:t>knockout</w:t>
      </w:r>
      <w:r>
        <w:rPr>
          <w:bCs/>
          <w:iCs/>
          <w:color w:val="000000" w:themeColor="text1"/>
        </w:rPr>
        <w:t>s</w:t>
      </w:r>
      <w:r w:rsidR="00720218" w:rsidRPr="002930F2">
        <w:rPr>
          <w:bCs/>
          <w:iCs/>
          <w:color w:val="000000" w:themeColor="text1"/>
        </w:rPr>
        <w:t xml:space="preserve"> </w:t>
      </w:r>
      <w:r w:rsidR="0098504E">
        <w:rPr>
          <w:bCs/>
          <w:iCs/>
          <w:color w:val="000000" w:themeColor="text1"/>
        </w:rPr>
        <w:t xml:space="preserve">in a </w:t>
      </w:r>
      <w:r w:rsidR="00720218">
        <w:rPr>
          <w:bCs/>
          <w:iCs/>
          <w:color w:val="000000" w:themeColor="text1"/>
        </w:rPr>
        <w:t xml:space="preserve">common genetic </w:t>
      </w:r>
      <w:r w:rsidR="0098504E">
        <w:rPr>
          <w:bCs/>
          <w:iCs/>
          <w:color w:val="000000" w:themeColor="text1"/>
        </w:rPr>
        <w:t>background</w:t>
      </w:r>
      <w:r w:rsidR="00720218">
        <w:rPr>
          <w:bCs/>
          <w:iCs/>
          <w:color w:val="000000" w:themeColor="text1"/>
        </w:rPr>
        <w:t xml:space="preserve"> </w:t>
      </w:r>
      <w:r w:rsidR="00BD433C" w:rsidRPr="002930F2">
        <w:rPr>
          <w:bCs/>
          <w:iCs/>
          <w:color w:val="000000" w:themeColor="text1"/>
        </w:rPr>
        <w:t>(Methods)</w:t>
      </w:r>
      <w:r w:rsidR="000A0257">
        <w:rPr>
          <w:bCs/>
          <w:iCs/>
          <w:color w:val="000000" w:themeColor="text1"/>
        </w:rPr>
        <w:t xml:space="preserve">.  </w:t>
      </w:r>
      <w:r w:rsidR="00030241">
        <w:rPr>
          <w:bCs/>
          <w:iCs/>
          <w:color w:val="000000" w:themeColor="text1"/>
        </w:rPr>
        <w:t xml:space="preserve"> </w:t>
      </w:r>
      <w:r w:rsidR="00720218">
        <w:rPr>
          <w:bCs/>
          <w:iCs/>
          <w:color w:val="000000" w:themeColor="text1"/>
        </w:rPr>
        <w:t>Fluconazole resistance as estimated by DCGA correlated well with measures of resistance obtained for individual strains</w:t>
      </w:r>
      <w:r w:rsidR="00984524">
        <w:rPr>
          <w:bCs/>
          <w:iCs/>
          <w:color w:val="000000" w:themeColor="text1"/>
        </w:rPr>
        <w:t xml:space="preserve"> </w:t>
      </w:r>
      <w:r w:rsidR="00720218">
        <w:rPr>
          <w:bCs/>
          <w:iCs/>
          <w:color w:val="000000" w:themeColor="text1"/>
        </w:rPr>
        <w:t>—</w:t>
      </w:r>
      <w:r w:rsidR="00984524">
        <w:rPr>
          <w:bCs/>
          <w:iCs/>
          <w:color w:val="000000" w:themeColor="text1"/>
        </w:rPr>
        <w:t xml:space="preserve"> </w:t>
      </w:r>
      <w:r w:rsidR="00341B70" w:rsidRPr="004D0055">
        <w:rPr>
          <w:bCs/>
          <w:i/>
          <w:iCs/>
          <w:color w:val="000000" w:themeColor="text1"/>
        </w:rPr>
        <w:t>r</w:t>
      </w:r>
      <w:r w:rsidR="000C58EF">
        <w:rPr>
          <w:bCs/>
          <w:iCs/>
          <w:color w:val="000000" w:themeColor="text1"/>
        </w:rPr>
        <w:t xml:space="preserve"> </w:t>
      </w:r>
      <w:r w:rsidR="00341B70">
        <w:rPr>
          <w:bCs/>
          <w:iCs/>
          <w:color w:val="000000" w:themeColor="text1"/>
        </w:rPr>
        <w:t>=</w:t>
      </w:r>
      <w:r w:rsidR="000C58EF">
        <w:rPr>
          <w:bCs/>
          <w:iCs/>
          <w:color w:val="000000" w:themeColor="text1"/>
        </w:rPr>
        <w:t xml:space="preserve"> </w:t>
      </w:r>
      <w:r w:rsidR="0024020D">
        <w:rPr>
          <w:bCs/>
          <w:iCs/>
          <w:color w:val="000000" w:themeColor="text1"/>
        </w:rPr>
        <w:t>0.9</w:t>
      </w:r>
      <w:r w:rsidR="00736D14">
        <w:rPr>
          <w:bCs/>
          <w:iCs/>
          <w:color w:val="000000" w:themeColor="text1"/>
        </w:rPr>
        <w:t>5</w:t>
      </w:r>
      <w:r w:rsidR="00720218">
        <w:rPr>
          <w:bCs/>
          <w:iCs/>
          <w:color w:val="000000" w:themeColor="text1"/>
        </w:rPr>
        <w:t xml:space="preserve"> for the fluconazole concentration </w:t>
      </w:r>
      <w:r w:rsidR="00736D14">
        <w:rPr>
          <w:bCs/>
          <w:iCs/>
          <w:color w:val="000000" w:themeColor="text1"/>
        </w:rPr>
        <w:t xml:space="preserve">expected to yield </w:t>
      </w:r>
      <w:r w:rsidR="00720218">
        <w:rPr>
          <w:bCs/>
          <w:iCs/>
          <w:color w:val="000000" w:themeColor="text1"/>
        </w:rPr>
        <w:t xml:space="preserve">50% inhibition (IC50; </w:t>
      </w:r>
      <w:r w:rsidR="004452EF">
        <w:rPr>
          <w:bCs/>
          <w:iCs/>
          <w:color w:val="000000" w:themeColor="text1"/>
        </w:rPr>
        <w:t xml:space="preserve">Figure </w:t>
      </w:r>
      <w:r w:rsidR="00747724">
        <w:rPr>
          <w:bCs/>
          <w:iCs/>
          <w:color w:val="000000" w:themeColor="text1"/>
        </w:rPr>
        <w:t>5C</w:t>
      </w:r>
      <w:r w:rsidR="00720218">
        <w:rPr>
          <w:bCs/>
          <w:iCs/>
          <w:color w:val="000000" w:themeColor="text1"/>
        </w:rPr>
        <w:t xml:space="preserve">) and </w:t>
      </w:r>
      <w:r w:rsidR="000D5B35" w:rsidRPr="004D0055">
        <w:rPr>
          <w:bCs/>
          <w:i/>
          <w:iCs/>
          <w:color w:val="000000" w:themeColor="text1"/>
        </w:rPr>
        <w:t>r</w:t>
      </w:r>
      <w:r w:rsidR="000C58EF">
        <w:rPr>
          <w:bCs/>
          <w:iCs/>
          <w:color w:val="000000" w:themeColor="text1"/>
        </w:rPr>
        <w:t xml:space="preserve"> </w:t>
      </w:r>
      <w:r w:rsidR="000D5B35">
        <w:rPr>
          <w:bCs/>
          <w:iCs/>
          <w:color w:val="000000" w:themeColor="text1"/>
        </w:rPr>
        <w:t>=</w:t>
      </w:r>
      <w:r w:rsidR="000C58EF">
        <w:rPr>
          <w:bCs/>
          <w:iCs/>
          <w:color w:val="000000" w:themeColor="text1"/>
        </w:rPr>
        <w:t xml:space="preserve"> </w:t>
      </w:r>
      <w:r w:rsidR="000D5B35">
        <w:rPr>
          <w:bCs/>
          <w:iCs/>
          <w:color w:val="000000" w:themeColor="text1"/>
        </w:rPr>
        <w:t>0.</w:t>
      </w:r>
      <w:r w:rsidR="00736D14">
        <w:rPr>
          <w:bCs/>
          <w:iCs/>
          <w:color w:val="000000" w:themeColor="text1"/>
        </w:rPr>
        <w:t>89</w:t>
      </w:r>
      <w:r w:rsidR="00720218">
        <w:rPr>
          <w:bCs/>
          <w:iCs/>
          <w:color w:val="000000" w:themeColor="text1"/>
        </w:rPr>
        <w:t xml:space="preserve"> for </w:t>
      </w:r>
      <w:r w:rsidR="00E674F1">
        <w:rPr>
          <w:bCs/>
          <w:iCs/>
          <w:color w:val="000000" w:themeColor="text1"/>
        </w:rPr>
        <w:t xml:space="preserve">total </w:t>
      </w:r>
      <w:r w:rsidR="00720218">
        <w:rPr>
          <w:bCs/>
          <w:iCs/>
          <w:color w:val="000000" w:themeColor="text1"/>
        </w:rPr>
        <w:t>growth in fluconazole relative to no-drug conditions (</w:t>
      </w:r>
      <w:r w:rsidR="004452EF">
        <w:rPr>
          <w:bCs/>
          <w:iCs/>
          <w:color w:val="000000" w:themeColor="text1"/>
        </w:rPr>
        <w:t xml:space="preserve">Figure </w:t>
      </w:r>
      <w:r w:rsidR="00317FAF">
        <w:rPr>
          <w:bCs/>
          <w:iCs/>
          <w:color w:val="000000" w:themeColor="text1"/>
        </w:rPr>
        <w:t>S11</w:t>
      </w:r>
      <w:r w:rsidR="00720218">
        <w:rPr>
          <w:bCs/>
          <w:iCs/>
          <w:color w:val="000000" w:themeColor="text1"/>
        </w:rPr>
        <w:t>; Methods</w:t>
      </w:r>
      <w:r w:rsidR="00341B70">
        <w:rPr>
          <w:bCs/>
          <w:iCs/>
          <w:color w:val="000000" w:themeColor="text1"/>
        </w:rPr>
        <w:t>).</w:t>
      </w:r>
      <w:r w:rsidR="008F364B" w:rsidRPr="002930F2">
        <w:rPr>
          <w:bCs/>
          <w:iCs/>
          <w:color w:val="000000" w:themeColor="text1"/>
        </w:rPr>
        <w:t xml:space="preserve">  </w:t>
      </w:r>
      <w:r w:rsidR="00931E5E">
        <w:rPr>
          <w:bCs/>
          <w:iCs/>
          <w:color w:val="000000" w:themeColor="text1"/>
        </w:rPr>
        <w:t>Co</w:t>
      </w:r>
      <w:r w:rsidR="002C45E2">
        <w:rPr>
          <w:bCs/>
          <w:iCs/>
          <w:color w:val="000000" w:themeColor="text1"/>
        </w:rPr>
        <w:t>n</w:t>
      </w:r>
      <w:r w:rsidR="00465DBB">
        <w:rPr>
          <w:bCs/>
          <w:iCs/>
          <w:color w:val="000000" w:themeColor="text1"/>
        </w:rPr>
        <w:t>sistent</w:t>
      </w:r>
      <w:r w:rsidR="002C45E2">
        <w:rPr>
          <w:bCs/>
          <w:iCs/>
          <w:color w:val="000000" w:themeColor="text1"/>
        </w:rPr>
        <w:t xml:space="preserve"> with</w:t>
      </w:r>
      <w:r w:rsidR="008F364B" w:rsidRPr="002930F2">
        <w:rPr>
          <w:bCs/>
          <w:iCs/>
          <w:color w:val="000000" w:themeColor="text1"/>
        </w:rPr>
        <w:t xml:space="preserve"> </w:t>
      </w:r>
      <w:r w:rsidR="00720218">
        <w:rPr>
          <w:bCs/>
          <w:iCs/>
          <w:color w:val="000000" w:themeColor="text1"/>
        </w:rPr>
        <w:t>DCGA results</w:t>
      </w:r>
      <w:r w:rsidR="008F364B" w:rsidRPr="002930F2">
        <w:rPr>
          <w:bCs/>
          <w:iCs/>
          <w:color w:val="000000" w:themeColor="text1"/>
        </w:rPr>
        <w:t xml:space="preserve">, </w:t>
      </w:r>
      <w:r w:rsidR="008F364B" w:rsidRPr="002930F2">
        <w:rPr>
          <w:bCs/>
          <w:i/>
          <w:iCs/>
          <w:color w:val="000000" w:themeColor="text1"/>
        </w:rPr>
        <w:t>snq2∆yor1∆ybt1∆ycf1∆</w:t>
      </w:r>
      <w:r w:rsidR="002C45E2">
        <w:rPr>
          <w:bCs/>
          <w:iCs/>
          <w:color w:val="000000" w:themeColor="text1"/>
        </w:rPr>
        <w:t xml:space="preserve"> </w:t>
      </w:r>
      <w:r w:rsidR="00CA46B9">
        <w:rPr>
          <w:bCs/>
          <w:iCs/>
          <w:color w:val="000000" w:themeColor="text1"/>
        </w:rPr>
        <w:t>had the highest resistance</w:t>
      </w:r>
      <w:r w:rsidR="008F364B" w:rsidRPr="002930F2">
        <w:rPr>
          <w:bCs/>
          <w:iCs/>
          <w:color w:val="000000" w:themeColor="text1"/>
        </w:rPr>
        <w:t xml:space="preserve">. </w:t>
      </w:r>
    </w:p>
    <w:p w14:paraId="46DAAE1F" w14:textId="77777777" w:rsidR="00EC261A" w:rsidRDefault="00EC261A" w:rsidP="003966FD">
      <w:pPr>
        <w:jc w:val="both"/>
        <w:rPr>
          <w:bCs/>
          <w:iCs/>
          <w:color w:val="000000" w:themeColor="text1"/>
        </w:rPr>
      </w:pPr>
    </w:p>
    <w:p w14:paraId="47745A8C" w14:textId="75E4562D" w:rsidR="005364EE" w:rsidRDefault="00240A04" w:rsidP="00240A04">
      <w:pPr>
        <w:jc w:val="both"/>
        <w:rPr>
          <w:bCs/>
          <w:iCs/>
          <w:color w:val="000000" w:themeColor="text1"/>
        </w:rPr>
      </w:pPr>
      <w:r>
        <w:rPr>
          <w:bCs/>
          <w:iCs/>
          <w:color w:val="000000" w:themeColor="text1"/>
        </w:rPr>
        <w:t xml:space="preserve">We considered </w:t>
      </w:r>
      <w:r w:rsidR="00926676">
        <w:rPr>
          <w:bCs/>
          <w:iCs/>
          <w:color w:val="000000" w:themeColor="text1"/>
        </w:rPr>
        <w:t xml:space="preserve">two potential mechanisms by which </w:t>
      </w:r>
      <w:r w:rsidR="00926676" w:rsidRPr="001B7F09">
        <w:rPr>
          <w:bCs/>
          <w:i/>
          <w:iCs/>
          <w:color w:val="000000" w:themeColor="text1"/>
        </w:rPr>
        <w:t>SNQ2</w:t>
      </w:r>
      <w:r w:rsidR="00926676" w:rsidRPr="001B7F09">
        <w:rPr>
          <w:bCs/>
          <w:iCs/>
          <w:color w:val="000000" w:themeColor="text1"/>
        </w:rPr>
        <w:t xml:space="preserve">, </w:t>
      </w:r>
      <w:r w:rsidR="00926676" w:rsidRPr="001B7F09">
        <w:rPr>
          <w:bCs/>
          <w:i/>
          <w:iCs/>
          <w:color w:val="000000" w:themeColor="text1"/>
        </w:rPr>
        <w:t>YOR1</w:t>
      </w:r>
      <w:r w:rsidR="00926676" w:rsidRPr="001B7F09">
        <w:rPr>
          <w:bCs/>
          <w:iCs/>
          <w:color w:val="000000" w:themeColor="text1"/>
        </w:rPr>
        <w:t xml:space="preserve">, </w:t>
      </w:r>
      <w:r w:rsidR="00926676" w:rsidRPr="001B7F09">
        <w:rPr>
          <w:bCs/>
          <w:i/>
          <w:iCs/>
          <w:color w:val="000000" w:themeColor="text1"/>
        </w:rPr>
        <w:t>YBT1</w:t>
      </w:r>
      <w:r w:rsidR="00926676" w:rsidRPr="001B7F09">
        <w:rPr>
          <w:bCs/>
          <w:iCs/>
          <w:color w:val="000000" w:themeColor="text1"/>
        </w:rPr>
        <w:t xml:space="preserve">, and </w:t>
      </w:r>
      <w:r w:rsidR="00926676" w:rsidRPr="001B7F09">
        <w:rPr>
          <w:bCs/>
          <w:i/>
          <w:iCs/>
          <w:color w:val="000000" w:themeColor="text1"/>
        </w:rPr>
        <w:t>YCF1</w:t>
      </w:r>
      <w:r w:rsidR="00926676">
        <w:rPr>
          <w:bCs/>
          <w:iCs/>
          <w:color w:val="000000" w:themeColor="text1"/>
        </w:rPr>
        <w:t xml:space="preserve"> might negatively influence </w:t>
      </w:r>
      <w:r w:rsidR="00B2260E" w:rsidRPr="00650B0D">
        <w:rPr>
          <w:bCs/>
          <w:iCs/>
          <w:color w:val="000000" w:themeColor="text1"/>
        </w:rPr>
        <w:t>Pdr5</w:t>
      </w:r>
      <w:r w:rsidR="00B2260E">
        <w:rPr>
          <w:bCs/>
          <w:iCs/>
          <w:color w:val="000000" w:themeColor="text1"/>
        </w:rPr>
        <w:t xml:space="preserve"> </w:t>
      </w:r>
      <w:r w:rsidR="00926676">
        <w:rPr>
          <w:bCs/>
          <w:iCs/>
          <w:color w:val="000000" w:themeColor="text1"/>
        </w:rPr>
        <w:t>activity</w:t>
      </w:r>
      <w:r w:rsidR="00B2260E">
        <w:rPr>
          <w:bCs/>
          <w:iCs/>
          <w:color w:val="000000" w:themeColor="text1"/>
        </w:rPr>
        <w:t xml:space="preserve">: </w:t>
      </w:r>
      <w:r w:rsidR="005364EE">
        <w:rPr>
          <w:bCs/>
          <w:iCs/>
          <w:color w:val="000000" w:themeColor="text1"/>
        </w:rPr>
        <w:t xml:space="preserve">1) </w:t>
      </w:r>
      <w:r w:rsidR="00926676">
        <w:rPr>
          <w:bCs/>
          <w:iCs/>
          <w:color w:val="000000" w:themeColor="text1"/>
        </w:rPr>
        <w:t xml:space="preserve">indirect </w:t>
      </w:r>
      <w:r w:rsidR="00B2260E">
        <w:rPr>
          <w:bCs/>
          <w:iCs/>
          <w:color w:val="000000" w:themeColor="text1"/>
        </w:rPr>
        <w:t xml:space="preserve">reduction </w:t>
      </w:r>
      <w:r w:rsidR="00926676">
        <w:rPr>
          <w:bCs/>
          <w:iCs/>
          <w:color w:val="000000" w:themeColor="text1"/>
        </w:rPr>
        <w:t xml:space="preserve">via reduced </w:t>
      </w:r>
      <w:r w:rsidR="00B2260E" w:rsidRPr="00650B0D">
        <w:rPr>
          <w:bCs/>
          <w:i/>
          <w:iCs/>
          <w:color w:val="000000" w:themeColor="text1"/>
        </w:rPr>
        <w:t>PDR5</w:t>
      </w:r>
      <w:r w:rsidR="00B2260E">
        <w:rPr>
          <w:bCs/>
          <w:iCs/>
          <w:color w:val="000000" w:themeColor="text1"/>
        </w:rPr>
        <w:t xml:space="preserve"> </w:t>
      </w:r>
      <w:r w:rsidR="00926676">
        <w:rPr>
          <w:bCs/>
          <w:iCs/>
          <w:color w:val="000000" w:themeColor="text1"/>
        </w:rPr>
        <w:t>transcript levels</w:t>
      </w:r>
      <w:r w:rsidR="00B2260E">
        <w:rPr>
          <w:bCs/>
          <w:iCs/>
          <w:color w:val="000000" w:themeColor="text1"/>
        </w:rPr>
        <w:t xml:space="preserve">; and </w:t>
      </w:r>
      <w:r w:rsidR="005364EE">
        <w:rPr>
          <w:bCs/>
          <w:iCs/>
          <w:color w:val="000000" w:themeColor="text1"/>
        </w:rPr>
        <w:t xml:space="preserve">2) </w:t>
      </w:r>
      <w:r w:rsidR="00926676">
        <w:rPr>
          <w:bCs/>
          <w:iCs/>
          <w:color w:val="000000" w:themeColor="text1"/>
        </w:rPr>
        <w:t xml:space="preserve">direct inhibition </w:t>
      </w:r>
      <w:r w:rsidR="00B2260E">
        <w:rPr>
          <w:bCs/>
          <w:iCs/>
          <w:color w:val="000000" w:themeColor="text1"/>
        </w:rPr>
        <w:t xml:space="preserve">of Pdr5 via inhibitory </w:t>
      </w:r>
      <w:r w:rsidR="00926676">
        <w:rPr>
          <w:bCs/>
          <w:iCs/>
          <w:color w:val="000000" w:themeColor="text1"/>
        </w:rPr>
        <w:t>protein interaction</w:t>
      </w:r>
      <w:r w:rsidR="00984524">
        <w:rPr>
          <w:bCs/>
          <w:iCs/>
          <w:color w:val="000000" w:themeColor="text1"/>
        </w:rPr>
        <w:t>s</w:t>
      </w:r>
      <w:r w:rsidR="00926676">
        <w:rPr>
          <w:bCs/>
          <w:iCs/>
          <w:color w:val="000000" w:themeColor="text1"/>
        </w:rPr>
        <w:t xml:space="preserve">.  </w:t>
      </w:r>
    </w:p>
    <w:p w14:paraId="228E1483" w14:textId="77777777" w:rsidR="005364EE" w:rsidRDefault="005364EE" w:rsidP="00240A04">
      <w:pPr>
        <w:jc w:val="both"/>
        <w:rPr>
          <w:bCs/>
          <w:iCs/>
          <w:color w:val="000000" w:themeColor="text1"/>
        </w:rPr>
      </w:pPr>
    </w:p>
    <w:p w14:paraId="4C15F876" w14:textId="6860972A" w:rsidR="00D942E0" w:rsidRPr="00A54878" w:rsidRDefault="005902C8" w:rsidP="00D942E0">
      <w:pPr>
        <w:jc w:val="both"/>
        <w:rPr>
          <w:bCs/>
          <w:iCs/>
          <w:color w:val="000000" w:themeColor="text1"/>
        </w:rPr>
      </w:pPr>
      <w:r>
        <w:rPr>
          <w:bCs/>
          <w:iCs/>
          <w:color w:val="000000" w:themeColor="text1"/>
        </w:rPr>
        <w:t xml:space="preserve">In line with </w:t>
      </w:r>
      <w:r w:rsidR="003D12E9">
        <w:rPr>
          <w:bCs/>
          <w:iCs/>
          <w:color w:val="000000" w:themeColor="text1"/>
        </w:rPr>
        <w:t>a hidden factor mediating negative influence, i</w:t>
      </w:r>
      <w:r w:rsidR="00BA3C21" w:rsidRPr="00087F63">
        <w:rPr>
          <w:bCs/>
          <w:iCs/>
          <w:color w:val="000000" w:themeColor="text1"/>
        </w:rPr>
        <w:t xml:space="preserve">nhibition of </w:t>
      </w:r>
      <w:r w:rsidR="00B2260E" w:rsidRPr="00650B0D">
        <w:rPr>
          <w:bCs/>
          <w:iCs/>
          <w:color w:val="000000" w:themeColor="text1"/>
        </w:rPr>
        <w:t>Pdr5</w:t>
      </w:r>
      <w:r w:rsidR="00B2260E">
        <w:rPr>
          <w:bCs/>
          <w:i/>
          <w:iCs/>
          <w:color w:val="000000" w:themeColor="text1"/>
        </w:rPr>
        <w:t xml:space="preserve"> </w:t>
      </w:r>
      <w:r w:rsidR="00926676">
        <w:rPr>
          <w:bCs/>
          <w:iCs/>
          <w:color w:val="000000" w:themeColor="text1"/>
        </w:rPr>
        <w:t xml:space="preserve">activity </w:t>
      </w:r>
      <w:r w:rsidR="00BA3C21" w:rsidRPr="00087F63">
        <w:rPr>
          <w:bCs/>
          <w:iCs/>
          <w:color w:val="000000" w:themeColor="text1"/>
        </w:rPr>
        <w:t xml:space="preserve">by </w:t>
      </w:r>
      <w:r w:rsidR="00BA3C21" w:rsidRPr="00087F63">
        <w:rPr>
          <w:bCs/>
          <w:i/>
          <w:iCs/>
          <w:color w:val="000000" w:themeColor="text1"/>
        </w:rPr>
        <w:t>SNQ2</w:t>
      </w:r>
      <w:r w:rsidR="00BA3C21" w:rsidRPr="00087F63">
        <w:rPr>
          <w:bCs/>
          <w:iCs/>
          <w:color w:val="000000" w:themeColor="text1"/>
        </w:rPr>
        <w:t xml:space="preserve"> and </w:t>
      </w:r>
      <w:r w:rsidR="00BA3C21" w:rsidRPr="00087F63">
        <w:rPr>
          <w:bCs/>
          <w:i/>
          <w:iCs/>
          <w:color w:val="000000" w:themeColor="text1"/>
        </w:rPr>
        <w:t>YOR1</w:t>
      </w:r>
      <w:r w:rsidR="00BA3C21" w:rsidRPr="00087F63">
        <w:rPr>
          <w:bCs/>
          <w:iCs/>
          <w:color w:val="000000" w:themeColor="text1"/>
        </w:rPr>
        <w:t xml:space="preserve"> </w:t>
      </w:r>
      <w:r w:rsidR="00926676">
        <w:rPr>
          <w:bCs/>
          <w:iCs/>
          <w:color w:val="000000" w:themeColor="text1"/>
        </w:rPr>
        <w:t xml:space="preserve">was previously reported, </w:t>
      </w:r>
      <w:r w:rsidR="00240A04">
        <w:rPr>
          <w:bCs/>
          <w:iCs/>
          <w:color w:val="000000" w:themeColor="text1"/>
        </w:rPr>
        <w:t xml:space="preserve">explained by </w:t>
      </w:r>
      <w:r w:rsidR="00926676">
        <w:rPr>
          <w:bCs/>
          <w:iCs/>
          <w:color w:val="000000" w:themeColor="text1"/>
        </w:rPr>
        <w:t xml:space="preserve">reduced activity of the transcription factor </w:t>
      </w:r>
      <w:r w:rsidR="00BA3C21" w:rsidRPr="00BA3C21">
        <w:rPr>
          <w:bCs/>
          <w:iCs/>
          <w:color w:val="000000" w:themeColor="text1"/>
        </w:rPr>
        <w:t>Pdr1</w:t>
      </w:r>
      <w:r w:rsidR="00240A04">
        <w:rPr>
          <w:bCs/>
          <w:iCs/>
          <w:color w:val="000000" w:themeColor="text1"/>
        </w:rPr>
        <w:t xml:space="preserve"> </w:t>
      </w:r>
      <w:r w:rsidR="00926676">
        <w:rPr>
          <w:bCs/>
          <w:iCs/>
          <w:color w:val="000000" w:themeColor="text1"/>
        </w:rPr>
        <w:t xml:space="preserve">via </w:t>
      </w:r>
      <w:r w:rsidR="00E9310B">
        <w:rPr>
          <w:bCs/>
          <w:iCs/>
          <w:color w:val="000000" w:themeColor="text1"/>
        </w:rPr>
        <w:t>an unknown mechanism</w:t>
      </w:r>
      <w:r w:rsidR="00240A04">
        <w:rPr>
          <w:bCs/>
          <w:iCs/>
          <w:color w:val="000000" w:themeColor="text1"/>
        </w:rPr>
        <w:t>, which in turn yield</w:t>
      </w:r>
      <w:r w:rsidR="00D942E0">
        <w:rPr>
          <w:bCs/>
          <w:iCs/>
          <w:color w:val="000000" w:themeColor="text1"/>
        </w:rPr>
        <w:t>s</w:t>
      </w:r>
      <w:r w:rsidR="00240A04">
        <w:rPr>
          <w:bCs/>
          <w:iCs/>
          <w:color w:val="000000" w:themeColor="text1"/>
        </w:rPr>
        <w:t xml:space="preserve"> reduced </w:t>
      </w:r>
      <w:r w:rsidR="00240A04" w:rsidRPr="00AD394C">
        <w:rPr>
          <w:bCs/>
          <w:i/>
          <w:iCs/>
          <w:color w:val="000000" w:themeColor="text1"/>
        </w:rPr>
        <w:t>PDR5</w:t>
      </w:r>
      <w:r w:rsidR="00240A04">
        <w:rPr>
          <w:bCs/>
          <w:iCs/>
          <w:color w:val="000000" w:themeColor="text1"/>
        </w:rPr>
        <w:t xml:space="preserve"> transcript levels</w:t>
      </w:r>
      <w:r w:rsidR="00984524">
        <w:rPr>
          <w:bCs/>
          <w:iCs/>
          <w:color w:val="000000" w:themeColor="text1"/>
        </w:rPr>
        <w:t xml:space="preserve"> </w:t>
      </w:r>
      <w:r w:rsidR="00BA3C21" w:rsidRPr="00BA3C21">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BA3C21" w:rsidRPr="00BA3C21">
        <w:rPr>
          <w:bCs/>
          <w:iCs/>
          <w:color w:val="000000" w:themeColor="text1"/>
        </w:rPr>
        <w:fldChar w:fldCharType="separate"/>
      </w:r>
      <w:r w:rsidR="00D659A1" w:rsidRPr="00D659A1">
        <w:rPr>
          <w:bCs/>
          <w:iCs/>
          <w:noProof/>
          <w:color w:val="000000" w:themeColor="text1"/>
        </w:rPr>
        <w:t>(Kolaczkowska et al., 2008)</w:t>
      </w:r>
      <w:r w:rsidR="00BA3C21" w:rsidRPr="00BA3C21">
        <w:rPr>
          <w:bCs/>
          <w:iCs/>
          <w:color w:val="000000" w:themeColor="text1"/>
        </w:rPr>
        <w:fldChar w:fldCharType="end"/>
      </w:r>
      <w:r w:rsidR="00926676">
        <w:rPr>
          <w:bCs/>
          <w:iCs/>
          <w:color w:val="000000" w:themeColor="text1"/>
        </w:rPr>
        <w:t>.</w:t>
      </w:r>
      <w:r w:rsidR="00BA3C21" w:rsidRPr="00BA3C21">
        <w:rPr>
          <w:bCs/>
          <w:iCs/>
          <w:color w:val="000000" w:themeColor="text1"/>
        </w:rPr>
        <w:t xml:space="preserve"> </w:t>
      </w:r>
      <w:r w:rsidR="005364EE">
        <w:rPr>
          <w:bCs/>
          <w:iCs/>
          <w:color w:val="000000" w:themeColor="text1"/>
        </w:rPr>
        <w:t xml:space="preserve"> </w:t>
      </w:r>
      <w:r w:rsidR="00D942E0">
        <w:rPr>
          <w:bCs/>
          <w:iCs/>
          <w:color w:val="000000" w:themeColor="text1"/>
        </w:rPr>
        <w:t xml:space="preserve">Using </w:t>
      </w:r>
      <w:r w:rsidR="00240A04">
        <w:rPr>
          <w:bCs/>
          <w:iCs/>
          <w:color w:val="000000" w:themeColor="text1"/>
        </w:rPr>
        <w:t>qRT-PCR</w:t>
      </w:r>
      <w:r w:rsidR="00D942E0">
        <w:rPr>
          <w:bCs/>
          <w:iCs/>
          <w:color w:val="000000" w:themeColor="text1"/>
        </w:rPr>
        <w:t xml:space="preserve">, we found </w:t>
      </w:r>
      <w:r w:rsidR="00D942E0">
        <w:rPr>
          <w:bCs/>
          <w:i/>
          <w:iCs/>
          <w:color w:val="000000" w:themeColor="text1"/>
        </w:rPr>
        <w:t xml:space="preserve">snq2∆yor1∆ </w:t>
      </w:r>
      <w:r w:rsidR="00D942E0">
        <w:rPr>
          <w:bCs/>
          <w:iCs/>
          <w:color w:val="000000" w:themeColor="text1"/>
        </w:rPr>
        <w:t xml:space="preserve">to have a ~1.3× increased </w:t>
      </w:r>
      <w:r w:rsidR="00D942E0">
        <w:rPr>
          <w:bCs/>
          <w:i/>
          <w:iCs/>
          <w:color w:val="000000" w:themeColor="text1"/>
        </w:rPr>
        <w:t xml:space="preserve">PDR5 </w:t>
      </w:r>
      <w:r w:rsidR="00D942E0">
        <w:rPr>
          <w:bCs/>
          <w:iCs/>
          <w:color w:val="000000" w:themeColor="text1"/>
        </w:rPr>
        <w:t xml:space="preserve">mRNA level relative to wild-type. Although this was numerically consistent with the </w:t>
      </w:r>
      <w:r w:rsidR="005A7843">
        <w:rPr>
          <w:bCs/>
          <w:iCs/>
          <w:color w:val="000000" w:themeColor="text1"/>
        </w:rPr>
        <w:t xml:space="preserve">previously-reported </w:t>
      </w:r>
      <w:r w:rsidR="00D942E0">
        <w:rPr>
          <w:bCs/>
          <w:iCs/>
          <w:color w:val="000000" w:themeColor="text1"/>
        </w:rPr>
        <w:t xml:space="preserve">~1.5× increase for </w:t>
      </w:r>
      <w:r w:rsidR="00D942E0">
        <w:rPr>
          <w:bCs/>
          <w:i/>
          <w:iCs/>
          <w:color w:val="000000" w:themeColor="text1"/>
        </w:rPr>
        <w:t>snq2∆yor1∆</w:t>
      </w:r>
      <w:r w:rsidR="00984524">
        <w:rPr>
          <w:bCs/>
          <w:i/>
          <w:iCs/>
          <w:color w:val="000000" w:themeColor="text1"/>
        </w:rPr>
        <w:t xml:space="preserve"> </w:t>
      </w:r>
      <w:r w:rsidR="005A7843">
        <w:rPr>
          <w:bCs/>
          <w:iCs/>
          <w:color w:val="000000" w:themeColor="text1"/>
        </w:rPr>
        <w:fldChar w:fldCharType="begin" w:fldLock="1"/>
      </w:r>
      <w:r w:rsidR="00F13A96">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5A7843">
        <w:rPr>
          <w:bCs/>
          <w:iCs/>
          <w:color w:val="000000" w:themeColor="text1"/>
        </w:rPr>
        <w:fldChar w:fldCharType="separate"/>
      </w:r>
      <w:r w:rsidR="00D659A1" w:rsidRPr="00D659A1">
        <w:rPr>
          <w:bCs/>
          <w:iCs/>
          <w:noProof/>
          <w:color w:val="000000" w:themeColor="text1"/>
        </w:rPr>
        <w:t>(Kolaczkowska et al., 2008)</w:t>
      </w:r>
      <w:r w:rsidR="005A7843">
        <w:rPr>
          <w:bCs/>
          <w:iCs/>
          <w:color w:val="000000" w:themeColor="text1"/>
        </w:rPr>
        <w:fldChar w:fldCharType="end"/>
      </w:r>
      <w:r w:rsidR="00D942E0">
        <w:rPr>
          <w:bCs/>
          <w:iCs/>
          <w:color w:val="000000" w:themeColor="text1"/>
        </w:rPr>
        <w:t xml:space="preserve">, </w:t>
      </w:r>
      <w:r w:rsidR="00CC740E">
        <w:rPr>
          <w:bCs/>
          <w:iCs/>
          <w:color w:val="000000" w:themeColor="text1"/>
        </w:rPr>
        <w:t xml:space="preserve">the change did not reach statistical significance in our hands </w:t>
      </w:r>
      <w:r w:rsidR="00D942E0">
        <w:rPr>
          <w:bCs/>
          <w:iCs/>
          <w:color w:val="000000" w:themeColor="text1"/>
        </w:rPr>
        <w:t xml:space="preserve">(p = 0.27, </w:t>
      </w:r>
      <w:r w:rsidR="004452EF">
        <w:rPr>
          <w:bCs/>
          <w:iCs/>
          <w:color w:val="000000" w:themeColor="text1"/>
        </w:rPr>
        <w:t xml:space="preserve">Figure </w:t>
      </w:r>
      <w:r w:rsidR="00D942E0">
        <w:rPr>
          <w:bCs/>
          <w:iCs/>
          <w:color w:val="000000" w:themeColor="text1"/>
        </w:rPr>
        <w:t>4E)</w:t>
      </w:r>
      <w:r w:rsidR="005A7843">
        <w:rPr>
          <w:bCs/>
          <w:iCs/>
          <w:color w:val="000000" w:themeColor="text1"/>
        </w:rPr>
        <w:t xml:space="preserve"> and the previous report did not contain a statistical test</w:t>
      </w:r>
      <w:r w:rsidR="00D942E0">
        <w:rPr>
          <w:bCs/>
          <w:iCs/>
          <w:color w:val="000000" w:themeColor="text1"/>
        </w:rPr>
        <w:t>.  N</w:t>
      </w:r>
      <w:r w:rsidR="003966FD">
        <w:rPr>
          <w:bCs/>
          <w:iCs/>
          <w:color w:val="000000" w:themeColor="text1"/>
        </w:rPr>
        <w:t xml:space="preserve">o evidence of </w:t>
      </w:r>
      <w:r w:rsidR="00804936">
        <w:rPr>
          <w:bCs/>
          <w:iCs/>
          <w:color w:val="000000" w:themeColor="text1"/>
        </w:rPr>
        <w:t xml:space="preserve">mRNA </w:t>
      </w:r>
      <w:r w:rsidR="003966FD">
        <w:rPr>
          <w:bCs/>
          <w:iCs/>
          <w:color w:val="000000" w:themeColor="text1"/>
        </w:rPr>
        <w:t xml:space="preserve">induction in the </w:t>
      </w:r>
      <w:r w:rsidR="003966FD">
        <w:rPr>
          <w:bCs/>
          <w:i/>
          <w:iCs/>
          <w:color w:val="000000" w:themeColor="text1"/>
        </w:rPr>
        <w:t xml:space="preserve">ybt1∆ycf1∆ </w:t>
      </w:r>
      <w:r w:rsidR="003966FD" w:rsidRPr="000349EA">
        <w:rPr>
          <w:bCs/>
          <w:iCs/>
          <w:color w:val="000000" w:themeColor="text1"/>
        </w:rPr>
        <w:t>strain</w:t>
      </w:r>
      <w:r w:rsidR="003966FD">
        <w:rPr>
          <w:bCs/>
          <w:i/>
          <w:iCs/>
          <w:color w:val="000000" w:themeColor="text1"/>
        </w:rPr>
        <w:t xml:space="preserve"> </w:t>
      </w:r>
      <w:r w:rsidR="003966FD">
        <w:rPr>
          <w:bCs/>
          <w:iCs/>
          <w:color w:val="000000" w:themeColor="text1"/>
        </w:rPr>
        <w:t xml:space="preserve">was </w:t>
      </w:r>
      <w:r w:rsidR="00FA206A">
        <w:rPr>
          <w:bCs/>
          <w:iCs/>
          <w:color w:val="000000" w:themeColor="text1"/>
        </w:rPr>
        <w:t>observed</w:t>
      </w:r>
      <w:r w:rsidR="003966FD">
        <w:rPr>
          <w:bCs/>
          <w:i/>
          <w:iCs/>
          <w:color w:val="000000" w:themeColor="text1"/>
        </w:rPr>
        <w:t xml:space="preserve"> </w:t>
      </w:r>
      <w:r w:rsidR="003966FD">
        <w:rPr>
          <w:bCs/>
          <w:iCs/>
          <w:color w:val="000000" w:themeColor="text1"/>
        </w:rPr>
        <w:t>(</w:t>
      </w:r>
      <w:r w:rsidR="001421B9">
        <w:rPr>
          <w:bCs/>
          <w:iCs/>
          <w:color w:val="000000" w:themeColor="text1"/>
        </w:rPr>
        <w:t xml:space="preserve">0.9 fold expression, </w:t>
      </w:r>
      <w:r w:rsidR="003966FD">
        <w:rPr>
          <w:bCs/>
          <w:iCs/>
          <w:color w:val="000000" w:themeColor="text1"/>
        </w:rPr>
        <w:t xml:space="preserve">p = 0.69 , </w:t>
      </w:r>
      <w:r w:rsidR="004452EF">
        <w:rPr>
          <w:bCs/>
          <w:iCs/>
          <w:color w:val="000000" w:themeColor="text1"/>
        </w:rPr>
        <w:t xml:space="preserve">Figure </w:t>
      </w:r>
      <w:r w:rsidR="003966FD">
        <w:rPr>
          <w:bCs/>
          <w:iCs/>
          <w:color w:val="000000" w:themeColor="text1"/>
        </w:rPr>
        <w:t xml:space="preserve">4E).  </w:t>
      </w:r>
      <w:r w:rsidR="003766DE">
        <w:rPr>
          <w:bCs/>
          <w:iCs/>
          <w:color w:val="000000" w:themeColor="text1"/>
        </w:rPr>
        <w:t>More persuasively</w:t>
      </w:r>
      <w:r w:rsidR="00CC740E">
        <w:rPr>
          <w:bCs/>
          <w:iCs/>
          <w:color w:val="000000" w:themeColor="text1"/>
        </w:rPr>
        <w:t xml:space="preserve">, we found that </w:t>
      </w:r>
      <w:r w:rsidR="00CC740E" w:rsidRPr="00BA3C21">
        <w:rPr>
          <w:bCs/>
          <w:i/>
          <w:iCs/>
          <w:color w:val="000000" w:themeColor="text1"/>
        </w:rPr>
        <w:t xml:space="preserve">PDR5 </w:t>
      </w:r>
      <w:r w:rsidR="00CC740E" w:rsidRPr="00BA3C21">
        <w:rPr>
          <w:bCs/>
          <w:iCs/>
          <w:color w:val="000000" w:themeColor="text1"/>
        </w:rPr>
        <w:t>mR</w:t>
      </w:r>
      <w:r w:rsidR="00CC740E">
        <w:rPr>
          <w:bCs/>
          <w:iCs/>
          <w:color w:val="000000" w:themeColor="text1"/>
        </w:rPr>
        <w:t xml:space="preserve">NA levels were </w:t>
      </w:r>
      <w:r w:rsidR="005A7843">
        <w:rPr>
          <w:bCs/>
          <w:iCs/>
          <w:color w:val="000000" w:themeColor="text1"/>
        </w:rPr>
        <w:t xml:space="preserve">significantly </w:t>
      </w:r>
      <w:r w:rsidR="00CC740E">
        <w:rPr>
          <w:bCs/>
          <w:iCs/>
          <w:color w:val="000000" w:themeColor="text1"/>
        </w:rPr>
        <w:t xml:space="preserve">higher </w:t>
      </w:r>
      <w:r w:rsidR="00CC740E" w:rsidRPr="00BA3C21">
        <w:rPr>
          <w:bCs/>
          <w:iCs/>
          <w:color w:val="000000" w:themeColor="text1"/>
        </w:rPr>
        <w:t xml:space="preserve">in </w:t>
      </w:r>
      <w:r w:rsidR="00CC740E" w:rsidRPr="00BA3C21">
        <w:rPr>
          <w:bCs/>
          <w:i/>
          <w:iCs/>
          <w:color w:val="000000" w:themeColor="text1"/>
        </w:rPr>
        <w:t xml:space="preserve">snq2∆yor1∆ybt1∆ycf1∆ </w:t>
      </w:r>
      <w:r w:rsidR="005A7843">
        <w:rPr>
          <w:bCs/>
          <w:iCs/>
          <w:color w:val="000000" w:themeColor="text1"/>
        </w:rPr>
        <w:t xml:space="preserve">than </w:t>
      </w:r>
      <w:r w:rsidR="00CC740E">
        <w:rPr>
          <w:bCs/>
          <w:iCs/>
          <w:color w:val="000000" w:themeColor="text1"/>
        </w:rPr>
        <w:t>the wild type</w:t>
      </w:r>
      <w:r w:rsidR="00CC740E" w:rsidRPr="00BA3C21">
        <w:rPr>
          <w:bCs/>
          <w:iCs/>
          <w:color w:val="000000" w:themeColor="text1"/>
        </w:rPr>
        <w:t xml:space="preserve"> (</w:t>
      </w:r>
      <w:r w:rsidR="005A7843">
        <w:rPr>
          <w:bCs/>
          <w:iCs/>
          <w:color w:val="000000" w:themeColor="text1"/>
        </w:rPr>
        <w:t xml:space="preserve">2.1× increase; </w:t>
      </w:r>
      <w:r w:rsidR="00CC740E" w:rsidRPr="00BA3C21">
        <w:rPr>
          <w:bCs/>
          <w:i/>
          <w:iCs/>
          <w:color w:val="000000" w:themeColor="text1"/>
        </w:rPr>
        <w:t>p</w:t>
      </w:r>
      <w:r w:rsidR="00CC740E" w:rsidRPr="00BA3C21">
        <w:rPr>
          <w:bCs/>
          <w:iCs/>
          <w:color w:val="000000" w:themeColor="text1"/>
        </w:rPr>
        <w:t xml:space="preserve"> = </w:t>
      </w:r>
      <w:r w:rsidR="00CC740E">
        <w:rPr>
          <w:bCs/>
          <w:iCs/>
          <w:color w:val="000000" w:themeColor="text1"/>
        </w:rPr>
        <w:t xml:space="preserve">0.032; </w:t>
      </w:r>
      <w:r w:rsidR="004452EF">
        <w:rPr>
          <w:bCs/>
          <w:iCs/>
          <w:color w:val="000000" w:themeColor="text1"/>
        </w:rPr>
        <w:t xml:space="preserve">Figure </w:t>
      </w:r>
      <w:r w:rsidR="00CC740E">
        <w:rPr>
          <w:bCs/>
          <w:iCs/>
          <w:color w:val="000000" w:themeColor="text1"/>
        </w:rPr>
        <w:t>4D</w:t>
      </w:r>
      <w:r w:rsidR="00CC740E" w:rsidRPr="00BA3C21">
        <w:rPr>
          <w:bCs/>
          <w:iCs/>
          <w:color w:val="000000" w:themeColor="text1"/>
        </w:rPr>
        <w:t>).</w:t>
      </w:r>
      <w:r w:rsidR="005A7843">
        <w:rPr>
          <w:bCs/>
          <w:iCs/>
          <w:color w:val="000000" w:themeColor="text1"/>
        </w:rPr>
        <w:t xml:space="preserve">  </w:t>
      </w:r>
      <w:r w:rsidR="008B2904">
        <w:rPr>
          <w:bCs/>
          <w:iCs/>
          <w:color w:val="000000" w:themeColor="text1"/>
        </w:rPr>
        <w:t xml:space="preserve">Interestingly, relative expression of </w:t>
      </w:r>
      <w:r w:rsidR="008B2904">
        <w:rPr>
          <w:bCs/>
          <w:i/>
          <w:iCs/>
          <w:color w:val="000000" w:themeColor="text1"/>
        </w:rPr>
        <w:t xml:space="preserve">PDR5 </w:t>
      </w:r>
      <w:r w:rsidR="008B2904">
        <w:rPr>
          <w:bCs/>
          <w:iCs/>
          <w:color w:val="000000" w:themeColor="text1"/>
        </w:rPr>
        <w:t xml:space="preserve">tracked well with the relative activity expected by the neural network model, especially when considering only </w:t>
      </w:r>
      <w:r w:rsidR="006D48A5">
        <w:rPr>
          <w:bCs/>
          <w:iCs/>
          <w:color w:val="000000" w:themeColor="text1"/>
        </w:rPr>
        <w:t>‘</w:t>
      </w:r>
      <w:r w:rsidR="008B2904">
        <w:rPr>
          <w:bCs/>
          <w:iCs/>
          <w:color w:val="000000" w:themeColor="text1"/>
        </w:rPr>
        <w:t>indirect</w:t>
      </w:r>
      <w:r w:rsidR="006D48A5">
        <w:rPr>
          <w:bCs/>
          <w:iCs/>
          <w:color w:val="000000" w:themeColor="text1"/>
        </w:rPr>
        <w:t>’</w:t>
      </w:r>
      <w:r w:rsidR="008B2904">
        <w:rPr>
          <w:bCs/>
          <w:iCs/>
          <w:color w:val="000000" w:themeColor="text1"/>
        </w:rPr>
        <w:t xml:space="preserve"> influences</w:t>
      </w:r>
      <w:r w:rsidR="006D48A5">
        <w:rPr>
          <w:bCs/>
          <w:iCs/>
          <w:color w:val="000000" w:themeColor="text1"/>
        </w:rPr>
        <w:t xml:space="preserve"> </w:t>
      </w:r>
      <w:r w:rsidR="00810D5B">
        <w:rPr>
          <w:bCs/>
          <w:iCs/>
          <w:color w:val="000000" w:themeColor="text1"/>
        </w:rPr>
        <w:t>from the hidden mediating factor</w:t>
      </w:r>
      <w:r w:rsidR="008B2904">
        <w:rPr>
          <w:bCs/>
          <w:iCs/>
          <w:color w:val="000000" w:themeColor="text1"/>
        </w:rPr>
        <w:t xml:space="preserve"> (</w:t>
      </w:r>
      <w:r w:rsidR="004452EF">
        <w:rPr>
          <w:bCs/>
          <w:iCs/>
          <w:color w:val="000000" w:themeColor="text1"/>
        </w:rPr>
        <w:t xml:space="preserve">Figure </w:t>
      </w:r>
      <w:r w:rsidR="008B2904">
        <w:rPr>
          <w:bCs/>
          <w:iCs/>
          <w:color w:val="000000" w:themeColor="text1"/>
        </w:rPr>
        <w:t xml:space="preserve">5D).  </w:t>
      </w:r>
      <w:r w:rsidR="003766DE">
        <w:rPr>
          <w:bCs/>
          <w:iCs/>
          <w:color w:val="000000" w:themeColor="text1"/>
        </w:rPr>
        <w:t xml:space="preserve">Although these </w:t>
      </w:r>
      <w:r w:rsidR="001E0A38">
        <w:rPr>
          <w:bCs/>
          <w:iCs/>
          <w:color w:val="000000" w:themeColor="text1"/>
        </w:rPr>
        <w:t xml:space="preserve">results </w:t>
      </w:r>
      <w:r w:rsidR="003766DE">
        <w:rPr>
          <w:bCs/>
          <w:iCs/>
          <w:color w:val="000000" w:themeColor="text1"/>
        </w:rPr>
        <w:t xml:space="preserve">can </w:t>
      </w:r>
      <w:r w:rsidR="005A7843">
        <w:rPr>
          <w:bCs/>
          <w:iCs/>
          <w:color w:val="000000" w:themeColor="text1"/>
        </w:rPr>
        <w:t xml:space="preserve">provide only weak evidence </w:t>
      </w:r>
      <w:r w:rsidR="003766DE">
        <w:rPr>
          <w:bCs/>
          <w:iCs/>
          <w:color w:val="000000" w:themeColor="text1"/>
        </w:rPr>
        <w:t xml:space="preserve">for </w:t>
      </w:r>
      <w:r w:rsidR="005A7843">
        <w:rPr>
          <w:bCs/>
          <w:iCs/>
          <w:color w:val="000000" w:themeColor="text1"/>
        </w:rPr>
        <w:t xml:space="preserve">the previous finding that some combination of </w:t>
      </w:r>
      <w:r w:rsidR="005A7843" w:rsidRPr="00650B0D">
        <w:rPr>
          <w:bCs/>
          <w:i/>
          <w:iCs/>
          <w:color w:val="000000" w:themeColor="text1"/>
        </w:rPr>
        <w:t>SNQ2</w:t>
      </w:r>
      <w:r w:rsidR="005A7843">
        <w:rPr>
          <w:bCs/>
          <w:i/>
          <w:iCs/>
          <w:color w:val="000000" w:themeColor="text1"/>
        </w:rPr>
        <w:t xml:space="preserve"> </w:t>
      </w:r>
      <w:r w:rsidR="005A7843" w:rsidRPr="00650B0D">
        <w:rPr>
          <w:bCs/>
          <w:iCs/>
          <w:color w:val="000000" w:themeColor="text1"/>
        </w:rPr>
        <w:t>and</w:t>
      </w:r>
      <w:r w:rsidR="005A7843">
        <w:rPr>
          <w:bCs/>
          <w:i/>
          <w:iCs/>
          <w:color w:val="000000" w:themeColor="text1"/>
        </w:rPr>
        <w:t xml:space="preserve"> YOR1</w:t>
      </w:r>
      <w:r w:rsidR="005A7843">
        <w:rPr>
          <w:bCs/>
          <w:iCs/>
          <w:color w:val="000000" w:themeColor="text1"/>
        </w:rPr>
        <w:t xml:space="preserve"> </w:t>
      </w:r>
      <w:r w:rsidR="003766DE">
        <w:rPr>
          <w:bCs/>
          <w:iCs/>
          <w:color w:val="000000" w:themeColor="text1"/>
        </w:rPr>
        <w:t xml:space="preserve">yield reduced </w:t>
      </w:r>
      <w:r w:rsidR="005A7843" w:rsidRPr="00650B0D">
        <w:rPr>
          <w:bCs/>
          <w:i/>
          <w:iCs/>
          <w:color w:val="000000" w:themeColor="text1"/>
        </w:rPr>
        <w:t>PDR5</w:t>
      </w:r>
      <w:r w:rsidR="005A7843">
        <w:rPr>
          <w:bCs/>
          <w:i/>
          <w:iCs/>
          <w:color w:val="000000" w:themeColor="text1"/>
        </w:rPr>
        <w:t xml:space="preserve"> </w:t>
      </w:r>
      <w:r w:rsidR="005A7843" w:rsidRPr="00650B0D">
        <w:rPr>
          <w:bCs/>
          <w:iCs/>
          <w:color w:val="000000" w:themeColor="text1"/>
        </w:rPr>
        <w:t>mRNA levels</w:t>
      </w:r>
      <w:r w:rsidR="005A7843">
        <w:rPr>
          <w:bCs/>
          <w:iCs/>
          <w:color w:val="000000" w:themeColor="text1"/>
        </w:rPr>
        <w:t xml:space="preserve">, </w:t>
      </w:r>
      <w:r w:rsidR="003766DE">
        <w:rPr>
          <w:bCs/>
          <w:iCs/>
          <w:color w:val="000000" w:themeColor="text1"/>
        </w:rPr>
        <w:t xml:space="preserve">our results more confidently support the idea that the fluconazole resistance </w:t>
      </w:r>
      <w:r w:rsidR="003766DE" w:rsidRPr="00BA3C21">
        <w:rPr>
          <w:bCs/>
          <w:i/>
          <w:iCs/>
          <w:color w:val="000000" w:themeColor="text1"/>
        </w:rPr>
        <w:t>snq2∆yor1∆ybt1∆ycf1∆</w:t>
      </w:r>
      <w:r w:rsidR="003766DE">
        <w:rPr>
          <w:bCs/>
          <w:iCs/>
          <w:color w:val="000000" w:themeColor="text1"/>
        </w:rPr>
        <w:t xml:space="preserve"> can be explained (at least in part) </w:t>
      </w:r>
      <w:r w:rsidR="001341DD">
        <w:rPr>
          <w:bCs/>
          <w:iCs/>
          <w:color w:val="000000" w:themeColor="text1"/>
        </w:rPr>
        <w:t>by</w:t>
      </w:r>
      <w:r w:rsidR="003766DE">
        <w:rPr>
          <w:bCs/>
          <w:iCs/>
          <w:color w:val="000000" w:themeColor="text1"/>
        </w:rPr>
        <w:t xml:space="preserve"> increased </w:t>
      </w:r>
      <w:r w:rsidR="003766DE" w:rsidRPr="00650B0D">
        <w:rPr>
          <w:bCs/>
          <w:i/>
          <w:iCs/>
          <w:color w:val="000000" w:themeColor="text1"/>
        </w:rPr>
        <w:t>PDR5</w:t>
      </w:r>
      <w:r w:rsidR="003766DE">
        <w:rPr>
          <w:bCs/>
          <w:iCs/>
          <w:color w:val="000000" w:themeColor="text1"/>
        </w:rPr>
        <w:t xml:space="preserve"> transcript levels.</w:t>
      </w:r>
      <w:r w:rsidR="00A54878">
        <w:rPr>
          <w:bCs/>
          <w:iCs/>
          <w:color w:val="000000" w:themeColor="text1"/>
        </w:rPr>
        <w:t xml:space="preserve">  </w:t>
      </w:r>
    </w:p>
    <w:p w14:paraId="7442EEDA" w14:textId="1F3840C2" w:rsidR="00C47B8F" w:rsidRDefault="00C47B8F" w:rsidP="004D0055">
      <w:pPr>
        <w:jc w:val="both"/>
        <w:rPr>
          <w:bCs/>
          <w:iCs/>
          <w:color w:val="000000" w:themeColor="text1"/>
        </w:rPr>
      </w:pPr>
    </w:p>
    <w:p w14:paraId="3269151B" w14:textId="19FF058E" w:rsidR="00A97DF6" w:rsidRDefault="00A97DF6" w:rsidP="00A97DF6">
      <w:pPr>
        <w:jc w:val="both"/>
        <w:rPr>
          <w:bCs/>
          <w:iCs/>
          <w:color w:val="000000" w:themeColor="text1"/>
        </w:rPr>
      </w:pPr>
      <w:r>
        <w:rPr>
          <w:bCs/>
          <w:iCs/>
          <w:color w:val="000000" w:themeColor="text1"/>
        </w:rPr>
        <w:t xml:space="preserve">Insight into whether Snq2 might inhibit Pdr5 directly via protein interaction comes from a </w:t>
      </w:r>
      <w:r w:rsidR="00721A97">
        <w:rPr>
          <w:bCs/>
          <w:iCs/>
          <w:color w:val="000000" w:themeColor="text1"/>
        </w:rPr>
        <w:t xml:space="preserve">previous study investigating </w:t>
      </w:r>
      <w:r w:rsidR="00E44E46">
        <w:rPr>
          <w:bCs/>
          <w:iCs/>
          <w:color w:val="000000" w:themeColor="text1"/>
        </w:rPr>
        <w:t xml:space="preserve">an </w:t>
      </w:r>
      <w:r w:rsidR="00627DF3">
        <w:rPr>
          <w:bCs/>
          <w:iCs/>
          <w:color w:val="000000" w:themeColor="text1"/>
        </w:rPr>
        <w:t>Snq2-</w:t>
      </w:r>
      <w:r w:rsidR="005364EE">
        <w:rPr>
          <w:bCs/>
          <w:iCs/>
          <w:color w:val="000000" w:themeColor="text1"/>
        </w:rPr>
        <w:t xml:space="preserve">dependent decrease in </w:t>
      </w:r>
      <w:r w:rsidR="00627DF3">
        <w:rPr>
          <w:bCs/>
          <w:iCs/>
          <w:color w:val="000000" w:themeColor="text1"/>
        </w:rPr>
        <w:t xml:space="preserve">benomyl resistance </w:t>
      </w:r>
      <w:r w:rsidR="005364EE">
        <w:rPr>
          <w:bCs/>
          <w:iCs/>
          <w:color w:val="000000" w:themeColor="text1"/>
        </w:rPr>
        <w:t xml:space="preserve">imparted by </w:t>
      </w:r>
      <w:r w:rsidR="005364EE">
        <w:rPr>
          <w:bCs/>
          <w:i/>
          <w:iCs/>
          <w:color w:val="000000" w:themeColor="text1"/>
        </w:rPr>
        <w:t xml:space="preserve">PDR5 </w:t>
      </w:r>
      <w:r w:rsidR="00627DF3">
        <w:rPr>
          <w:bCs/>
          <w:iCs/>
          <w:color w:val="000000" w:themeColor="text1"/>
        </w:rPr>
        <w:t xml:space="preserve">and </w:t>
      </w:r>
      <w:r w:rsidR="005364EE">
        <w:rPr>
          <w:bCs/>
          <w:i/>
          <w:iCs/>
          <w:color w:val="000000" w:themeColor="text1"/>
        </w:rPr>
        <w:t xml:space="preserve">YOR1 </w:t>
      </w:r>
      <w:r w:rsidR="00627DF3">
        <w:rPr>
          <w:bCs/>
          <w:iCs/>
          <w:color w:val="000000" w:themeColor="text1"/>
        </w:rPr>
        <w:t xml:space="preserve">found evidence for </w:t>
      </w:r>
      <w:r w:rsidR="00E44E46">
        <w:rPr>
          <w:bCs/>
          <w:iCs/>
          <w:color w:val="000000" w:themeColor="text1"/>
        </w:rPr>
        <w:t xml:space="preserve">a modest (1.5×) </w:t>
      </w:r>
      <w:r w:rsidR="00954B8F">
        <w:rPr>
          <w:bCs/>
          <w:i/>
          <w:iCs/>
          <w:color w:val="000000" w:themeColor="text1"/>
        </w:rPr>
        <w:t xml:space="preserve">SNQ2 </w:t>
      </w:r>
      <w:r w:rsidR="00954B8F">
        <w:rPr>
          <w:bCs/>
          <w:iCs/>
          <w:color w:val="000000" w:themeColor="text1"/>
        </w:rPr>
        <w:t>mRNA</w:t>
      </w:r>
      <w:r w:rsidR="00627DF3">
        <w:rPr>
          <w:bCs/>
          <w:iCs/>
          <w:color w:val="000000" w:themeColor="text1"/>
        </w:rPr>
        <w:t xml:space="preserve"> induction only in </w:t>
      </w:r>
      <w:bookmarkStart w:id="19" w:name="_Hlk530662605"/>
      <w:r w:rsidR="00627DF3">
        <w:rPr>
          <w:bCs/>
          <w:i/>
          <w:iCs/>
          <w:color w:val="000000" w:themeColor="text1"/>
        </w:rPr>
        <w:t>pdr5∆yor1∆</w:t>
      </w:r>
      <w:r w:rsidR="00627DF3">
        <w:rPr>
          <w:bCs/>
          <w:iCs/>
          <w:color w:val="000000" w:themeColor="text1"/>
        </w:rPr>
        <w:t xml:space="preserve">, </w:t>
      </w:r>
      <w:bookmarkEnd w:id="19"/>
      <w:r w:rsidR="00627DF3">
        <w:rPr>
          <w:bCs/>
          <w:iCs/>
          <w:color w:val="000000" w:themeColor="text1"/>
        </w:rPr>
        <w:t>but</w:t>
      </w:r>
      <w:r w:rsidR="00600F21">
        <w:rPr>
          <w:bCs/>
          <w:iCs/>
          <w:color w:val="000000" w:themeColor="text1"/>
        </w:rPr>
        <w:t xml:space="preserve"> not </w:t>
      </w:r>
      <w:r w:rsidR="00E44E46">
        <w:rPr>
          <w:bCs/>
          <w:iCs/>
          <w:color w:val="000000" w:themeColor="text1"/>
        </w:rPr>
        <w:t xml:space="preserve">for </w:t>
      </w:r>
      <w:r w:rsidR="00600F21">
        <w:rPr>
          <w:bCs/>
          <w:iCs/>
          <w:color w:val="000000" w:themeColor="text1"/>
        </w:rPr>
        <w:t xml:space="preserve">either </w:t>
      </w:r>
      <w:r w:rsidR="00E44E46">
        <w:rPr>
          <w:bCs/>
          <w:i/>
          <w:iCs/>
          <w:color w:val="000000" w:themeColor="text1"/>
        </w:rPr>
        <w:t xml:space="preserve">pdr5∆ </w:t>
      </w:r>
      <w:r w:rsidR="00E44E46">
        <w:t xml:space="preserve">or </w:t>
      </w:r>
      <w:r w:rsidR="00E44E46">
        <w:rPr>
          <w:bCs/>
          <w:i/>
          <w:iCs/>
          <w:color w:val="000000" w:themeColor="text1"/>
        </w:rPr>
        <w:t>yor1∆</w:t>
      </w:r>
      <w:r w:rsidR="00E44E46">
        <w:rPr>
          <w:bCs/>
          <w:iCs/>
          <w:color w:val="000000" w:themeColor="text1"/>
        </w:rPr>
        <w:t>, despite the fact that each of these single mutants show</w:t>
      </w:r>
      <w:r w:rsidR="00C241BD">
        <w:rPr>
          <w:bCs/>
          <w:iCs/>
          <w:color w:val="000000" w:themeColor="text1"/>
        </w:rPr>
        <w:t>ed</w:t>
      </w:r>
      <w:r w:rsidR="00E44E46">
        <w:rPr>
          <w:bCs/>
          <w:iCs/>
          <w:color w:val="000000" w:themeColor="text1"/>
        </w:rPr>
        <w:t xml:space="preserve"> </w:t>
      </w:r>
      <w:r>
        <w:rPr>
          <w:bCs/>
          <w:iCs/>
          <w:color w:val="000000" w:themeColor="text1"/>
        </w:rPr>
        <w:t>increased</w:t>
      </w:r>
      <w:r w:rsidR="00E44E46">
        <w:rPr>
          <w:bCs/>
          <w:iCs/>
          <w:color w:val="000000" w:themeColor="text1"/>
        </w:rPr>
        <w:t xml:space="preserve"> benomyl resistance</w:t>
      </w:r>
      <w:r w:rsidR="00FF4A5D">
        <w:rPr>
          <w:bCs/>
          <w:iCs/>
          <w:color w:val="000000" w:themeColor="text1"/>
        </w:rPr>
        <w:t xml:space="preserve"> </w:t>
      </w:r>
      <w:r w:rsidR="004B4103">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B4103">
        <w:rPr>
          <w:bCs/>
          <w:iCs/>
          <w:color w:val="000000" w:themeColor="text1"/>
        </w:rPr>
        <w:fldChar w:fldCharType="separate"/>
      </w:r>
      <w:r w:rsidR="00D659A1" w:rsidRPr="00D659A1">
        <w:rPr>
          <w:bCs/>
          <w:iCs/>
          <w:noProof/>
          <w:color w:val="000000" w:themeColor="text1"/>
        </w:rPr>
        <w:t>(Snider et al., 2013)</w:t>
      </w:r>
      <w:r w:rsidR="004B4103">
        <w:rPr>
          <w:bCs/>
          <w:iCs/>
          <w:color w:val="000000" w:themeColor="text1"/>
        </w:rPr>
        <w:fldChar w:fldCharType="end"/>
      </w:r>
      <w:r w:rsidR="00627DF3">
        <w:rPr>
          <w:bCs/>
          <w:iCs/>
          <w:color w:val="000000" w:themeColor="text1"/>
        </w:rPr>
        <w:t xml:space="preserve">.  </w:t>
      </w:r>
      <w:r w:rsidR="00E44E46">
        <w:rPr>
          <w:bCs/>
          <w:iCs/>
          <w:color w:val="000000" w:themeColor="text1"/>
        </w:rPr>
        <w:t xml:space="preserve">This result suggested the possibility that transporter genes can negatively influence one another by non-transcriptional means, and </w:t>
      </w:r>
      <w:r w:rsidR="00954B8F">
        <w:rPr>
          <w:bCs/>
          <w:i/>
          <w:iCs/>
          <w:color w:val="000000" w:themeColor="text1"/>
        </w:rPr>
        <w:t>PDR5</w:t>
      </w:r>
      <w:r w:rsidR="00954B8F">
        <w:rPr>
          <w:bCs/>
          <w:iCs/>
          <w:color w:val="000000" w:themeColor="text1"/>
        </w:rPr>
        <w:t xml:space="preserve">-mediated </w:t>
      </w:r>
      <w:r w:rsidR="00D9246C">
        <w:rPr>
          <w:bCs/>
          <w:iCs/>
          <w:color w:val="000000" w:themeColor="text1"/>
        </w:rPr>
        <w:t xml:space="preserve">repression </w:t>
      </w:r>
      <w:r w:rsidR="00954B8F">
        <w:rPr>
          <w:bCs/>
          <w:iCs/>
          <w:color w:val="000000" w:themeColor="text1"/>
        </w:rPr>
        <w:t xml:space="preserve">of Snq2 </w:t>
      </w:r>
      <w:r w:rsidR="00E44E46">
        <w:rPr>
          <w:bCs/>
          <w:iCs/>
          <w:color w:val="000000" w:themeColor="text1"/>
        </w:rPr>
        <w:t xml:space="preserve">activity </w:t>
      </w:r>
      <w:r w:rsidR="00954B8F">
        <w:rPr>
          <w:bCs/>
          <w:iCs/>
          <w:color w:val="000000" w:themeColor="text1"/>
        </w:rPr>
        <w:t>was</w:t>
      </w:r>
      <w:r w:rsidR="00EB6B04">
        <w:rPr>
          <w:bCs/>
          <w:iCs/>
          <w:color w:val="000000" w:themeColor="text1"/>
        </w:rPr>
        <w:t xml:space="preserve"> </w:t>
      </w:r>
      <w:r w:rsidR="00954B8F">
        <w:rPr>
          <w:bCs/>
          <w:iCs/>
          <w:color w:val="000000" w:themeColor="text1"/>
        </w:rPr>
        <w:t>hypothesized to result</w:t>
      </w:r>
      <w:r w:rsidR="00AF4CE8">
        <w:rPr>
          <w:bCs/>
          <w:iCs/>
          <w:color w:val="000000" w:themeColor="text1"/>
        </w:rPr>
        <w:t xml:space="preserve"> at least in part</w:t>
      </w:r>
      <w:r w:rsidR="00954B8F">
        <w:rPr>
          <w:bCs/>
          <w:iCs/>
          <w:color w:val="000000" w:themeColor="text1"/>
        </w:rPr>
        <w:t xml:space="preserve"> from </w:t>
      </w:r>
      <w:r w:rsidR="00B04619">
        <w:rPr>
          <w:bCs/>
          <w:iCs/>
          <w:color w:val="000000" w:themeColor="text1"/>
        </w:rPr>
        <w:t xml:space="preserve">a </w:t>
      </w:r>
      <w:r w:rsidR="00954B8F">
        <w:rPr>
          <w:bCs/>
          <w:iCs/>
          <w:color w:val="000000" w:themeColor="text1"/>
        </w:rPr>
        <w:t>direct protein-p</w:t>
      </w:r>
      <w:r w:rsidR="00E96E6B">
        <w:rPr>
          <w:bCs/>
          <w:iCs/>
          <w:color w:val="000000" w:themeColor="text1"/>
        </w:rPr>
        <w:t>rotein interaction</w:t>
      </w:r>
      <w:r>
        <w:rPr>
          <w:bCs/>
          <w:iCs/>
          <w:color w:val="000000" w:themeColor="text1"/>
        </w:rPr>
        <w:t xml:space="preserve"> between Pdr5 and Snq2</w:t>
      </w:r>
      <w:r w:rsidR="00203D6C">
        <w:rPr>
          <w:bCs/>
          <w:iCs/>
          <w:color w:val="000000" w:themeColor="text1"/>
        </w:rPr>
        <w:t xml:space="preserve"> </w:t>
      </w:r>
      <w:r w:rsidR="00E96E6B">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E96E6B">
        <w:rPr>
          <w:bCs/>
          <w:iCs/>
          <w:color w:val="000000" w:themeColor="text1"/>
        </w:rPr>
        <w:fldChar w:fldCharType="separate"/>
      </w:r>
      <w:r w:rsidR="00D659A1" w:rsidRPr="00D659A1">
        <w:rPr>
          <w:bCs/>
          <w:iCs/>
          <w:noProof/>
          <w:color w:val="000000" w:themeColor="text1"/>
        </w:rPr>
        <w:t>(Snider et al., 2013)</w:t>
      </w:r>
      <w:r w:rsidR="00E96E6B">
        <w:rPr>
          <w:bCs/>
          <w:iCs/>
          <w:color w:val="000000" w:themeColor="text1"/>
        </w:rPr>
        <w:fldChar w:fldCharType="end"/>
      </w:r>
      <w:r w:rsidR="00410933" w:rsidRPr="00C7070C">
        <w:rPr>
          <w:bCs/>
          <w:iCs/>
          <w:color w:val="000000" w:themeColor="text1"/>
        </w:rPr>
        <w:t xml:space="preserve">.  </w:t>
      </w:r>
      <w:r w:rsidR="00D778EF">
        <w:rPr>
          <w:bCs/>
          <w:iCs/>
          <w:color w:val="000000" w:themeColor="text1"/>
        </w:rPr>
        <w:t xml:space="preserve">This </w:t>
      </w:r>
      <w:r w:rsidR="00996B7B">
        <w:rPr>
          <w:bCs/>
          <w:iCs/>
          <w:color w:val="000000" w:themeColor="text1"/>
        </w:rPr>
        <w:t xml:space="preserve">‘direct repression’ </w:t>
      </w:r>
      <w:r>
        <w:rPr>
          <w:bCs/>
          <w:iCs/>
          <w:color w:val="000000" w:themeColor="text1"/>
        </w:rPr>
        <w:t xml:space="preserve">model, in which heterodimerization of Pdr5 and Snq2 transporters draws subunits away from the homodimeric Snq2 complex and thereby reduces total efflux activity of Snq2, </w:t>
      </w:r>
      <w:r w:rsidR="00E44E46">
        <w:rPr>
          <w:bCs/>
          <w:iCs/>
          <w:color w:val="000000" w:themeColor="text1"/>
        </w:rPr>
        <w:t xml:space="preserve">drew </w:t>
      </w:r>
      <w:r w:rsidR="00D778EF">
        <w:rPr>
          <w:bCs/>
          <w:iCs/>
          <w:color w:val="000000" w:themeColor="text1"/>
        </w:rPr>
        <w:t xml:space="preserve">support </w:t>
      </w:r>
      <w:r w:rsidR="00E44E46">
        <w:rPr>
          <w:bCs/>
          <w:iCs/>
          <w:color w:val="000000" w:themeColor="text1"/>
        </w:rPr>
        <w:t xml:space="preserve">from </w:t>
      </w:r>
      <w:r w:rsidR="00D778EF">
        <w:rPr>
          <w:bCs/>
          <w:iCs/>
          <w:color w:val="000000" w:themeColor="text1"/>
        </w:rPr>
        <w:t>the</w:t>
      </w:r>
      <w:r w:rsidR="00EB6B04">
        <w:rPr>
          <w:bCs/>
          <w:iCs/>
          <w:color w:val="000000" w:themeColor="text1"/>
        </w:rPr>
        <w:t xml:space="preserve"> observed homodimer</w:t>
      </w:r>
      <w:r w:rsidR="00E44E46">
        <w:rPr>
          <w:bCs/>
          <w:iCs/>
          <w:color w:val="000000" w:themeColor="text1"/>
        </w:rPr>
        <w:t xml:space="preserve">ic </w:t>
      </w:r>
      <w:r w:rsidR="00D778EF">
        <w:rPr>
          <w:bCs/>
          <w:iCs/>
          <w:color w:val="000000" w:themeColor="text1"/>
        </w:rPr>
        <w:t xml:space="preserve">interactions of </w:t>
      </w:r>
      <w:r w:rsidR="00EC681D">
        <w:rPr>
          <w:bCs/>
          <w:iCs/>
          <w:color w:val="000000" w:themeColor="text1"/>
        </w:rPr>
        <w:t xml:space="preserve">Pdr5, Snq2, </w:t>
      </w:r>
      <w:r w:rsidR="00225307">
        <w:rPr>
          <w:bCs/>
          <w:iCs/>
          <w:color w:val="000000" w:themeColor="text1"/>
        </w:rPr>
        <w:t>and a</w:t>
      </w:r>
      <w:r w:rsidR="00E1403E">
        <w:rPr>
          <w:bCs/>
          <w:iCs/>
          <w:color w:val="000000" w:themeColor="text1"/>
        </w:rPr>
        <w:t xml:space="preserve"> </w:t>
      </w:r>
      <w:r w:rsidR="00833266">
        <w:rPr>
          <w:bCs/>
          <w:iCs/>
          <w:color w:val="000000" w:themeColor="text1"/>
        </w:rPr>
        <w:t>heterodimer</w:t>
      </w:r>
      <w:r w:rsidR="00E44E46">
        <w:rPr>
          <w:bCs/>
          <w:iCs/>
          <w:color w:val="000000" w:themeColor="text1"/>
        </w:rPr>
        <w:t xml:space="preserve">ic </w:t>
      </w:r>
      <w:r w:rsidR="00833266">
        <w:rPr>
          <w:bCs/>
          <w:iCs/>
          <w:color w:val="000000" w:themeColor="text1"/>
        </w:rPr>
        <w:t>interaction between</w:t>
      </w:r>
      <w:r w:rsidR="00225307">
        <w:rPr>
          <w:bCs/>
          <w:iCs/>
          <w:color w:val="000000" w:themeColor="text1"/>
        </w:rPr>
        <w:t xml:space="preserve"> Pdr5</w:t>
      </w:r>
      <w:r w:rsidR="00833266">
        <w:rPr>
          <w:bCs/>
          <w:iCs/>
          <w:color w:val="000000" w:themeColor="text1"/>
        </w:rPr>
        <w:t xml:space="preserve"> and </w:t>
      </w:r>
      <w:r w:rsidR="00225307">
        <w:rPr>
          <w:bCs/>
          <w:iCs/>
          <w:color w:val="000000" w:themeColor="text1"/>
        </w:rPr>
        <w:t>Snq2</w:t>
      </w:r>
      <w:r w:rsidR="00E1403E">
        <w:rPr>
          <w:bCs/>
          <w:iCs/>
          <w:color w:val="000000" w:themeColor="text1"/>
        </w:rPr>
        <w:t>.</w:t>
      </w:r>
      <w:r>
        <w:rPr>
          <w:bCs/>
          <w:iCs/>
          <w:color w:val="000000" w:themeColor="text1"/>
        </w:rPr>
        <w:t xml:space="preserve">  Although the possibility that </w:t>
      </w:r>
      <w:r w:rsidR="00B05E16">
        <w:rPr>
          <w:bCs/>
          <w:iCs/>
          <w:color w:val="000000" w:themeColor="text1"/>
        </w:rPr>
        <w:t xml:space="preserve">Snq2 </w:t>
      </w:r>
      <w:r>
        <w:rPr>
          <w:bCs/>
          <w:iCs/>
          <w:color w:val="000000" w:themeColor="text1"/>
        </w:rPr>
        <w:t xml:space="preserve">can reciprocally inhibit Pdr5 has </w:t>
      </w:r>
      <w:r w:rsidR="00B05E16">
        <w:rPr>
          <w:bCs/>
          <w:iCs/>
          <w:color w:val="000000" w:themeColor="text1"/>
        </w:rPr>
        <w:t>not been explored</w:t>
      </w:r>
      <w:r>
        <w:rPr>
          <w:bCs/>
          <w:iCs/>
          <w:color w:val="000000" w:themeColor="text1"/>
        </w:rPr>
        <w:t xml:space="preserve">, the possibility of this mechanism is strongly suggested by the previous benomyl resistance study.  </w:t>
      </w:r>
    </w:p>
    <w:p w14:paraId="42D6E7AE" w14:textId="77777777" w:rsidR="00A97DF6" w:rsidRDefault="00A97DF6" w:rsidP="00A97DF6">
      <w:pPr>
        <w:jc w:val="both"/>
        <w:rPr>
          <w:bCs/>
          <w:iCs/>
          <w:color w:val="000000" w:themeColor="text1"/>
        </w:rPr>
      </w:pPr>
    </w:p>
    <w:p w14:paraId="6001454E" w14:textId="73FEBD47" w:rsidR="00C569A0" w:rsidRPr="00FF3025" w:rsidRDefault="00A97DF6">
      <w:pPr>
        <w:jc w:val="both"/>
        <w:rPr>
          <w:bCs/>
          <w:iCs/>
          <w:color w:val="000000" w:themeColor="text1"/>
        </w:rPr>
      </w:pPr>
      <w:r>
        <w:rPr>
          <w:bCs/>
          <w:iCs/>
          <w:color w:val="000000" w:themeColor="text1"/>
        </w:rPr>
        <w:t xml:space="preserve">We next further investigated whether the observed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might also be mediated by direct physical interactions. </w:t>
      </w:r>
      <w:r w:rsidR="007608E9">
        <w:rPr>
          <w:bCs/>
          <w:iCs/>
          <w:color w:val="000000" w:themeColor="text1"/>
        </w:rPr>
        <w:t xml:space="preserve"> This model predicted a heterodimeric interaction between </w:t>
      </w:r>
      <w:r w:rsidR="00752082">
        <w:rPr>
          <w:bCs/>
          <w:iCs/>
          <w:color w:val="000000" w:themeColor="text1"/>
        </w:rPr>
        <w:t>Pdr5</w:t>
      </w:r>
      <w:r w:rsidR="007608E9">
        <w:rPr>
          <w:bCs/>
          <w:iCs/>
          <w:color w:val="000000" w:themeColor="text1"/>
        </w:rPr>
        <w:t xml:space="preserve"> and </w:t>
      </w:r>
      <w:r w:rsidR="00752082">
        <w:rPr>
          <w:bCs/>
          <w:iCs/>
          <w:color w:val="000000" w:themeColor="text1"/>
        </w:rPr>
        <w:t>Yor1</w:t>
      </w:r>
      <w:r w:rsidR="00344650">
        <w:rPr>
          <w:bCs/>
          <w:iCs/>
          <w:color w:val="000000" w:themeColor="text1"/>
        </w:rPr>
        <w:t>,</w:t>
      </w:r>
      <w:r w:rsidR="007608E9">
        <w:rPr>
          <w:bCs/>
          <w:iCs/>
          <w:color w:val="000000" w:themeColor="text1"/>
        </w:rPr>
        <w:t xml:space="preserve"> </w:t>
      </w:r>
      <w:r w:rsidR="00344650">
        <w:rPr>
          <w:bCs/>
          <w:iCs/>
          <w:color w:val="000000" w:themeColor="text1"/>
        </w:rPr>
        <w:t xml:space="preserve">and </w:t>
      </w:r>
      <w:r w:rsidR="007608E9">
        <w:rPr>
          <w:bCs/>
          <w:iCs/>
          <w:color w:val="000000" w:themeColor="text1"/>
        </w:rPr>
        <w:t xml:space="preserve">is made more plausible by the fact that Pdr5 and Yor1 are paralogs, and can </w:t>
      </w:r>
      <w:r w:rsidR="00EB3442">
        <w:rPr>
          <w:bCs/>
          <w:iCs/>
          <w:color w:val="000000" w:themeColor="text1"/>
        </w:rPr>
        <w:t xml:space="preserve">each </w:t>
      </w:r>
      <w:r w:rsidR="007608E9">
        <w:rPr>
          <w:bCs/>
          <w:iCs/>
          <w:color w:val="000000" w:themeColor="text1"/>
        </w:rPr>
        <w:t>form a homodimer</w:t>
      </w:r>
      <w:r w:rsidR="006C37AF">
        <w:rPr>
          <w:bCs/>
          <w:iCs/>
          <w:color w:val="000000" w:themeColor="text1"/>
        </w:rPr>
        <w:t xml:space="preserve"> </w:t>
      </w:r>
      <w:r w:rsidR="00C241BD">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C241BD">
        <w:rPr>
          <w:bCs/>
          <w:iCs/>
          <w:color w:val="000000" w:themeColor="text1"/>
        </w:rPr>
        <w:fldChar w:fldCharType="separate"/>
      </w:r>
      <w:r w:rsidR="00D659A1" w:rsidRPr="00D659A1">
        <w:rPr>
          <w:bCs/>
          <w:iCs/>
          <w:noProof/>
          <w:color w:val="000000" w:themeColor="text1"/>
        </w:rPr>
        <w:t>(Snider et al., 2013; Tarassov et al., 2008)</w:t>
      </w:r>
      <w:r w:rsidR="00C241BD">
        <w:rPr>
          <w:bCs/>
          <w:iCs/>
          <w:color w:val="000000" w:themeColor="text1"/>
        </w:rPr>
        <w:fldChar w:fldCharType="end"/>
      </w:r>
      <w:r w:rsidR="007608E9">
        <w:rPr>
          <w:bCs/>
          <w:iCs/>
          <w:color w:val="000000" w:themeColor="text1"/>
        </w:rPr>
        <w:t>.  Because all known protein interaction-testing methods miss the majority of real interactions</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Braun et al., 2009)</w:t>
      </w:r>
      <w:r w:rsidR="00FB3230">
        <w:rPr>
          <w:bCs/>
          <w:iCs/>
          <w:color w:val="000000" w:themeColor="text1"/>
        </w:rPr>
        <w:fldChar w:fldCharType="end"/>
      </w:r>
      <w:r w:rsidR="00FB3230">
        <w:rPr>
          <w:bCs/>
          <w:iCs/>
          <w:color w:val="000000" w:themeColor="text1"/>
        </w:rPr>
        <w:t>,</w:t>
      </w:r>
      <w:r w:rsidR="007608E9">
        <w:rPr>
          <w:bCs/>
          <w:iCs/>
          <w:color w:val="000000" w:themeColor="text1"/>
        </w:rPr>
        <w:t xml:space="preserve"> we </w:t>
      </w:r>
      <w:r w:rsidR="00344650">
        <w:rPr>
          <w:bCs/>
          <w:iCs/>
          <w:color w:val="000000" w:themeColor="text1"/>
        </w:rPr>
        <w:t>re-</w:t>
      </w:r>
      <w:r w:rsidR="007608E9">
        <w:rPr>
          <w:bCs/>
          <w:iCs/>
          <w:color w:val="000000" w:themeColor="text1"/>
        </w:rPr>
        <w:t>tested for the model-predicted Pdr5-Yor1 interaction using two distinct protein interaction assays: MYTH</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Snider et al., 2013)</w:t>
      </w:r>
      <w:r w:rsidR="00FB3230">
        <w:rPr>
          <w:bCs/>
          <w:iCs/>
          <w:color w:val="000000" w:themeColor="text1"/>
        </w:rPr>
        <w:fldChar w:fldCharType="end"/>
      </w:r>
      <w:r w:rsidR="007608E9">
        <w:rPr>
          <w:bCs/>
          <w:iCs/>
          <w:color w:val="000000" w:themeColor="text1"/>
        </w:rPr>
        <w:t xml:space="preserve"> and PCA</w:t>
      </w:r>
      <w:r w:rsidR="006C37AF">
        <w:rPr>
          <w:bCs/>
          <w:iCs/>
          <w:color w:val="000000" w:themeColor="text1"/>
        </w:rPr>
        <w:t xml:space="preserve"> </w:t>
      </w:r>
      <w:r w:rsidR="00FB3230">
        <w:rPr>
          <w:bCs/>
          <w:iCs/>
          <w:color w:val="000000" w:themeColor="text1"/>
        </w:rPr>
        <w:fldChar w:fldCharType="begin" w:fldLock="1"/>
      </w:r>
      <w:r w:rsidR="00F13A96">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sidR="00FB3230">
        <w:rPr>
          <w:bCs/>
          <w:iCs/>
          <w:color w:val="000000" w:themeColor="text1"/>
        </w:rPr>
        <w:fldChar w:fldCharType="separate"/>
      </w:r>
      <w:r w:rsidR="00D659A1" w:rsidRPr="00D659A1">
        <w:rPr>
          <w:bCs/>
          <w:iCs/>
          <w:noProof/>
          <w:color w:val="000000" w:themeColor="text1"/>
        </w:rPr>
        <w:t>(Tarassov et al., 2008)</w:t>
      </w:r>
      <w:r w:rsidR="00FB3230">
        <w:rPr>
          <w:bCs/>
          <w:iCs/>
          <w:color w:val="000000" w:themeColor="text1"/>
        </w:rPr>
        <w:fldChar w:fldCharType="end"/>
      </w:r>
      <w:r w:rsidR="007608E9">
        <w:rPr>
          <w:bCs/>
          <w:iCs/>
          <w:color w:val="000000" w:themeColor="text1"/>
        </w:rPr>
        <w:t>.</w:t>
      </w:r>
      <w:r w:rsidR="00022EC9">
        <w:rPr>
          <w:bCs/>
          <w:iCs/>
          <w:color w:val="000000" w:themeColor="text1"/>
        </w:rPr>
        <w:t xml:space="preserve"> All previously-known MYTH and PCA interactions amongst Pdr5, Snq2, and Yor1 </w:t>
      </w:r>
      <w:r w:rsidR="00FB3230">
        <w:rPr>
          <w:bCs/>
          <w:iCs/>
          <w:color w:val="000000" w:themeColor="text1"/>
        </w:rPr>
        <w:t>were</w:t>
      </w:r>
      <w:r w:rsidR="00AE0D97">
        <w:rPr>
          <w:bCs/>
          <w:iCs/>
          <w:color w:val="000000" w:themeColor="text1"/>
        </w:rPr>
        <w:t xml:space="preserve"> recovered in their corresponding assays</w:t>
      </w:r>
      <w:r w:rsidR="00022EC9">
        <w:rPr>
          <w:bCs/>
          <w:iCs/>
          <w:color w:val="000000" w:themeColor="text1"/>
        </w:rPr>
        <w:t xml:space="preserve"> (</w:t>
      </w:r>
      <w:r w:rsidR="004452EF">
        <w:rPr>
          <w:bCs/>
          <w:iCs/>
          <w:color w:val="000000" w:themeColor="text1"/>
        </w:rPr>
        <w:t xml:space="preserve">Figure </w:t>
      </w:r>
      <w:r w:rsidR="00022EC9">
        <w:rPr>
          <w:bCs/>
          <w:iCs/>
          <w:color w:val="000000" w:themeColor="text1"/>
        </w:rPr>
        <w:t xml:space="preserve">4F, S11, S12).  </w:t>
      </w:r>
      <w:r w:rsidR="007608E9">
        <w:rPr>
          <w:bCs/>
          <w:iCs/>
          <w:color w:val="000000" w:themeColor="text1"/>
        </w:rPr>
        <w:t>Although PCA (</w:t>
      </w:r>
      <w:r w:rsidR="004452EF">
        <w:rPr>
          <w:bCs/>
          <w:iCs/>
          <w:color w:val="000000" w:themeColor="text1"/>
        </w:rPr>
        <w:t xml:space="preserve">Figure </w:t>
      </w:r>
      <w:r w:rsidR="007608E9">
        <w:rPr>
          <w:bCs/>
          <w:iCs/>
          <w:color w:val="000000" w:themeColor="text1"/>
        </w:rPr>
        <w:t xml:space="preserve">S11) did not detect the </w:t>
      </w:r>
      <w:r w:rsidR="00022EC9">
        <w:rPr>
          <w:bCs/>
          <w:iCs/>
          <w:color w:val="000000" w:themeColor="text1"/>
        </w:rPr>
        <w:t xml:space="preserve">predicted Pdr5-Yor1 </w:t>
      </w:r>
      <w:r w:rsidR="007608E9">
        <w:rPr>
          <w:bCs/>
          <w:iCs/>
          <w:color w:val="000000" w:themeColor="text1"/>
        </w:rPr>
        <w:t xml:space="preserve">interaction, it was revealed by </w:t>
      </w:r>
      <w:r w:rsidR="002C20D8">
        <w:rPr>
          <w:bCs/>
          <w:iCs/>
          <w:color w:val="000000" w:themeColor="text1"/>
        </w:rPr>
        <w:t>MYTH (</w:t>
      </w:r>
      <w:r w:rsidR="004452EF">
        <w:rPr>
          <w:bCs/>
          <w:iCs/>
          <w:color w:val="000000" w:themeColor="text1"/>
        </w:rPr>
        <w:t xml:space="preserve">Figure </w:t>
      </w:r>
      <w:r w:rsidR="002C20D8">
        <w:rPr>
          <w:bCs/>
          <w:iCs/>
          <w:color w:val="000000" w:themeColor="text1"/>
        </w:rPr>
        <w:t xml:space="preserve">4F, S12). </w:t>
      </w:r>
      <w:r w:rsidR="00C26E96">
        <w:rPr>
          <w:bCs/>
          <w:iCs/>
          <w:color w:val="000000" w:themeColor="text1"/>
        </w:rPr>
        <w:t>Given a much-higher baseline abundance of Pdr5 than Snq2</w:t>
      </w:r>
      <w:r w:rsidR="006C37AF">
        <w:rPr>
          <w:bCs/>
          <w:iCs/>
          <w:color w:val="000000" w:themeColor="text1"/>
        </w:rPr>
        <w:t xml:space="preserve"> </w:t>
      </w:r>
      <w:r w:rsidR="00C26E96">
        <w:rPr>
          <w:bCs/>
          <w:iCs/>
          <w:color w:val="000000" w:themeColor="text1"/>
        </w:rPr>
        <w:fldChar w:fldCharType="begin" w:fldLock="1"/>
      </w:r>
      <w:r w:rsidR="00F13A96">
        <w:rPr>
          <w:bCs/>
          <w:iCs/>
          <w:color w:val="000000" w:themeColor="text1"/>
        </w:rPr>
        <w:instrText>ADDIN CSL_CITATION {"citationItems":[{"id":"ITEM-1","itemData":{"DOI":"10.1038/nature04785","ISSN":"0028-0836","PMID":"16699522","abstract":"A major goal of biology is to provide a quantitative description of cellular behaviour. This task, however, has been hampered by the difficulty in measuring protein abundances and their variation. Here we present a strategy that pairs high-throughput flow cytometry and a library of GFP-tagged yeast strains to monitor rapidly and precisely protein levels at single-cell resolution. Bulk protein abundance measurements of &gt;2,500 proteins in rich and minimal media provide a detailed view of the cellular response to these conditions, and capture many changes not observed by DNA microarray analyses. Our single-cell data argue that noise in protein expression is dominated by the stochastic production/destruction of messenger RNAs. Beyond this global trend, there are dramatic protein-specific differences in noise that are strongly correlated with a protein's mode of transcription and its function. For example, proteins that respond to environmental changes are noisy whereas those involved in protein synthesis are quiet. Thus, these studies reveal a remarkable structure to biological noise and suggest that protein noise levels have been selected to reflect the costs and potential benefits of this variation.","author":[{"dropping-particle":"","family":"Newman","given":"John R. S.","non-dropping-particle":"","parse-names":false,"suffix":""},{"dropping-particle":"","family":"Ghaemmaghami","given":"Sina","non-dropping-particle":"","parse-names":false,"suffix":""},{"dropping-particle":"","family":"Ihmels","given":"Jan","non-dropping-particle":"","parse-names":false,"suffix":""},{"dropping-particle":"","family":"Breslow","given":"David K.","non-dropping-particle":"","parse-names":false,"suffix":""},{"dropping-particle":"","family":"Noble","given":"Matthew","non-dropping-particle":"","parse-names":false,"suffix":""},{"dropping-particle":"","family":"DeRisi","given":"Joseph L.","non-dropping-particle":"","parse-names":false,"suffix":""},{"dropping-particle":"","family":"Weissman","given":"Jonathan S.","non-dropping-particle":"","parse-names":false,"suffix":""}],"container-title":"Nature","id":"ITEM-1","issue":"7095","issued":{"date-parts":[["2006","6","14"]]},"page":"840-846","title":"Single-cell proteomic analysis of S. cerevisiae reveals the architecture of biological noise","type":"article-journal","volume":"441"},"uris":["http://www.mendeley.com/documents/?uuid=dbac7b93-3f44-3bfa-a349-a9b2781093ce"]}],"mendeley":{"formattedCitation":"(Newman et al., 2006)","plainTextFormattedCitation":"(Newman et al., 2006)","previouslyFormattedCitation":"(Newman et al., 2006)"},"properties":{"noteIndex":0},"schema":"https://github.com/citation-style-language/schema/raw/master/csl-citation.json"}</w:instrText>
      </w:r>
      <w:r w:rsidR="00C26E96">
        <w:rPr>
          <w:bCs/>
          <w:iCs/>
          <w:color w:val="000000" w:themeColor="text1"/>
        </w:rPr>
        <w:fldChar w:fldCharType="separate"/>
      </w:r>
      <w:r w:rsidR="00D659A1" w:rsidRPr="00D659A1">
        <w:rPr>
          <w:bCs/>
          <w:iCs/>
          <w:noProof/>
          <w:color w:val="000000" w:themeColor="text1"/>
        </w:rPr>
        <w:t>(Newman et al., 2006)</w:t>
      </w:r>
      <w:r w:rsidR="00C26E96">
        <w:rPr>
          <w:bCs/>
          <w:iCs/>
          <w:color w:val="000000" w:themeColor="text1"/>
        </w:rPr>
        <w:fldChar w:fldCharType="end"/>
      </w:r>
      <w:r w:rsidR="00C26E96">
        <w:rPr>
          <w:bCs/>
          <w:iCs/>
          <w:color w:val="000000" w:themeColor="text1"/>
        </w:rPr>
        <w:t>, a</w:t>
      </w:r>
      <w:r w:rsidR="00AC17B2">
        <w:rPr>
          <w:bCs/>
          <w:iCs/>
          <w:color w:val="000000" w:themeColor="text1"/>
        </w:rPr>
        <w:t xml:space="preserve"> ‘heterodimer</w:t>
      </w:r>
      <w:r w:rsidR="00022EC9">
        <w:rPr>
          <w:bCs/>
          <w:iCs/>
          <w:color w:val="000000" w:themeColor="text1"/>
        </w:rPr>
        <w:t>ic</w:t>
      </w:r>
      <w:r w:rsidR="00AC17B2">
        <w:rPr>
          <w:bCs/>
          <w:iCs/>
          <w:color w:val="000000" w:themeColor="text1"/>
        </w:rPr>
        <w:t xml:space="preserve"> repression’ </w:t>
      </w:r>
      <w:r w:rsidR="000D6E54">
        <w:rPr>
          <w:bCs/>
          <w:iCs/>
          <w:color w:val="000000" w:themeColor="text1"/>
        </w:rPr>
        <w:t>model is</w:t>
      </w:r>
      <w:r w:rsidR="00933242">
        <w:rPr>
          <w:bCs/>
          <w:iCs/>
          <w:color w:val="000000" w:themeColor="text1"/>
        </w:rPr>
        <w:t xml:space="preserve"> consistent with the prediction that </w:t>
      </w:r>
      <w:r w:rsidR="00022EC9">
        <w:rPr>
          <w:bCs/>
          <w:iCs/>
          <w:color w:val="000000" w:themeColor="text1"/>
        </w:rPr>
        <w:t xml:space="preserve">negative influence of </w:t>
      </w:r>
      <w:r w:rsidR="00933242">
        <w:rPr>
          <w:bCs/>
          <w:iCs/>
          <w:color w:val="000000" w:themeColor="text1"/>
        </w:rPr>
        <w:t xml:space="preserve">Snq2 by Pdr5 </w:t>
      </w:r>
      <w:r w:rsidR="00022EC9">
        <w:rPr>
          <w:bCs/>
          <w:iCs/>
          <w:color w:val="000000" w:themeColor="text1"/>
        </w:rPr>
        <w:t xml:space="preserve">will </w:t>
      </w:r>
      <w:r w:rsidR="00933242">
        <w:rPr>
          <w:bCs/>
          <w:iCs/>
          <w:color w:val="000000" w:themeColor="text1"/>
        </w:rPr>
        <w:t xml:space="preserve">be greater than </w:t>
      </w:r>
      <w:r w:rsidR="00022EC9">
        <w:rPr>
          <w:bCs/>
          <w:iCs/>
          <w:color w:val="000000" w:themeColor="text1"/>
        </w:rPr>
        <w:t xml:space="preserve">negative influence of </w:t>
      </w:r>
      <w:r w:rsidR="00933242">
        <w:rPr>
          <w:bCs/>
          <w:iCs/>
          <w:color w:val="000000" w:themeColor="text1"/>
        </w:rPr>
        <w:t>Pdr5</w:t>
      </w:r>
      <w:r w:rsidR="00933242">
        <w:rPr>
          <w:bCs/>
          <w:i/>
          <w:iCs/>
          <w:color w:val="000000" w:themeColor="text1"/>
        </w:rPr>
        <w:t xml:space="preserve"> </w:t>
      </w:r>
      <w:r w:rsidR="00F450AB">
        <w:rPr>
          <w:bCs/>
          <w:iCs/>
          <w:color w:val="000000" w:themeColor="text1"/>
        </w:rPr>
        <w:t>by Snq2</w:t>
      </w:r>
      <w:r w:rsidR="0052102A">
        <w:rPr>
          <w:bCs/>
          <w:iCs/>
          <w:color w:val="000000" w:themeColor="text1"/>
        </w:rPr>
        <w:t xml:space="preserve"> (</w:t>
      </w:r>
      <w:r w:rsidR="0052102A">
        <w:rPr>
          <w:bCs/>
          <w:i/>
          <w:iCs/>
          <w:color w:val="000000" w:themeColor="text1"/>
        </w:rPr>
        <w:t xml:space="preserve">I = </w:t>
      </w:r>
      <w:r w:rsidR="0052102A">
        <w:rPr>
          <w:bCs/>
          <w:iCs/>
          <w:color w:val="000000" w:themeColor="text1"/>
        </w:rPr>
        <w:t>-0.81</w:t>
      </w:r>
      <w:r w:rsidR="0052102A">
        <w:rPr>
          <w:bCs/>
          <w:i/>
          <w:iCs/>
          <w:color w:val="000000" w:themeColor="text1"/>
        </w:rPr>
        <w:t xml:space="preserve"> </w:t>
      </w:r>
      <w:r w:rsidR="0052102A" w:rsidRPr="009D44D3">
        <w:rPr>
          <w:bCs/>
          <w:iCs/>
          <w:color w:val="000000" w:themeColor="text1"/>
        </w:rPr>
        <w:t>vs</w:t>
      </w:r>
      <w:r w:rsidR="0052102A">
        <w:rPr>
          <w:bCs/>
          <w:i/>
          <w:iCs/>
          <w:color w:val="000000" w:themeColor="text1"/>
        </w:rPr>
        <w:t xml:space="preserve"> </w:t>
      </w:r>
      <w:r w:rsidR="0052102A" w:rsidRPr="00232D58">
        <w:rPr>
          <w:bCs/>
          <w:iCs/>
          <w:color w:val="000000" w:themeColor="text1"/>
        </w:rPr>
        <w:t>-0.25</w:t>
      </w:r>
      <w:r w:rsidR="0052102A">
        <w:rPr>
          <w:bCs/>
          <w:i/>
          <w:iCs/>
          <w:color w:val="000000" w:themeColor="text1"/>
        </w:rPr>
        <w:t xml:space="preserve">, </w:t>
      </w:r>
      <w:r w:rsidR="004452EF">
        <w:rPr>
          <w:bCs/>
          <w:iCs/>
          <w:color w:val="000000" w:themeColor="text1"/>
        </w:rPr>
        <w:t xml:space="preserve">Figure </w:t>
      </w:r>
      <w:r w:rsidR="0052102A">
        <w:rPr>
          <w:bCs/>
          <w:iCs/>
          <w:color w:val="000000" w:themeColor="text1"/>
        </w:rPr>
        <w:t>4B</w:t>
      </w:r>
      <w:r w:rsidR="00022EC9">
        <w:rPr>
          <w:bCs/>
          <w:iCs/>
          <w:color w:val="000000" w:themeColor="text1"/>
        </w:rPr>
        <w:t xml:space="preserve">).  This is because </w:t>
      </w:r>
      <w:r w:rsidR="007F766B">
        <w:rPr>
          <w:bCs/>
          <w:iCs/>
          <w:color w:val="000000" w:themeColor="text1"/>
        </w:rPr>
        <w:t xml:space="preserve">a greater proportion of Snq2 would be affected by each </w:t>
      </w:r>
      <w:r w:rsidR="00022EC9">
        <w:rPr>
          <w:bCs/>
          <w:iCs/>
          <w:color w:val="000000" w:themeColor="text1"/>
        </w:rPr>
        <w:t xml:space="preserve">heterodimeric </w:t>
      </w:r>
      <w:r w:rsidR="007F766B">
        <w:rPr>
          <w:bCs/>
          <w:iCs/>
          <w:color w:val="000000" w:themeColor="text1"/>
        </w:rPr>
        <w:t xml:space="preserve">interaction than </w:t>
      </w:r>
      <w:r w:rsidR="00022EC9">
        <w:rPr>
          <w:bCs/>
          <w:iCs/>
          <w:color w:val="000000" w:themeColor="text1"/>
        </w:rPr>
        <w:t xml:space="preserve">would </w:t>
      </w:r>
      <w:r w:rsidR="007F766B">
        <w:rPr>
          <w:bCs/>
          <w:iCs/>
          <w:color w:val="000000" w:themeColor="text1"/>
        </w:rPr>
        <w:t>Pdr5</w:t>
      </w:r>
      <w:r w:rsidR="006273F9">
        <w:rPr>
          <w:bCs/>
          <w:i/>
          <w:iCs/>
          <w:color w:val="000000" w:themeColor="text1"/>
        </w:rPr>
        <w:t>.</w:t>
      </w:r>
      <w:r w:rsidR="00E237E8">
        <w:rPr>
          <w:bCs/>
          <w:iCs/>
          <w:color w:val="000000" w:themeColor="text1"/>
        </w:rPr>
        <w:t xml:space="preserve"> </w:t>
      </w:r>
      <w:r w:rsidR="00383471">
        <w:rPr>
          <w:bCs/>
          <w:iCs/>
          <w:color w:val="000000" w:themeColor="text1"/>
        </w:rPr>
        <w:t xml:space="preserve"> </w:t>
      </w:r>
      <w:r w:rsidR="00786AB2">
        <w:rPr>
          <w:bCs/>
          <w:iCs/>
          <w:color w:val="000000" w:themeColor="text1"/>
        </w:rPr>
        <w:lastRenderedPageBreak/>
        <w:t xml:space="preserve">Taken together, </w:t>
      </w:r>
      <w:r w:rsidR="00C26E96">
        <w:rPr>
          <w:bCs/>
          <w:iCs/>
          <w:color w:val="000000" w:themeColor="text1"/>
        </w:rPr>
        <w:t xml:space="preserve">these experiments </w:t>
      </w:r>
      <w:r w:rsidR="00022EC9">
        <w:rPr>
          <w:bCs/>
          <w:iCs/>
          <w:color w:val="000000" w:themeColor="text1"/>
        </w:rPr>
        <w:t xml:space="preserve">provide support for two different mechanisms whereby gene deletions can relieve Pdr5 inhibition, one in which deletion of four genes relieves </w:t>
      </w:r>
      <w:r w:rsidR="002F5A38">
        <w:rPr>
          <w:bCs/>
          <w:i/>
          <w:iCs/>
          <w:color w:val="000000" w:themeColor="text1"/>
        </w:rPr>
        <w:t xml:space="preserve">PDR5 </w:t>
      </w:r>
      <w:r w:rsidR="002F5A38">
        <w:rPr>
          <w:bCs/>
          <w:iCs/>
          <w:color w:val="000000" w:themeColor="text1"/>
        </w:rPr>
        <w:t xml:space="preserve">expression, </w:t>
      </w:r>
      <w:r w:rsidR="00022EC9">
        <w:rPr>
          <w:bCs/>
          <w:iCs/>
          <w:color w:val="000000" w:themeColor="text1"/>
        </w:rPr>
        <w:t xml:space="preserve">and another in which deletion of </w:t>
      </w:r>
      <w:r w:rsidR="00A076D8">
        <w:rPr>
          <w:bCs/>
          <w:i/>
          <w:iCs/>
          <w:color w:val="000000" w:themeColor="text1"/>
        </w:rPr>
        <w:t>snq2∆</w:t>
      </w:r>
      <w:r w:rsidR="00022EC9">
        <w:rPr>
          <w:bCs/>
          <w:iCs/>
          <w:color w:val="000000" w:themeColor="text1"/>
        </w:rPr>
        <w:t xml:space="preserve">, </w:t>
      </w:r>
      <w:r w:rsidR="00A076D8">
        <w:rPr>
          <w:bCs/>
          <w:i/>
          <w:iCs/>
          <w:color w:val="000000" w:themeColor="text1"/>
        </w:rPr>
        <w:t xml:space="preserve">yor1∆ </w:t>
      </w:r>
      <w:r w:rsidR="00022EC9">
        <w:rPr>
          <w:bCs/>
          <w:iCs/>
          <w:color w:val="000000" w:themeColor="text1"/>
        </w:rPr>
        <w:t xml:space="preserve">or both can relieve direct </w:t>
      </w:r>
      <w:r w:rsidR="006F4F76">
        <w:rPr>
          <w:bCs/>
          <w:iCs/>
          <w:color w:val="000000" w:themeColor="text1"/>
        </w:rPr>
        <w:t>physica</w:t>
      </w:r>
      <w:r w:rsidR="00022EC9">
        <w:rPr>
          <w:bCs/>
          <w:iCs/>
          <w:color w:val="000000" w:themeColor="text1"/>
        </w:rPr>
        <w:t xml:space="preserve">l inhibition of Pdr5 by Snq2 or </w:t>
      </w:r>
      <w:r w:rsidR="00022EC9" w:rsidRPr="00650B0D">
        <w:rPr>
          <w:bCs/>
          <w:iCs/>
          <w:color w:val="000000" w:themeColor="text1"/>
        </w:rPr>
        <w:t>Yor</w:t>
      </w:r>
      <w:r w:rsidR="00022EC9">
        <w:rPr>
          <w:bCs/>
          <w:iCs/>
          <w:color w:val="000000" w:themeColor="text1"/>
        </w:rPr>
        <w:t>1</w:t>
      </w:r>
      <w:r w:rsidR="000D6E54">
        <w:rPr>
          <w:bCs/>
          <w:iCs/>
          <w:color w:val="000000" w:themeColor="text1"/>
        </w:rPr>
        <w:t>.</w:t>
      </w:r>
      <w:r w:rsidR="005E76D2">
        <w:rPr>
          <w:b/>
          <w:bCs/>
          <w:iCs/>
          <w:color w:val="000000" w:themeColor="text1"/>
          <w:sz w:val="28"/>
        </w:rPr>
        <w:t xml:space="preserve"> </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r w:rsidRPr="00233F15">
        <w:rPr>
          <w:b/>
          <w:bCs/>
          <w:iCs/>
          <w:color w:val="000000" w:themeColor="text1"/>
          <w:sz w:val="28"/>
        </w:rPr>
        <w:t>Discussion</w:t>
      </w:r>
    </w:p>
    <w:p w14:paraId="0F121FAC" w14:textId="676B2951" w:rsidR="00AC1BB2" w:rsidRDefault="00022514" w:rsidP="00637EA3">
      <w:pPr>
        <w:jc w:val="both"/>
        <w:outlineLvl w:val="0"/>
        <w:rPr>
          <w:bCs/>
          <w:iCs/>
          <w:color w:val="000000" w:themeColor="text1"/>
        </w:rPr>
      </w:pPr>
      <w:r>
        <w:rPr>
          <w:bCs/>
          <w:iCs/>
          <w:color w:val="000000" w:themeColor="text1"/>
        </w:rPr>
        <w:t>W</w:t>
      </w:r>
      <w:r w:rsidR="00161121">
        <w:rPr>
          <w:bCs/>
          <w:iCs/>
          <w:color w:val="000000" w:themeColor="text1"/>
        </w:rPr>
        <w:t xml:space="preserve">e illustrated a method to </w:t>
      </w:r>
      <w:r w:rsidR="007864C7">
        <w:rPr>
          <w:bCs/>
          <w:iCs/>
          <w:color w:val="000000" w:themeColor="text1"/>
        </w:rPr>
        <w:t xml:space="preserve">systematically </w:t>
      </w:r>
      <w:r w:rsidR="00E252EA">
        <w:rPr>
          <w:bCs/>
          <w:iCs/>
          <w:color w:val="000000" w:themeColor="text1"/>
        </w:rPr>
        <w:t xml:space="preserve">engineer, </w:t>
      </w:r>
      <w:r w:rsidR="00C2715C">
        <w:rPr>
          <w:bCs/>
          <w:iCs/>
          <w:color w:val="000000" w:themeColor="text1"/>
        </w:rPr>
        <w:t>profile</w:t>
      </w:r>
      <w:r w:rsidR="00E252EA">
        <w:rPr>
          <w:bCs/>
          <w:iCs/>
          <w:color w:val="000000" w:themeColor="text1"/>
        </w:rPr>
        <w:t>,</w:t>
      </w:r>
      <w:r w:rsidR="007864C7">
        <w:rPr>
          <w:bCs/>
          <w:iCs/>
          <w:color w:val="000000" w:themeColor="text1"/>
        </w:rPr>
        <w:t xml:space="preserve"> </w:t>
      </w:r>
      <w:r w:rsidR="000C0405">
        <w:rPr>
          <w:bCs/>
          <w:iCs/>
          <w:color w:val="000000" w:themeColor="text1"/>
        </w:rPr>
        <w:t xml:space="preserve">and </w:t>
      </w:r>
      <w:r w:rsidR="007864C7">
        <w:rPr>
          <w:bCs/>
          <w:iCs/>
          <w:color w:val="000000" w:themeColor="text1"/>
        </w:rPr>
        <w:t xml:space="preserve">interpret the effects </w:t>
      </w:r>
      <w:r w:rsidR="00E252EA">
        <w:rPr>
          <w:bCs/>
          <w:iCs/>
          <w:color w:val="000000" w:themeColor="text1"/>
        </w:rPr>
        <w:t xml:space="preserve">of </w:t>
      </w:r>
      <w:r w:rsidR="00AD2362">
        <w:rPr>
          <w:bCs/>
          <w:iCs/>
          <w:color w:val="000000" w:themeColor="text1"/>
        </w:rPr>
        <w:t>high-order</w:t>
      </w:r>
      <w:r w:rsidR="00E252EA">
        <w:rPr>
          <w:bCs/>
          <w:iCs/>
          <w:color w:val="000000" w:themeColor="text1"/>
        </w:rPr>
        <w:t xml:space="preserve"> </w:t>
      </w:r>
      <w:r w:rsidR="00C2715C">
        <w:rPr>
          <w:bCs/>
          <w:iCs/>
          <w:color w:val="000000" w:themeColor="text1"/>
        </w:rPr>
        <w:t>combinations of</w:t>
      </w:r>
      <w:r w:rsidR="00AC1BB2">
        <w:rPr>
          <w:bCs/>
          <w:iCs/>
          <w:color w:val="000000" w:themeColor="text1"/>
        </w:rPr>
        <w:t xml:space="preserve"> genetic perturbations</w:t>
      </w:r>
      <w:r w:rsidR="00161121">
        <w:rPr>
          <w:bCs/>
          <w:iCs/>
          <w:color w:val="000000" w:themeColor="text1"/>
        </w:rPr>
        <w:t xml:space="preserve">.  </w:t>
      </w:r>
      <w:r w:rsidR="00654172">
        <w:rPr>
          <w:bCs/>
          <w:iCs/>
          <w:color w:val="000000" w:themeColor="text1"/>
        </w:rPr>
        <w:t xml:space="preserve">Applying this method to 16 ABC transporters </w:t>
      </w:r>
      <w:r w:rsidR="00544DFC">
        <w:rPr>
          <w:bCs/>
          <w:iCs/>
          <w:color w:val="000000" w:themeColor="text1"/>
        </w:rPr>
        <w:t>uncovered</w:t>
      </w:r>
      <w:r w:rsidR="00654172">
        <w:rPr>
          <w:bCs/>
          <w:iCs/>
          <w:color w:val="000000" w:themeColor="text1"/>
        </w:rPr>
        <w:t xml:space="preserve"> phenomena that </w:t>
      </w:r>
      <w:r w:rsidR="00B7637A">
        <w:rPr>
          <w:bCs/>
          <w:iCs/>
          <w:color w:val="000000" w:themeColor="text1"/>
        </w:rPr>
        <w:t>were</w:t>
      </w:r>
      <w:r w:rsidR="00654172">
        <w:rPr>
          <w:bCs/>
          <w:iCs/>
          <w:color w:val="000000" w:themeColor="text1"/>
        </w:rPr>
        <w:t xml:space="preserve"> </w:t>
      </w:r>
      <w:r w:rsidR="006E58E2">
        <w:rPr>
          <w:bCs/>
          <w:iCs/>
          <w:color w:val="000000" w:themeColor="text1"/>
        </w:rPr>
        <w:t xml:space="preserve">not evident </w:t>
      </w:r>
      <w:r w:rsidR="00AA6543">
        <w:rPr>
          <w:bCs/>
          <w:iCs/>
          <w:color w:val="000000" w:themeColor="text1"/>
        </w:rPr>
        <w:t>when</w:t>
      </w:r>
      <w:r w:rsidR="00654172">
        <w:rPr>
          <w:bCs/>
          <w:iCs/>
          <w:color w:val="000000" w:themeColor="text1"/>
        </w:rPr>
        <w:t xml:space="preserve"> </w:t>
      </w:r>
      <w:r w:rsidR="007B34FA">
        <w:rPr>
          <w:bCs/>
          <w:iCs/>
          <w:color w:val="000000" w:themeColor="text1"/>
        </w:rPr>
        <w:t>knocking out</w:t>
      </w:r>
      <w:r w:rsidR="00654172">
        <w:rPr>
          <w:bCs/>
          <w:iCs/>
          <w:color w:val="000000" w:themeColor="text1"/>
        </w:rPr>
        <w:t xml:space="preserve"> one or two </w:t>
      </w:r>
      <w:r w:rsidR="00DD06F7">
        <w:rPr>
          <w:bCs/>
          <w:iCs/>
          <w:color w:val="000000" w:themeColor="text1"/>
        </w:rPr>
        <w:t>genes</w:t>
      </w:r>
      <w:r w:rsidR="00654172">
        <w:rPr>
          <w:bCs/>
          <w:iCs/>
          <w:color w:val="000000" w:themeColor="text1"/>
        </w:rPr>
        <w:t xml:space="preserve"> at a time</w:t>
      </w:r>
      <w:r w:rsidR="00AC1BB2">
        <w:rPr>
          <w:bCs/>
          <w:iCs/>
          <w:color w:val="000000" w:themeColor="text1"/>
        </w:rPr>
        <w:t>.</w:t>
      </w:r>
      <w:r w:rsidR="00654172">
        <w:rPr>
          <w:bCs/>
          <w:iCs/>
          <w:color w:val="000000" w:themeColor="text1"/>
        </w:rPr>
        <w:t xml:space="preserve"> </w:t>
      </w:r>
      <w:r w:rsidR="00AC1BB2">
        <w:rPr>
          <w:bCs/>
          <w:iCs/>
          <w:color w:val="000000" w:themeColor="text1"/>
        </w:rPr>
        <w:t xml:space="preserve"> </w:t>
      </w:r>
      <w:r w:rsidR="007B34FA">
        <w:rPr>
          <w:bCs/>
          <w:iCs/>
          <w:color w:val="000000" w:themeColor="text1"/>
        </w:rPr>
        <w:t>Computational analysis of t</w:t>
      </w:r>
      <w:r w:rsidR="002E3C35">
        <w:rPr>
          <w:bCs/>
          <w:iCs/>
          <w:color w:val="000000" w:themeColor="text1"/>
        </w:rPr>
        <w:t>he revealed</w:t>
      </w:r>
      <w:r w:rsidR="00AC1BB2">
        <w:rPr>
          <w:bCs/>
          <w:iCs/>
          <w:color w:val="000000" w:themeColor="text1"/>
        </w:rPr>
        <w:t xml:space="preserve"> </w:t>
      </w:r>
      <w:r w:rsidR="00BA2116">
        <w:rPr>
          <w:bCs/>
          <w:iCs/>
          <w:color w:val="000000" w:themeColor="text1"/>
        </w:rPr>
        <w:t>complex genetic relationships</w:t>
      </w:r>
      <w:r w:rsidR="00B7637A">
        <w:rPr>
          <w:bCs/>
          <w:iCs/>
          <w:color w:val="000000" w:themeColor="text1"/>
        </w:rPr>
        <w:t xml:space="preserve"> </w:t>
      </w:r>
      <w:r w:rsidR="006E58E2">
        <w:rPr>
          <w:bCs/>
          <w:iCs/>
          <w:color w:val="000000" w:themeColor="text1"/>
        </w:rPr>
        <w:t>w</w:t>
      </w:r>
      <w:r w:rsidR="007B34FA">
        <w:rPr>
          <w:bCs/>
          <w:iCs/>
          <w:color w:val="000000" w:themeColor="text1"/>
        </w:rPr>
        <w:t>as</w:t>
      </w:r>
      <w:r w:rsidR="00B7637A">
        <w:rPr>
          <w:bCs/>
          <w:iCs/>
          <w:color w:val="000000" w:themeColor="text1"/>
        </w:rPr>
        <w:t xml:space="preserve"> used to derive an intuitive system model of these transporters.</w:t>
      </w:r>
      <w:r w:rsidR="00AC1BB2">
        <w:rPr>
          <w:bCs/>
          <w:iCs/>
          <w:color w:val="000000" w:themeColor="text1"/>
        </w:rPr>
        <w:t xml:space="preserve">  </w:t>
      </w:r>
      <w:r w:rsidR="008A2C05">
        <w:rPr>
          <w:bCs/>
          <w:iCs/>
          <w:color w:val="000000" w:themeColor="text1"/>
        </w:rPr>
        <w:t>It is straightforward to continue profiling this engineered population to understand</w:t>
      </w:r>
      <w:r w:rsidR="00837121">
        <w:rPr>
          <w:bCs/>
          <w:iCs/>
          <w:color w:val="000000" w:themeColor="text1"/>
        </w:rPr>
        <w:t xml:space="preserve"> ABC-transporter-mediated drug resistance </w:t>
      </w:r>
      <w:r w:rsidR="008A2C05">
        <w:rPr>
          <w:bCs/>
          <w:iCs/>
          <w:color w:val="000000" w:themeColor="text1"/>
        </w:rPr>
        <w:t>of</w:t>
      </w:r>
      <w:r w:rsidR="00837121">
        <w:rPr>
          <w:bCs/>
          <w:iCs/>
          <w:color w:val="000000" w:themeColor="text1"/>
        </w:rPr>
        <w:t xml:space="preserve"> other compounds.  </w:t>
      </w:r>
      <w:r w:rsidR="008A2C05">
        <w:rPr>
          <w:bCs/>
          <w:iCs/>
          <w:color w:val="000000" w:themeColor="text1"/>
        </w:rPr>
        <w:t>B</w:t>
      </w:r>
      <w:r w:rsidR="00837121">
        <w:rPr>
          <w:bCs/>
          <w:iCs/>
          <w:color w:val="000000" w:themeColor="text1"/>
        </w:rPr>
        <w:t xml:space="preserve">roadly, these results illustrate the potential for carrying out DCGA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4766FB44" w14:textId="61A3B9BF" w:rsidR="00CD24CF" w:rsidRPr="007E1A02" w:rsidRDefault="00F04E74" w:rsidP="007E1A02">
      <w:pPr>
        <w:jc w:val="both"/>
        <w:rPr>
          <w:color w:val="000000" w:themeColor="text1"/>
          <w:lang w:val="en-CA"/>
        </w:rPr>
      </w:pPr>
      <w:r>
        <w:rPr>
          <w:bCs/>
          <w:iCs/>
          <w:color w:val="000000" w:themeColor="text1"/>
        </w:rPr>
        <w:t xml:space="preserve">The demonstrated </w:t>
      </w:r>
      <w:r w:rsidR="0067676A">
        <w:rPr>
          <w:bCs/>
          <w:iCs/>
          <w:color w:val="000000" w:themeColor="text1"/>
        </w:rPr>
        <w:t xml:space="preserve">‘cross-based’ </w:t>
      </w:r>
      <w:r w:rsidR="00D26C7D">
        <w:rPr>
          <w:bCs/>
          <w:iCs/>
          <w:color w:val="000000" w:themeColor="text1"/>
        </w:rPr>
        <w:t xml:space="preserve">DCGA </w:t>
      </w:r>
      <w:r w:rsidR="008A2C05">
        <w:rPr>
          <w:bCs/>
          <w:iCs/>
          <w:color w:val="000000" w:themeColor="text1"/>
        </w:rPr>
        <w:t xml:space="preserve">approach </w:t>
      </w:r>
      <w:r w:rsidR="00BB4C59">
        <w:rPr>
          <w:bCs/>
          <w:iCs/>
          <w:color w:val="000000" w:themeColor="text1"/>
        </w:rPr>
        <w:t xml:space="preserve">can be </w:t>
      </w:r>
      <w:r w:rsidR="00CF23F9">
        <w:rPr>
          <w:bCs/>
          <w:iCs/>
          <w:color w:val="000000" w:themeColor="text1"/>
        </w:rPr>
        <w:t>use</w:t>
      </w:r>
      <w:r w:rsidR="00BB4C59">
        <w:rPr>
          <w:bCs/>
          <w:iCs/>
          <w:color w:val="000000" w:themeColor="text1"/>
        </w:rPr>
        <w:t>d</w:t>
      </w:r>
      <w:r w:rsidR="00CF23F9">
        <w:rPr>
          <w:bCs/>
          <w:iCs/>
          <w:color w:val="000000" w:themeColor="text1"/>
        </w:rPr>
        <w:t xml:space="preserve"> with 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Pr>
          <w:bCs/>
          <w:iCs/>
          <w:color w:val="000000" w:themeColor="text1"/>
        </w:rPr>
        <w:t xml:space="preserve">.  </w:t>
      </w:r>
      <w:r w:rsidR="00F6272C">
        <w:rPr>
          <w:bCs/>
          <w:iCs/>
          <w:color w:val="000000" w:themeColor="text1"/>
        </w:rPr>
        <w:t>DCGA</w:t>
      </w:r>
      <w:r w:rsidR="00BB4C59">
        <w:rPr>
          <w:bCs/>
          <w:iCs/>
          <w:color w:val="000000" w:themeColor="text1"/>
        </w:rPr>
        <w:t xml:space="preserve"> </w:t>
      </w:r>
      <w:r w:rsidR="00F151CA">
        <w:rPr>
          <w:bCs/>
          <w:iCs/>
          <w:color w:val="000000" w:themeColor="text1"/>
        </w:rPr>
        <w:t xml:space="preserve">in yeast </w:t>
      </w:r>
      <w:r w:rsidR="00F6272C">
        <w:rPr>
          <w:bCs/>
          <w:iCs/>
          <w:color w:val="000000" w:themeColor="text1"/>
        </w:rPr>
        <w:t>could be performed</w:t>
      </w:r>
      <w:r w:rsidR="00F151CA">
        <w:rPr>
          <w:bCs/>
          <w:iCs/>
          <w:color w:val="000000" w:themeColor="text1"/>
        </w:rPr>
        <w:t>, for example,</w:t>
      </w:r>
      <w:r w:rsidR="00F6272C">
        <w:rPr>
          <w:bCs/>
          <w:iCs/>
          <w:color w:val="000000" w:themeColor="text1"/>
        </w:rPr>
        <w:t xml:space="preserve"> with</w:t>
      </w:r>
      <w:r w:rsidR="009A6615">
        <w:rPr>
          <w:bCs/>
          <w:iCs/>
          <w:color w:val="000000" w:themeColor="text1"/>
        </w:rPr>
        <w:t xml:space="preserve"> a</w:t>
      </w:r>
      <w:r>
        <w:rPr>
          <w:bCs/>
          <w:iCs/>
          <w:color w:val="000000" w:themeColor="text1"/>
        </w:rPr>
        <w:t>n existing</w:t>
      </w:r>
      <w:r w:rsidR="008D1FA0">
        <w:rPr>
          <w:bCs/>
          <w:iCs/>
          <w:color w:val="000000" w:themeColor="text1"/>
        </w:rPr>
        <w:t xml:space="preserve"> 16-deletion mutant for GPCR pathway-related genes</w:t>
      </w:r>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 xml:space="preserve">. </w:t>
      </w:r>
      <w:r w:rsidR="00F6272C">
        <w:rPr>
          <w:bCs/>
          <w:iCs/>
          <w:color w:val="000000" w:themeColor="text1"/>
        </w:rPr>
        <w:t xml:space="preserve"> </w:t>
      </w:r>
      <w:r w:rsidR="007B5938">
        <w:rPr>
          <w:bCs/>
          <w:iCs/>
          <w:color w:val="000000" w:themeColor="text1"/>
        </w:rPr>
        <w:t>Using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allowing construction of other multi-variant strains as required.  </w:t>
      </w:r>
      <w:r w:rsidR="003E2EF2">
        <w:rPr>
          <w:bCs/>
          <w:iCs/>
          <w:color w:val="000000" w:themeColor="text1"/>
        </w:rPr>
        <w:t xml:space="preserve">CRISPR-based </w:t>
      </w:r>
      <w:r w:rsidR="00E3050F">
        <w:rPr>
          <w:bCs/>
          <w:iCs/>
          <w:color w:val="000000" w:themeColor="text1"/>
        </w:rPr>
        <w:t xml:space="preserve">methods for </w:t>
      </w:r>
      <w:r w:rsidR="00196D4C">
        <w:rPr>
          <w:bCs/>
          <w:iCs/>
          <w:color w:val="000000" w:themeColor="text1"/>
        </w:rPr>
        <w:t>s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ve been described </w:t>
      </w:r>
      <w:r w:rsidR="007230F5">
        <w:rPr>
          <w:bCs/>
          <w:iCs/>
          <w:color w:val="000000" w:themeColor="text1"/>
        </w:rPr>
        <w:t>in</w:t>
      </w:r>
      <w:r w:rsidR="00E3050F">
        <w:rPr>
          <w:bCs/>
          <w:iCs/>
          <w:color w:val="000000" w:themeColor="text1"/>
        </w:rPr>
        <w:t xml:space="preserve"> </w:t>
      </w:r>
      <w:r w:rsidR="003E2EF2">
        <w:rPr>
          <w:bCs/>
          <w:iCs/>
          <w:color w:val="000000" w:themeColor="text1"/>
        </w:rPr>
        <w:t xml:space="preserve">other model </w:t>
      </w:r>
      <w:r w:rsidR="00E3050F">
        <w:rPr>
          <w:bCs/>
          <w:iCs/>
          <w:color w:val="000000" w:themeColor="text1"/>
        </w:rPr>
        <w:t>organisms such as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r w:rsidR="005E3355">
        <w:rPr>
          <w:bCs/>
          <w:iCs/>
          <w:color w:val="000000" w:themeColor="text1"/>
        </w:rPr>
        <w:t xml:space="preserve"> </w:t>
      </w:r>
      <w:r w:rsidR="002865F8">
        <w:rPr>
          <w:bCs/>
          <w:iCs/>
          <w:color w:val="000000" w:themeColor="text1"/>
        </w:rPr>
        <w:t xml:space="preserve"> </w:t>
      </w:r>
      <w:r w:rsidR="007E1A02">
        <w:rPr>
          <w:bCs/>
          <w:iCs/>
          <w:color w:val="000000" w:themeColor="text1"/>
        </w:rPr>
        <w:t>Multiple simul</w:t>
      </w:r>
      <w:r w:rsidR="009B7494">
        <w:rPr>
          <w:bCs/>
          <w:iCs/>
          <w:color w:val="000000" w:themeColor="text1"/>
        </w:rPr>
        <w:t>t</w:t>
      </w:r>
      <w:r w:rsidR="007E1A02">
        <w:rPr>
          <w:bCs/>
          <w:iCs/>
          <w:color w:val="000000" w:themeColor="text1"/>
        </w:rPr>
        <w:t>a</w:t>
      </w:r>
      <w:r w:rsidR="009B7494">
        <w:rPr>
          <w:bCs/>
          <w:iCs/>
          <w:color w:val="000000" w:themeColor="text1"/>
        </w:rPr>
        <w:t>n</w:t>
      </w:r>
      <w:r w:rsidR="007E1A02">
        <w:rPr>
          <w:bCs/>
          <w:iCs/>
          <w:color w:val="000000" w:themeColor="text1"/>
        </w:rPr>
        <w:t xml:space="preserve">eous </w:t>
      </w:r>
      <w:r w:rsidR="00E94795">
        <w:rPr>
          <w:bCs/>
          <w:iCs/>
          <w:color w:val="000000" w:themeColor="text1"/>
        </w:rPr>
        <w:t xml:space="preserve">genetic </w:t>
      </w:r>
      <w:r w:rsidR="007E1A02">
        <w:rPr>
          <w:bCs/>
          <w:iCs/>
          <w:color w:val="000000" w:themeColor="text1"/>
        </w:rPr>
        <w:t>perturbations in mice</w:t>
      </w:r>
      <w:r w:rsidR="006B1F15">
        <w:rPr>
          <w:bCs/>
          <w:iCs/>
          <w:color w:val="000000" w:themeColor="text1"/>
        </w:rPr>
        <w:t xml:space="preserve"> </w:t>
      </w:r>
      <w:r w:rsidR="007E1A02">
        <w:rPr>
          <w:bCs/>
          <w:iCs/>
          <w:color w:val="000000" w:themeColor="text1"/>
        </w:rPr>
        <w:t>have been</w:t>
      </w:r>
      <w:r w:rsidR="006B1F15">
        <w:rPr>
          <w:bCs/>
          <w:iCs/>
          <w:color w:val="000000" w:themeColor="text1"/>
        </w:rPr>
        <w:t xml:space="preserve"> used, for example, </w:t>
      </w:r>
      <w:r w:rsidR="007E1A02">
        <w:rPr>
          <w:bCs/>
          <w:iCs/>
          <w:color w:val="000000" w:themeColor="text1"/>
        </w:rPr>
        <w:t xml:space="preserve"> to model myeloid malignancie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56/NEJMoa1301689","ISSN":"0028-4793","PMID":"23634996","abstract":"BACKGROUND Many mutations that contribute to the pathogenesis of acute myeloid leukemia (AML) are undefined. The relationships between patterns of mutations and epigenetic phenotypes are not yet clear. METHODS We analyzed the genomes of 200 clinically annotated adult cases of de novo AML, using either whole-genome sequencing (50 cases) or whole-exome sequencing (150 cases), along with RNA and microRNA sequencing and DNA-methylation analysis. RESULTS AML genomes have fewer mutations than most other adult cancers, with an average of only 13 mutations found in genes. Of these, an average of 5 are in genes that are recurrently mutated in AML. A total of 23 genes were significantly mutated, and another 237 were mutated in two or more samples. Nearly all samples had at least 1 nonsynonymous mutation in one of nine categories of genes that are almost certainly relevant for pathogenesis, including transcription-factor fusions (18% of cases), the gene encoding nucleophosmin (NPM1) (27%), tumor-suppressor genes (16%), DNA-methylation-related genes (44%), signaling genes (59%), chromatin-modifying genes (30%), myeloid transcription-factor genes (22%), cohesin-complex genes (13%), and spliceosome-complex genes (14%). Patterns of cooperation and mutual exclusivity suggested strong biologic relationships among several of the genes and categories. CONCLUSIONS We identified at least one potential driver mutation in nearly all AML samples and found that a complex interplay of genetic events contributes to AML pathogenesis in individual patients. The databases from this study are widely available to serve as a foundation for further investigations of AML pathogenesis, classification, and risk stratification. (Funded by the National Institutes of Health.).","author":[{"dropping-particle":"","family":"Cancer Genome Atlas Research Network","given":"","non-dropping-particle":"","parse-names":false,"suffix":""},{"dropping-particle":"","family":"Ley","given":"Timothy J","non-dropping-particle":"","parse-names":false,"suffix":""},{"dropping-particle":"","family":"Miller","given":"Christopher","non-dropping-particle":"","parse-names":false,"suffix":""},{"dropping-particle":"","family":"Ding","given":"Li","non-dropping-particle":"","parse-names":false,"suffix":""},{"dropping-particle":"","family":"Raphael","given":"Benjamin J","non-dropping-particle":"","parse-names":false,"suffix":""},{"dropping-particle":"","family":"Mungall","given":"Andrew J","non-dropping-particle":"","parse-names":false,"suffix":""},{"dropping-particle":"","family":"Robertson","given":"A Gordon","non-dropping-particle":"","parse-names":false,"suffix":""},{"dropping-particle":"","family":"Hoadley","given":"Katherine","non-dropping-particle":"","parse-names":false,"suffix":""},{"dropping-particle":"","family":"Triche","given":"Timothy J","non-dropping-particle":"","parse-names":false,"suffix":""},{"dropping-particle":"","family":"Laird","given":"Peter W","non-dropping-particle":"","parse-names":false,"suffix":""},{"dropping-particle":"","family":"Baty","given":"Jack D","non-dropping-particle":"","parse-names":false,"suffix":""},{"dropping-particle":"","family":"Fulton","given":"Lucinda L","non-dropping-particle":"","parse-names":false,"suffix":""},{"dropping-particle":"","family":"Fulton","given":"Robert","non-dropping-particle":"","parse-names":false,"suffix":""},{"dropping-particle":"","family":"Heath","given":"Sharon E","non-dropping-particle":"","parse-names":false,"suffix":""},{"dropping-particle":"","family":"Kalicki-Veizer","given":"Joelle","non-dropping-particle":"","parse-names":false,"suffix":""},{"dropping-particle":"","family":"Kandoth","given":"Cyriac","non-dropping-particle":"","parse-names":false,"suffix":""},{"dropping-particle":"","family":"Klco","given":"Jeffery M","non-dropping-particle":"","parse-names":false,"suffix":""},{"dropping-particle":"","family":"Koboldt","given":"Daniel C","non-dropping-particle":"","parse-names":false,"suffix":""},{"dropping-particle":"","family":"Kanchi","given":"Krishna-Latha","non-dropping-particle":"","parse-names":false,"suffix":""},{"dropping-particle":"","family":"Kulkarni","given":"Shashikant","non-dropping-particle":"","parse-names":false,"suffix":""},{"dropping-particle":"","family":"Lamprecht","given":"Tamara L","non-dropping-particle":"","parse-names":false,"suffix":""},{"dropping-particle":"","family":"Larson","given":"David E","non-dropping-particle":"","parse-names":false,"suffix":""},{"dropping-particle":"","family":"Lin","given":"Ling","non-dropping-particle":"","parse-names":false,"suffix":""},{"dropping-particle":"","family":"Lu","given":"Charles","non-dropping-particle":"","parse-names":false,"suffix":""},{"dropping-particle":"","family":"McLellan","given":"Michael D","non-dropping-particle":"","parse-names":false,"suffix":""},{"dropping-particle":"","family":"McMichael","given":"Joshua F","non-dropping-particle":"","parse-names":false,"suffix":""},{"dropping-particle":"","family":"Payton","given":"Jacqueline","non-dropping-particle":"","parse-names":false,"suffix":""},{"dropping-particle":"","family":"Schmidt","given":"Heather","non-dropping-particle":"","parse-names":false,"suffix":""},{"dropping-particle":"","family":"Spencer","given":"David H","non-dropping-particle":"","parse-names":false,"suffix":""},{"dropping-particle":"","family":"Tomasson","given":"Michael H","non-dropping-particle":"","parse-names":false,"suffix":""},{"dropping-particle":"","family":"Wallis","given":"John W","non-dropping-particle":"","parse-names":false,"suffix":""},{"dropping-particle":"","family":"Wartman","given":"Lukas D","non-dropping-particle":"","parse-names":false,"suffix":""},{"dropping-particle":"","family":"Watson","given":"Mark A","non-dropping-particle":"","parse-names":false,"suffix":""},{"dropping-particle":"","family":"Welch","given":"John","non-dropping-particle":"","parse-names":false,"suffix":""},{"dropping-particle":"","family":"Wendl","given":"Michael C","non-dropping-particle":"","parse-names":false,"suffix":""},{"dropping-particle":"","family":"Ally","given":"Adrian","non-dropping-particle":"","parse-names":false,"suffix":""},{"dropping-particle":"","family":"Balasundaram","given":"Miruna","non-dropping-particle":"","parse-names":false,"suffix":""},{"dropping-particle":"","family":"Birol","given":"Inanc","non-dropping-particle":"","parse-names":false,"suffix":""},{"dropping-particle":"","family":"Butterfield","given":"Yaron","non-dropping-particle":"","parse-names":false,"suffix":""},{"dropping-particle":"","family":"Chiu","given":"Readman","non-dropping-particle":"","parse-names":false,"suffix":""},{"dropping-particle":"","family":"Chu","given":"Andy","non-dropping-particle":"","parse-names":false,"suffix":""},{"dropping-particle":"","family":"Chuah","given":"Eric","non-dropping-particle":"","parse-names":false,"suffix":""},{"dropping-particle":"","family":"Chun","given":"Hye-Jung","non-dropping-particle":"","parse-names":false,"suffix":""},{"dropping-particle":"","family":"Corbett","given":"Richard","non-dropping-particle":"","parse-names":false,"suffix":""},{"dropping-particle":"","family":"Dhalla","given":"Noreen","non-dropping-particle":"","parse-names":false,"suffix":""},{"dropping-particle":"","family":"Guin","given":"Ranabir","non-dropping-particle":"","parse-names":false,"suffix":""},{"dropping-particle":"","family":"He","given":"An","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Jones","given":"Steven","non-dropping-particle":"","parse-names":false,"suffix":""},{"dropping-particle":"","family":"Karsan","given":"Aly","non-dropping-particle":"","parse-names":false,"suffix":""},{"dropping-particle":"","family":"Lee","given":"Darlene","non-dropping-particle":"","parse-names":false,"suffix":""},{"dropping-particle":"","family":"Li","given":"Haiyan I","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Karen","non-dropping-particle":"","parse-names":false,"suffix":""},{"dropping-particle":"","family":"Parker","given":"Jeremy","non-dropping-particle":"","parse-names":false,"suffix":""},{"dropping-particle":"","family":"Pleasance","given":"Erin","non-dropping-particle":"","parse-names":false,"suffix":""},{"dropping-particle":"","family":"Plettner","given":"Patrick","non-dropping-particle":"","parse-names":false,"suffix":""},{"dropping-particle":"","family":"Schein","given":"Jacquie","non-dropping-particle":"","parse-names":false,"suffix":""},{"dropping-particle":"","family":"Stoll","given":"Dominik","non-dropping-particle":"","parse-names":false,"suffix":""},{"dropping-particle":"","family":"Swanson","given":"Lucas","non-dropping-particle":"","parse-names":false,"suffix":""},{"dropping-particle":"","family":"Tam","given":"Angela","non-dropping-particle":"","parse-names":false,"suffix":""},{"dropping-particle":"","family":"Thiessen","given":"Nina","non-dropping-particle":"","parse-names":false,"suffix":""},{"dropping-particle":"","family":"Varhol","given":"Richard","non-dropping-particle":"","parse-names":false,"suffix":""},{"dropping-particle":"","family":"Wye","given":"Natasja","non-dropping-particle":"","parse-names":false,"suffix":""},{"dropping-particle":"","family":"Zhao","given":"Yongjun","non-dropping-particle":"","parse-names":false,"suffix":""},{"dropping-particle":"","family":"Gabriel","given":"Stacey","non-dropping-particle":"","parse-names":false,"suffix":""},{"dropping-particle":"","family":"Getz","given":"Gad","non-dropping-particle":"","parse-names":false,"suffix":""},{"dropping-particle":"","family":"Sougnez","given":"Carrie","non-dropping-particle":"","parse-names":false,"suffix":""},{"dropping-particle":"","family":"Zou","given":"Lihua","non-dropping-particle":"","parse-names":false,"suffix":""},{"dropping-particle":"","family":"Leiserson","given":"Mark D M","non-dropping-particle":"","parse-names":false,"suffix":""},{"dropping-particle":"","family":"Vandin","given":"Fabio","non-dropping-particle":"","parse-names":false,"suffix":""},{"dropping-particle":"","family":"Wu","given":"Hsin-Ta","non-dropping-particle":"","parse-names":false,"suffix":""},{"dropping-particle":"","family":"Applebaum","given":"Frederick","non-dropping-particle":"","parse-names":false,"suffix":""},{"dropping-particle":"","family":"Baylin","given":"Stephen B","non-dropping-particle":"","parse-names":false,"suffix":""},{"dropping-particle":"","family":"Akbani","given":"Rehan","non-dropping-particle":"","parse-names":false,"suffix":""},{"dropping-particle":"","family":"Broom","given":"Bradley M","non-dropping-particle":"","parse-names":false,"suffix":""},{"dropping-particle":"","family":"Chen","given":"Ken","non-dropping-particle":"","parse-names":false,"suffix":""},{"dropping-particle":"","family":"Motter","given":"Thomas C","non-dropping-particle":"","parse-names":false,"suffix":""},{"dropping-particle":"","family":"Nguyen","given":"Khanh","non-dropping-particle":"","parse-names":false,"suffix":""},{"dropping-particle":"","family":"Weinstein","given":"John N","non-dropping-particle":"","parse-names":false,"suffix":""},{"dropping-particle":"","family":"Zhang","given":"Nianziang","non-dropping-particle":"","parse-names":false,"suffix":""},{"dropping-particle":"","family":"Ferguson","given":"Martin L","non-dropping-particle":"","parse-names":false,"suffix":""},{"dropping-particle":"","family":"Adams","given":"Christopher","non-dropping-particle":"","parse-names":false,"suffix":""},{"dropping-particle":"","family":"Black","given":"Aaron","non-dropping-particle":"","parse-names":false,"suffix":""},{"dropping-particle":"","family":"Bowen","given":"Jay","non-dropping-particle":"","parse-names":false,"suffix":""},{"dropping-particle":"","family":"Gastier-Foster","given":"Julie","non-dropping-particle":"","parse-names":false,"suffix":""},{"dropping-particle":"","family":"Grossman","given":"Thomas","non-dropping-particle":"","parse-names":false,"suffix":""},{"dropping-particle":"","family":"Lichtenberg","given":"Tara","non-dropping-particle":"","parse-names":false,"suffix":""},{"dropping-particle":"","family":"Wise","given":"Lisa","non-dropping-particle":"","parse-names":false,"suffix":""},{"dropping-particle":"","family":"Davidsen","given":"Tanja","non-dropping-particle":"","parse-names":false,"suffix":""},{"dropping-particle":"","family":"Demchok","given":"John A","non-dropping-particle":"","parse-names":false,"suffix":""},{"dropping-particle":"","family":"Shaw","given":"Kenna R Mills","non-dropping-particle":"","parse-names":false,"suffix":""},{"dropping-particle":"","family":"Sheth","given":"Margi","non-dropping-particle":"","parse-names":false,"suffix":""},{"dropping-particle":"","family":"Sofia","given":"Heidi J","non-dropping-particle":"","parse-names":false,"suffix":""},{"dropping-particle":"","family":"Yang","given":"Liming","non-dropping-particle":"","parse-names":false,"suffix":""},{"dropping-particle":"","family":"Downing","given":"James R","non-dropping-particle":"","parse-names":false,"suffix":""},{"dropping-particle":"","family":"Eley","given":"Greg","non-dropping-particle":"","parse-names":false,"suffix":""}],"container-title":"New England Journal of Medicine","id":"ITEM-1","issue":"22","issued":{"date-parts":[["2013","5","30"]]},"page":"2059-2074","title":"Genomic and Epigenomic Landscapes of Adult De Novo Acute Myeloid Leukemia","type":"article-journal","volume":"368"},"uris":["http://www.mendeley.com/documents/?uuid=33efa795-e375-3259-bd08-34309cf27e77"]},{"id":"ITEM-2","itemData":{"DOI":"10.1038/nbt.2951","ISSN":"1546-1696","PMID":"24952903","abstract":"Genome sequencing studies have shown that human malignancies often bear mutations in four or more driver genes, but it is difficult to recapitulate this degree of genetic complexity in mouse models using conventional breeding. Here we use the CRISPR-Cas9 system of genome editing to overcome this limitation. By delivering combinations of small guide RNAs (sgRNAs) and Cas9 with a lentiviral vector, we modified up to five genes in a single mouse hematopoietic stem cell (HSC), leading to clonal outgrowth and myeloid malignancy. We thereby generated models of acute myeloid leukemia (AML) with cooperating mutations in genes encoding epigenetic modifiers, transcription factors and mediators of cytokine signaling, recapitulating the combinations of mutations observed in patients. Our results suggest that lentivirus-delivered sgRNA:Cas9 genome editing should be useful to engineer a broad array of in vivo cancer models that better reflect the complexity of human disease.","author":[{"dropping-particle":"","family":"Heckl","given":"Dirk","non-dropping-particle":"","parse-names":false,"suffix":""},{"dropping-particle":"","family":"Kowalczyk","given":"Monika S","non-dropping-particle":"","parse-names":false,"suffix":""},{"dropping-particle":"","family":"Yudovich","given":"David","non-dropping-particle":"","parse-names":false,"suffix":""},{"dropping-particle":"","family":"Belizaire","given":"Roger","non-dropping-particle":"","parse-names":false,"suffix":""},{"dropping-particle":"V","family":"Puram","given":"Rishi","non-dropping-particle":"","parse-names":false,"suffix":""},{"dropping-particle":"","family":"McConkey","given":"Marie E","non-dropping-particle":"","parse-names":false,"suffix":""},{"dropping-particle":"","family":"Thielke","given":"Anne","non-dropping-particle":"","parse-names":false,"suffix":""},{"dropping-particle":"","family":"Aster","given":"Jon C","non-dropping-particle":"","parse-names":false,"suffix":""},{"dropping-particle":"","family":"Regev","given":"Aviv","non-dropping-particle":"","parse-names":false,"suffix":""},{"dropping-particle":"","family":"Ebert","given":"Benjamin L","non-dropping-particle":"","parse-names":false,"suffix":""}],"container-title":"Nature biotechnology","id":"ITEM-2","issue":"9","issued":{"date-parts":[["2014","9"]]},"page":"941-6","publisher":"NIH Public Access","title":"Generation of mouse models of myeloid malignancy with combinatorial genetic lesions using CRISPR-Cas9 genome editing.","type":"article-journal","volume":"32"},"uris":["http://www.mendeley.com/documents/?uuid=82f78fc5-fb6a-3b58-af88-b12024a3e05f"]}],"mendeley":{"formattedCitation":"(Cancer Genome Atlas Research Network et al., 2013; Heckl et al., 2014)","plainTextFormattedCitation":"(Cancer Genome Atlas Research Network et al., 2013; Heckl et al., 2014)","previouslyFormattedCitation":"(Cancer Genome Atlas Research Network et al., 2013; Heckl et al., 2014)"},"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Cancer Genome Atlas Research Network et al., 2013; Heckl et al., 2014)</w:t>
      </w:r>
      <w:r w:rsidR="007E1A02" w:rsidRPr="00472573">
        <w:rPr>
          <w:color w:val="000000" w:themeColor="text1"/>
          <w:lang w:val="en-CA"/>
        </w:rPr>
        <w:fldChar w:fldCharType="end"/>
      </w:r>
      <w:r w:rsidR="007E1A02">
        <w:rPr>
          <w:color w:val="000000" w:themeColor="text1"/>
          <w:lang w:val="en-CA"/>
        </w:rPr>
        <w:t>, and i</w:t>
      </w:r>
      <w:r w:rsidR="007E1A02" w:rsidRPr="00472573">
        <w:rPr>
          <w:color w:val="000000" w:themeColor="text1"/>
          <w:lang w:val="en-CA"/>
        </w:rPr>
        <w:t xml:space="preserve">nduce pluripotent stem cells from </w:t>
      </w:r>
      <w:r w:rsidR="007E1A02">
        <w:rPr>
          <w:color w:val="000000" w:themeColor="text1"/>
          <w:lang w:val="en-CA"/>
        </w:rPr>
        <w:t>adu</w:t>
      </w:r>
      <w:r w:rsidR="00832402">
        <w:rPr>
          <w:color w:val="000000" w:themeColor="text1"/>
          <w:lang w:val="en-CA"/>
        </w:rPr>
        <w:t>l</w:t>
      </w:r>
      <w:r w:rsidR="007E1A02">
        <w:rPr>
          <w:color w:val="000000" w:themeColor="text1"/>
          <w:lang w:val="en-CA"/>
        </w:rPr>
        <w:t>t</w:t>
      </w:r>
      <w:r w:rsidR="007E1A02" w:rsidRPr="00472573">
        <w:rPr>
          <w:color w:val="000000" w:themeColor="text1"/>
          <w:lang w:val="en-CA"/>
        </w:rPr>
        <w:t xml:space="preserve"> fibroblasts </w:t>
      </w:r>
      <w:r w:rsidR="007E1A02" w:rsidRPr="00472573">
        <w:rPr>
          <w:color w:val="000000" w:themeColor="text1"/>
          <w:lang w:val="en-CA"/>
        </w:rPr>
        <w:fldChar w:fldCharType="begin" w:fldLock="1"/>
      </w:r>
      <w:r w:rsidR="007E1A02" w:rsidRPr="00472573">
        <w:rPr>
          <w:color w:val="000000" w:themeColor="text1"/>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7E1A02" w:rsidRPr="00472573">
        <w:rPr>
          <w:color w:val="000000" w:themeColor="text1"/>
          <w:lang w:val="en-CA"/>
        </w:rPr>
        <w:fldChar w:fldCharType="separate"/>
      </w:r>
      <w:r w:rsidR="007E1A02" w:rsidRPr="00472573">
        <w:rPr>
          <w:noProof/>
          <w:color w:val="000000" w:themeColor="text1"/>
          <w:lang w:val="en-CA"/>
        </w:rPr>
        <w:t>(Takahashi and Yamanaka, 2006)</w:t>
      </w:r>
      <w:r w:rsidR="007E1A02" w:rsidRPr="00472573">
        <w:rPr>
          <w:color w:val="000000" w:themeColor="text1"/>
          <w:lang w:val="en-CA"/>
        </w:rPr>
        <w:fldChar w:fldCharType="end"/>
      </w:r>
      <w:r w:rsidR="007E1A02" w:rsidRPr="00472573">
        <w:rPr>
          <w:color w:val="000000" w:themeColor="text1"/>
          <w:lang w:val="en-CA"/>
        </w:rPr>
        <w:t>.</w:t>
      </w:r>
      <w:r w:rsidR="007E1A02">
        <w:rPr>
          <w:color w:val="000000" w:themeColor="text1"/>
          <w:lang w:val="en-CA"/>
        </w:rPr>
        <w:t xml:space="preserve"> </w:t>
      </w:r>
      <w:r w:rsidR="00947084">
        <w:rPr>
          <w:bCs/>
          <w:iCs/>
          <w:color w:val="000000" w:themeColor="text1"/>
        </w:rPr>
        <w:t xml:space="preserve">Mutations </w:t>
      </w:r>
      <w:r w:rsidR="007B5938">
        <w:rPr>
          <w:bCs/>
          <w:iCs/>
          <w:color w:val="000000" w:themeColor="text1"/>
        </w:rPr>
        <w:t>can</w:t>
      </w:r>
      <w:r w:rsidR="00947084">
        <w:rPr>
          <w:bCs/>
          <w:iCs/>
          <w:color w:val="000000" w:themeColor="text1"/>
        </w:rPr>
        <w:t xml:space="preserve"> be distributed between two parents, allowing DCGA in cases where they cannot all </w:t>
      </w:r>
      <w:r w:rsidR="007F766B">
        <w:rPr>
          <w:bCs/>
          <w:iCs/>
          <w:color w:val="000000" w:themeColor="text1"/>
        </w:rPr>
        <w:t>be introduced into a single individual</w:t>
      </w:r>
      <w:r w:rsidR="00571925" w:rsidRPr="00233F15">
        <w:rPr>
          <w:bCs/>
          <w:iCs/>
          <w:color w:val="000000" w:themeColor="text1"/>
        </w:rPr>
        <w:t>.</w:t>
      </w:r>
      <w:r w:rsidR="00360A90">
        <w:rPr>
          <w:bCs/>
          <w:iCs/>
          <w:color w:val="000000" w:themeColor="text1"/>
        </w:rPr>
        <w:t xml:space="preserve">  </w:t>
      </w:r>
      <w:r w:rsidR="0022466F">
        <w:rPr>
          <w:bCs/>
          <w:iCs/>
          <w:color w:val="000000" w:themeColor="text1"/>
        </w:rPr>
        <w:t>C</w:t>
      </w:r>
      <w:r w:rsidR="00947084">
        <w:rPr>
          <w:bCs/>
          <w:iCs/>
          <w:color w:val="000000" w:themeColor="text1"/>
        </w:rPr>
        <w:t xml:space="preserve">rosses can be made more complex, involving multiple matings between multiple parental strains carrying different subsets of targeted variation, and subsequent inter-crosses between F1 populations </w:t>
      </w:r>
      <w:r w:rsidR="00F151CA">
        <w:rPr>
          <w:bCs/>
          <w:iCs/>
          <w:color w:val="000000" w:themeColor="text1"/>
        </w:rPr>
        <w:t xml:space="preserve">as </w:t>
      </w:r>
      <w:r w:rsidR="005158ED">
        <w:rPr>
          <w:bCs/>
          <w:iCs/>
          <w:color w:val="000000" w:themeColor="text1"/>
        </w:rPr>
        <w:t>n</w:t>
      </w:r>
      <w:r w:rsidR="007B5938">
        <w:rPr>
          <w:bCs/>
          <w:iCs/>
          <w:color w:val="000000" w:themeColor="text1"/>
        </w:rPr>
        <w:t>eeded</w:t>
      </w:r>
      <w:r w:rsidR="006E3ABF">
        <w:rPr>
          <w:bCs/>
          <w:iCs/>
          <w:color w:val="000000" w:themeColor="text1"/>
        </w:rPr>
        <w:t>.</w:t>
      </w:r>
    </w:p>
    <w:p w14:paraId="3A8DD683" w14:textId="0646E307" w:rsidR="00CD24CF" w:rsidRDefault="00CD24CF" w:rsidP="009A6615">
      <w:pPr>
        <w:jc w:val="both"/>
        <w:rPr>
          <w:bCs/>
          <w:iCs/>
          <w:color w:val="000000" w:themeColor="text1"/>
        </w:rPr>
      </w:pPr>
    </w:p>
    <w:p w14:paraId="0F57984D" w14:textId="0C2D4839" w:rsidR="00C66D27" w:rsidRDefault="009A6615" w:rsidP="00A5339F">
      <w:pPr>
        <w:jc w:val="both"/>
        <w:rPr>
          <w:bCs/>
          <w:iCs/>
          <w:color w:val="000000" w:themeColor="text1"/>
        </w:rPr>
      </w:pPr>
      <w:r>
        <w:rPr>
          <w:bCs/>
          <w:iCs/>
          <w:color w:val="000000" w:themeColor="text1"/>
        </w:rPr>
        <w:t xml:space="preserve">Direct </w:t>
      </w:r>
      <w:r w:rsidR="00F6272C">
        <w:rPr>
          <w:bCs/>
          <w:iCs/>
          <w:color w:val="000000" w:themeColor="text1"/>
        </w:rPr>
        <w:t>engineering of</w:t>
      </w:r>
      <w:r w:rsidR="00824B99">
        <w:rPr>
          <w:bCs/>
          <w:iCs/>
          <w:color w:val="000000" w:themeColor="text1"/>
        </w:rPr>
        <w:t xml:space="preserve"> trackable</w:t>
      </w:r>
      <w:r w:rsidR="00F6272C">
        <w:rPr>
          <w:bCs/>
          <w:iCs/>
          <w:color w:val="000000" w:themeColor="text1"/>
        </w:rPr>
        <w:t xml:space="preserve"> large-scale multi-allele diversity into a population</w:t>
      </w:r>
      <w:r>
        <w:rPr>
          <w:bCs/>
          <w:iCs/>
          <w:color w:val="000000" w:themeColor="text1"/>
        </w:rPr>
        <w:t xml:space="preserve"> present</w:t>
      </w:r>
      <w:r w:rsidR="00373F4A">
        <w:rPr>
          <w:bCs/>
          <w:iCs/>
          <w:color w:val="000000" w:themeColor="text1"/>
        </w:rPr>
        <w:t>s</w:t>
      </w:r>
      <w:r>
        <w:rPr>
          <w:bCs/>
          <w:iCs/>
          <w:color w:val="000000" w:themeColor="text1"/>
        </w:rPr>
        <w:t xml:space="preserve"> more challenge</w:t>
      </w:r>
      <w:r w:rsidR="00BA4DDB">
        <w:rPr>
          <w:bCs/>
          <w:iCs/>
          <w:color w:val="000000" w:themeColor="text1"/>
        </w:rPr>
        <w:t>s</w:t>
      </w:r>
      <w:r>
        <w:rPr>
          <w:bCs/>
          <w:iCs/>
          <w:color w:val="000000" w:themeColor="text1"/>
        </w:rPr>
        <w:t xml:space="preserve"> than crossing multi-variant parental strains, but 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also show promise for </w:t>
      </w:r>
      <w:r w:rsidR="00145675">
        <w:rPr>
          <w:bCs/>
          <w:iCs/>
          <w:color w:val="000000" w:themeColor="text1"/>
        </w:rPr>
        <w:t>‘direct</w:t>
      </w:r>
      <w:r w:rsidR="001F4960">
        <w:rPr>
          <w:bCs/>
          <w:iCs/>
          <w:color w:val="000000" w:themeColor="text1"/>
        </w:rPr>
        <w:t>ly engineered</w:t>
      </w:r>
      <w:r w:rsidR="00145675">
        <w:rPr>
          <w:bCs/>
          <w:iCs/>
          <w:color w:val="000000" w:themeColor="text1"/>
        </w:rPr>
        <w:t xml:space="preserve">’ </w:t>
      </w:r>
      <w:r w:rsidR="00BA4DDB">
        <w:rPr>
          <w:bCs/>
          <w:iCs/>
          <w:color w:val="000000" w:themeColor="text1"/>
        </w:rPr>
        <w:t xml:space="preserve">DCGA.  </w:t>
      </w:r>
      <w:r w:rsidR="00CE40D5">
        <w:rPr>
          <w:bCs/>
          <w:iCs/>
          <w:color w:val="000000" w:themeColor="text1"/>
        </w:rPr>
        <w:t xml:space="preserve">For example, </w:t>
      </w:r>
      <w:r w:rsidR="001D1D5C">
        <w:rPr>
          <w:bCs/>
          <w:iCs/>
          <w:color w:val="000000" w:themeColor="text1"/>
        </w:rPr>
        <w:t xml:space="preserve">RNA </w:t>
      </w:r>
      <w:r w:rsidR="001719DE">
        <w:rPr>
          <w:bCs/>
          <w:iCs/>
          <w:color w:val="000000" w:themeColor="text1"/>
        </w:rPr>
        <w:t>levels</w:t>
      </w:r>
      <w:r w:rsidR="00D339D4">
        <w:rPr>
          <w:bCs/>
          <w:iCs/>
          <w:color w:val="000000" w:themeColor="text1"/>
        </w:rPr>
        <w:t xml:space="preserve"> </w:t>
      </w:r>
      <w:r w:rsidR="00262137">
        <w:rPr>
          <w:bCs/>
          <w:iCs/>
          <w:color w:val="000000" w:themeColor="text1"/>
        </w:rPr>
        <w:fldChar w:fldCharType="begin" w:fldLock="1"/>
      </w:r>
      <w:r w:rsidR="00E4294E">
        <w:rPr>
          <w:bCs/>
          <w:iCs/>
          <w:color w:val="000000" w:themeColor="text1"/>
        </w:rPr>
        <w:instrText xml:space="preserve">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E4294E">
        <w:rPr>
          <w:rFonts w:ascii="Cambria Math" w:hAnsi="Cambria Math" w:cs="Cambria Math"/>
          <w:bCs/>
          <w:iCs/>
          <w:color w:val="000000" w:themeColor="text1"/>
        </w:rPr>
        <w:instrText>∼</w:instrText>
      </w:r>
      <w:r w:rsidR="00E4294E">
        <w:rPr>
          <w:bCs/>
          <w:iCs/>
          <w:color w:val="000000" w:themeColor="text1"/>
        </w:rPr>
        <w: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instrText>
      </w:r>
      <w:r w:rsidR="00262137">
        <w:rPr>
          <w:bCs/>
          <w:iCs/>
          <w:color w:val="000000" w:themeColor="text1"/>
        </w:rPr>
        <w:fldChar w:fldCharType="separate"/>
      </w:r>
      <w:r w:rsidR="00262137" w:rsidRPr="00262137">
        <w:rPr>
          <w:bCs/>
          <w:iCs/>
          <w:noProof/>
          <w:color w:val="000000" w:themeColor="text1"/>
        </w:rPr>
        <w:t>(Adamson et al., 2016; Dixit et al., 2016)</w:t>
      </w:r>
      <w:r w:rsidR="00262137">
        <w:rPr>
          <w:bCs/>
          <w:iCs/>
          <w:color w:val="000000" w:themeColor="text1"/>
        </w:rPr>
        <w:fldChar w:fldCharType="end"/>
      </w:r>
      <w:r w:rsidR="001719DE">
        <w:rPr>
          <w:bCs/>
          <w:iCs/>
          <w:color w:val="000000" w:themeColor="text1"/>
        </w:rPr>
        <w:t xml:space="preserve">, and even chromatin state </w:t>
      </w:r>
      <w:r w:rsidR="00E4294E">
        <w:rPr>
          <w:bCs/>
          <w:iCs/>
          <w:color w:val="000000" w:themeColor="text1"/>
        </w:rPr>
        <w:fldChar w:fldCharType="begin" w:fldLock="1"/>
      </w:r>
      <w:r w:rsidR="006D2899">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6D2899">
        <w:rPr>
          <w:rFonts w:ascii="Cambria Math" w:hAnsi="Cambria Math" w:cs="Cambria Math"/>
          <w:bCs/>
          <w:iCs/>
          <w:color w:val="000000" w:themeColor="text1"/>
        </w:rPr>
        <w:instrText>∼</w:instrText>
      </w:r>
      <w:r w:rsidR="006D2899">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E4294E">
        <w:rPr>
          <w:bCs/>
          <w:iCs/>
          <w:color w:val="000000" w:themeColor="text1"/>
        </w:rPr>
        <w:fldChar w:fldCharType="separate"/>
      </w:r>
      <w:r w:rsidR="00E4294E" w:rsidRPr="00E4294E">
        <w:rPr>
          <w:bCs/>
          <w:iCs/>
          <w:noProof/>
          <w:color w:val="000000" w:themeColor="text1"/>
        </w:rPr>
        <w:t>(Rubin et al., 2018)</w:t>
      </w:r>
      <w:r w:rsidR="00E4294E">
        <w:rPr>
          <w:bCs/>
          <w:iCs/>
          <w:color w:val="000000" w:themeColor="text1"/>
        </w:rPr>
        <w:fldChar w:fldCharType="end"/>
      </w:r>
      <w:r w:rsidR="001719DE">
        <w:rPr>
          <w:bCs/>
          <w:iCs/>
          <w:color w:val="000000" w:themeColor="text1"/>
        </w:rPr>
        <w:t xml:space="preserve"> </w:t>
      </w:r>
      <w:r w:rsidR="00D40FEC">
        <w:rPr>
          <w:bCs/>
          <w:iCs/>
          <w:color w:val="000000" w:themeColor="text1"/>
        </w:rPr>
        <w:t>can be profiled in</w:t>
      </w:r>
      <w:r w:rsidR="007943F0">
        <w:rPr>
          <w:bCs/>
          <w:iCs/>
          <w:color w:val="000000" w:themeColor="text1"/>
        </w:rPr>
        <w:t xml:space="preserve"> single cells</w:t>
      </w:r>
      <w:r w:rsidR="001719DE">
        <w:rPr>
          <w:bCs/>
          <w:iCs/>
          <w:color w:val="000000" w:themeColor="text1"/>
        </w:rPr>
        <w:t xml:space="preserve"> following combinatorial gene disruptions.</w:t>
      </w:r>
      <w:r w:rsidR="00F72EA1">
        <w:rPr>
          <w:bCs/>
          <w:iCs/>
          <w:color w:val="000000" w:themeColor="text1"/>
        </w:rPr>
        <w:t xml:space="preserve">  </w:t>
      </w:r>
      <w:r w:rsidR="00F90715">
        <w:rPr>
          <w:bCs/>
          <w:iCs/>
          <w:color w:val="000000" w:themeColor="text1"/>
        </w:rPr>
        <w:t xml:space="preserve">In addition to </w:t>
      </w:r>
      <w:r w:rsidR="005F4080">
        <w:rPr>
          <w:bCs/>
          <w:iCs/>
          <w:color w:val="000000" w:themeColor="text1"/>
        </w:rPr>
        <w:t>permitting richer phenotyping</w:t>
      </w:r>
      <w:r w:rsidR="00DA4A91">
        <w:rPr>
          <w:bCs/>
          <w:iCs/>
          <w:color w:val="000000" w:themeColor="text1"/>
        </w:rPr>
        <w:t xml:space="preserve"> (e.g.</w:t>
      </w:r>
      <w:r w:rsidR="0056773A">
        <w:rPr>
          <w:bCs/>
          <w:iCs/>
          <w:color w:val="000000" w:themeColor="text1"/>
        </w:rPr>
        <w:t xml:space="preserve"> DCGA</w:t>
      </w:r>
      <w:r w:rsidR="00B3086B">
        <w:rPr>
          <w:bCs/>
          <w:iCs/>
          <w:color w:val="000000" w:themeColor="text1"/>
        </w:rPr>
        <w:t xml:space="preserve"> of</w:t>
      </w:r>
      <w:r w:rsidR="00DA4A91">
        <w:rPr>
          <w:bCs/>
          <w:iCs/>
          <w:color w:val="000000" w:themeColor="text1"/>
        </w:rPr>
        <w:t xml:space="preserve"> </w:t>
      </w:r>
      <w:r w:rsidR="0056773A">
        <w:rPr>
          <w:bCs/>
          <w:iCs/>
          <w:color w:val="000000" w:themeColor="text1"/>
        </w:rPr>
        <w:t xml:space="preserve">a </w:t>
      </w:r>
      <w:r w:rsidR="00DA4A91">
        <w:rPr>
          <w:bCs/>
          <w:iCs/>
          <w:color w:val="000000" w:themeColor="text1"/>
        </w:rPr>
        <w:t xml:space="preserve">transcriptional regulatory </w:t>
      </w:r>
      <w:r w:rsidR="00861E48">
        <w:rPr>
          <w:bCs/>
          <w:iCs/>
          <w:color w:val="000000" w:themeColor="text1"/>
        </w:rPr>
        <w:t>system</w:t>
      </w:r>
      <w:r w:rsidR="00DA4A91">
        <w:rPr>
          <w:bCs/>
          <w:iCs/>
          <w:color w:val="000000" w:themeColor="text1"/>
        </w:rPr>
        <w:t>)</w:t>
      </w:r>
      <w:r w:rsidR="005F4080">
        <w:rPr>
          <w:bCs/>
          <w:iCs/>
          <w:color w:val="000000" w:themeColor="text1"/>
        </w:rPr>
        <w:t>, s</w:t>
      </w:r>
      <w:r w:rsidR="00BC062C">
        <w:rPr>
          <w:bCs/>
          <w:iCs/>
          <w:color w:val="000000" w:themeColor="text1"/>
        </w:rPr>
        <w:t>ingle-ce</w:t>
      </w:r>
      <w:r w:rsidR="00FE1783">
        <w:rPr>
          <w:bCs/>
          <w:iCs/>
          <w:color w:val="000000" w:themeColor="text1"/>
        </w:rPr>
        <w:t>ll barcoding methods may</w:t>
      </w:r>
      <w:r w:rsidR="005F4080">
        <w:rPr>
          <w:bCs/>
          <w:iCs/>
          <w:color w:val="000000" w:themeColor="text1"/>
        </w:rPr>
        <w:t xml:space="preserve"> </w:t>
      </w:r>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grows to </w:t>
      </w:r>
      <w:r w:rsidR="00EF5F5E">
        <w:rPr>
          <w:bCs/>
          <w:iCs/>
          <w:color w:val="000000" w:themeColor="text1"/>
        </w:rPr>
        <w:t xml:space="preserve">over </w:t>
      </w:r>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gotes were to be further profiled.</w:t>
      </w:r>
    </w:p>
    <w:p w14:paraId="4C29B956" w14:textId="77B7F394" w:rsidR="00445766" w:rsidRDefault="00445766" w:rsidP="00FD4872">
      <w:pPr>
        <w:jc w:val="both"/>
        <w:outlineLvl w:val="0"/>
        <w:rPr>
          <w:bCs/>
          <w:iCs/>
          <w:color w:val="000000" w:themeColor="text1"/>
        </w:rPr>
      </w:pPr>
    </w:p>
    <w:p w14:paraId="029A3A93" w14:textId="14FE4D69" w:rsidR="003D39A5" w:rsidRPr="0056773A" w:rsidRDefault="003D39A5" w:rsidP="003D39A5">
      <w:pPr>
        <w:jc w:val="both"/>
        <w:outlineLvl w:val="0"/>
        <w:rPr>
          <w:bCs/>
          <w:iCs/>
          <w:color w:val="000000" w:themeColor="text1"/>
        </w:rPr>
      </w:pPr>
      <w:r w:rsidRPr="00944FDF">
        <w:rPr>
          <w:bCs/>
          <w:iCs/>
          <w:color w:val="000000" w:themeColor="text1"/>
        </w:rPr>
        <w:t>DCGA of yeast ABC transporters</w:t>
      </w:r>
      <w:r w:rsidR="00FD4872" w:rsidRPr="00944FDF">
        <w:rPr>
          <w:bCs/>
          <w:iCs/>
          <w:color w:val="000000" w:themeColor="text1"/>
        </w:rPr>
        <w:t xml:space="preserve"> suggested future extensions of the targeted genes and considered phenotypes.  </w:t>
      </w:r>
      <w:r w:rsidR="00E80138">
        <w:rPr>
          <w:bCs/>
          <w:iCs/>
          <w:color w:val="000000" w:themeColor="text1"/>
        </w:rPr>
        <w:t>For</w:t>
      </w:r>
      <w:r w:rsidR="00FD4872" w:rsidRPr="00944FDF">
        <w:rPr>
          <w:bCs/>
          <w:iCs/>
          <w:color w:val="000000" w:themeColor="text1"/>
        </w:rPr>
        <w:t xml:space="preserve"> example, we hypothesized that some negative influences on Pdr5 </w:t>
      </w:r>
      <w:r w:rsidR="004868DD">
        <w:rPr>
          <w:bCs/>
          <w:iCs/>
          <w:color w:val="000000" w:themeColor="text1"/>
        </w:rPr>
        <w:t>may</w:t>
      </w:r>
      <w:r w:rsidR="00FD4872" w:rsidRPr="00944FDF">
        <w:rPr>
          <w:bCs/>
          <w:iCs/>
          <w:color w:val="000000" w:themeColor="text1"/>
        </w:rPr>
        <w:t xml:space="preserve"> be mediated by</w:t>
      </w:r>
      <w:r w:rsidR="00E80138">
        <w:rPr>
          <w:bCs/>
          <w:iCs/>
          <w:color w:val="000000" w:themeColor="text1"/>
        </w:rPr>
        <w:t xml:space="preserve"> a</w:t>
      </w:r>
      <w:r w:rsidR="00FD4872" w:rsidRPr="00944FDF">
        <w:rPr>
          <w:bCs/>
          <w:iCs/>
          <w:color w:val="000000" w:themeColor="text1"/>
        </w:rPr>
        <w:t xml:space="preserve"> Pdr1</w:t>
      </w:r>
      <w:r w:rsidR="00E80138">
        <w:rPr>
          <w:bCs/>
          <w:iCs/>
          <w:color w:val="000000" w:themeColor="text1"/>
        </w:rPr>
        <w:t>-dependent transcriptional response</w:t>
      </w:r>
      <w:r w:rsidR="00230E5F">
        <w:rPr>
          <w:bCs/>
          <w:iCs/>
          <w:color w:val="000000" w:themeColor="text1"/>
        </w:rPr>
        <w:t xml:space="preserve"> </w:t>
      </w:r>
      <w:r w:rsidR="00230E5F">
        <w:rPr>
          <w:bCs/>
          <w:iCs/>
          <w:color w:val="000000" w:themeColor="text1"/>
        </w:rPr>
        <w:fldChar w:fldCharType="begin" w:fldLock="1"/>
      </w:r>
      <w:r w:rsidR="00B74B35">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230E5F">
        <w:rPr>
          <w:bCs/>
          <w:iCs/>
          <w:color w:val="000000" w:themeColor="text1"/>
        </w:rPr>
        <w:fldChar w:fldCharType="separate"/>
      </w:r>
      <w:r w:rsidR="00230E5F" w:rsidRPr="00230E5F">
        <w:rPr>
          <w:bCs/>
          <w:iCs/>
          <w:noProof/>
          <w:color w:val="000000" w:themeColor="text1"/>
        </w:rPr>
        <w:t>(Kolaczkowska et al., 2008)</w:t>
      </w:r>
      <w:r w:rsidR="00230E5F">
        <w:rPr>
          <w:bCs/>
          <w:iCs/>
          <w:color w:val="000000" w:themeColor="text1"/>
        </w:rPr>
        <w:fldChar w:fldCharType="end"/>
      </w:r>
      <w:r w:rsidR="00FD4872" w:rsidRPr="00944FDF">
        <w:rPr>
          <w:bCs/>
          <w:iCs/>
          <w:color w:val="000000" w:themeColor="text1"/>
        </w:rPr>
        <w:t xml:space="preserve">.  The pooled </w:t>
      </w:r>
      <w:r w:rsidR="00FD4872" w:rsidRPr="00944FDF">
        <w:rPr>
          <w:bCs/>
          <w:iCs/>
          <w:color w:val="000000" w:themeColor="text1"/>
        </w:rPr>
        <w:lastRenderedPageBreak/>
        <w:t xml:space="preserve">design allows for </w:t>
      </w:r>
      <w:r w:rsidR="00FD4872" w:rsidRPr="00944FDF">
        <w:rPr>
          <w:bCs/>
          <w:i/>
          <w:iCs/>
          <w:color w:val="000000" w:themeColor="text1"/>
        </w:rPr>
        <w:t>en</w:t>
      </w:r>
      <w:r w:rsidR="00FD4872" w:rsidRPr="00944FDF">
        <w:rPr>
          <w:bCs/>
          <w:iCs/>
          <w:color w:val="000000" w:themeColor="text1"/>
        </w:rPr>
        <w:t xml:space="preserve"> </w:t>
      </w:r>
      <w:r w:rsidR="00FD4872" w:rsidRPr="00944FDF">
        <w:rPr>
          <w:bCs/>
          <w:i/>
          <w:iCs/>
          <w:color w:val="000000" w:themeColor="text1"/>
        </w:rPr>
        <w:t xml:space="preserve">masse </w:t>
      </w:r>
      <w:r w:rsidR="00FD4872" w:rsidRPr="00944FDF">
        <w:rPr>
          <w:bCs/>
          <w:iCs/>
          <w:color w:val="000000" w:themeColor="text1"/>
        </w:rPr>
        <w:t xml:space="preserve">deletion of </w:t>
      </w:r>
      <w:r w:rsidR="00FD4872" w:rsidRPr="00944FDF">
        <w:rPr>
          <w:bCs/>
          <w:i/>
          <w:iCs/>
          <w:color w:val="000000" w:themeColor="text1"/>
        </w:rPr>
        <w:t>PDR1</w:t>
      </w:r>
      <w:r w:rsidR="00832A9C">
        <w:rPr>
          <w:bCs/>
          <w:iCs/>
          <w:color w:val="000000" w:themeColor="text1"/>
        </w:rPr>
        <w:t xml:space="preserve">, thereby </w:t>
      </w:r>
      <w:r w:rsidR="00FD4872" w:rsidRPr="00944FDF">
        <w:rPr>
          <w:bCs/>
          <w:iCs/>
          <w:color w:val="000000" w:themeColor="text1"/>
        </w:rPr>
        <w:t>expan</w:t>
      </w:r>
      <w:r w:rsidR="00832A9C">
        <w:rPr>
          <w:bCs/>
          <w:iCs/>
          <w:color w:val="000000" w:themeColor="text1"/>
        </w:rPr>
        <w:t>ding</w:t>
      </w:r>
      <w:r w:rsidR="00FD4872" w:rsidRPr="00944FDF">
        <w:rPr>
          <w:bCs/>
          <w:iCs/>
          <w:color w:val="000000" w:themeColor="text1"/>
        </w:rPr>
        <w:t xml:space="preserve"> the DCGA </w:t>
      </w:r>
      <w:r w:rsidR="009E1DBE">
        <w:rPr>
          <w:bCs/>
          <w:iCs/>
          <w:color w:val="000000" w:themeColor="text1"/>
        </w:rPr>
        <w:t xml:space="preserve">targets </w:t>
      </w:r>
      <w:r w:rsidR="00FD4872" w:rsidRPr="00944FDF">
        <w:rPr>
          <w:bCs/>
          <w:iCs/>
          <w:color w:val="000000" w:themeColor="text1"/>
        </w:rPr>
        <w:t xml:space="preserve">to explicitly test the extent of its mediating role.  </w:t>
      </w:r>
      <w:r w:rsidR="0056773A">
        <w:rPr>
          <w:bCs/>
          <w:iCs/>
          <w:color w:val="000000" w:themeColor="text1"/>
        </w:rPr>
        <w:t>A DCGA with high-content phenotyping</w:t>
      </w:r>
      <w:r w:rsidRPr="00944FDF">
        <w:rPr>
          <w:bCs/>
          <w:iCs/>
          <w:color w:val="000000" w:themeColor="text1"/>
        </w:rPr>
        <w:t xml:space="preserve"> would</w:t>
      </w:r>
      <w:r w:rsidR="00660FF5">
        <w:rPr>
          <w:bCs/>
          <w:iCs/>
          <w:color w:val="000000" w:themeColor="text1"/>
        </w:rPr>
        <w:t xml:space="preserve"> </w:t>
      </w:r>
      <w:r w:rsidR="00E80138">
        <w:rPr>
          <w:bCs/>
          <w:iCs/>
          <w:color w:val="000000" w:themeColor="text1"/>
        </w:rPr>
        <w:t>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sidR="00E80138">
        <w:rPr>
          <w:bCs/>
          <w:iCs/>
          <w:color w:val="000000" w:themeColor="text1"/>
        </w:rPr>
        <w:t>For example, while no evidence of a transcriptional response was found when deleting</w:t>
      </w:r>
      <w:r w:rsidR="0089275F">
        <w:rPr>
          <w:bCs/>
          <w:iCs/>
          <w:color w:val="000000" w:themeColor="text1"/>
        </w:rPr>
        <w:t xml:space="preserve"> only</w:t>
      </w:r>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Pr="00944FDF">
        <w:rPr>
          <w:bCs/>
          <w:iCs/>
          <w:color w:val="000000" w:themeColor="text1"/>
        </w:rPr>
        <w:t>could be used to test for this</w:t>
      </w:r>
      <w:r w:rsidR="00966549">
        <w:rPr>
          <w:bCs/>
          <w:iCs/>
          <w:color w:val="000000" w:themeColor="text1"/>
        </w:rPr>
        <w:t xml:space="preserve"> at scale</w:t>
      </w:r>
      <w:r w:rsidRPr="00944FDF">
        <w:rPr>
          <w:bCs/>
          <w:iCs/>
          <w:color w:val="000000" w:themeColor="text1"/>
        </w:rPr>
        <w:t xml:space="preserve">.  </w:t>
      </w:r>
      <w:r w:rsidR="00DF3C80" w:rsidRPr="00944FDF">
        <w:rPr>
          <w:bCs/>
          <w:iCs/>
          <w:color w:val="000000" w:themeColor="text1"/>
        </w:rPr>
        <w:t>Interestingly, the</w:t>
      </w:r>
      <w:r w:rsidR="00DF3C80">
        <w:rPr>
          <w:bCs/>
          <w:iCs/>
          <w:color w:val="000000" w:themeColor="text1"/>
        </w:rPr>
        <w:t xml:space="preserve"> complex</w:t>
      </w:r>
      <w:r w:rsidR="00DF3C80" w:rsidRPr="00944FDF">
        <w:rPr>
          <w:bCs/>
          <w:iCs/>
          <w:color w:val="000000" w:themeColor="text1"/>
        </w:rPr>
        <w:t xml:space="preserve"> influence between ABC transporters described here is also evident in mammals</w:t>
      </w:r>
      <w:r w:rsidR="00DF3C80">
        <w:rPr>
          <w:bCs/>
          <w:iCs/>
          <w:color w:val="000000" w:themeColor="text1"/>
        </w:rPr>
        <w:t>.</w:t>
      </w:r>
      <w:r w:rsidR="00DF3C80" w:rsidRPr="00944FDF">
        <w:rPr>
          <w:bCs/>
          <w:iCs/>
          <w:color w:val="000000" w:themeColor="text1"/>
        </w:rPr>
        <w:t xml:space="preserve"> </w:t>
      </w:r>
      <w:r w:rsidR="00DF3C80">
        <w:rPr>
          <w:bCs/>
          <w:iCs/>
          <w:color w:val="000000" w:themeColor="text1"/>
        </w:rPr>
        <w:t>F</w:t>
      </w:r>
      <w:r w:rsidR="00DF3C80" w:rsidRPr="00944FDF">
        <w:rPr>
          <w:bCs/>
          <w:iCs/>
          <w:color w:val="000000" w:themeColor="text1"/>
        </w:rPr>
        <w:t>or example</w:t>
      </w:r>
      <w:r w:rsidR="00DF3C80">
        <w:rPr>
          <w:bCs/>
          <w:iCs/>
          <w:color w:val="000000" w:themeColor="text1"/>
        </w:rPr>
        <w:t>,</w:t>
      </w:r>
      <w:r w:rsidR="00DF3C80" w:rsidRPr="00944FDF">
        <w:rPr>
          <w:bCs/>
          <w:iCs/>
          <w:color w:val="000000" w:themeColor="text1"/>
        </w:rPr>
        <w:t xml:space="preserve"> ABCC3 increases in expression when ABCC2 is disrupted in Dubin-Johnson Syndrom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Donner and Keppler, 2001; König et al., 1999)</w:t>
      </w:r>
      <w:r w:rsidR="00DF3C80" w:rsidRPr="00944FDF">
        <w:rPr>
          <w:bCs/>
          <w:iCs/>
          <w:color w:val="000000" w:themeColor="text1"/>
        </w:rPr>
        <w:fldChar w:fldCharType="end"/>
      </w:r>
      <w:r w:rsidR="00DF3C80" w:rsidRPr="00944FDF">
        <w:rPr>
          <w:bCs/>
          <w:iCs/>
          <w:color w:val="000000" w:themeColor="text1"/>
        </w:rPr>
        <w:t xml:space="preserve">, and ABCG5/ABCG8 both increase in expression when ABCG2 (a protein that confers breast cancer xenobiotic resistance in humans) is </w:t>
      </w:r>
      <w:r w:rsidR="00DF3C80">
        <w:rPr>
          <w:bCs/>
          <w:iCs/>
          <w:color w:val="000000" w:themeColor="text1"/>
        </w:rPr>
        <w:t>knocked out in mice</w:t>
      </w:r>
      <w:r w:rsidR="00DF3C80" w:rsidRPr="00944FDF">
        <w:rPr>
          <w:bCs/>
          <w:iCs/>
          <w:color w:val="000000" w:themeColor="text1"/>
        </w:rPr>
        <w:t xml:space="preserve"> </w:t>
      </w:r>
      <w:r w:rsidR="00DF3C80" w:rsidRPr="00944FDF">
        <w:rPr>
          <w:bCs/>
          <w:iCs/>
          <w:color w:val="000000" w:themeColor="text1"/>
        </w:rPr>
        <w:fldChar w:fldCharType="begin" w:fldLock="1"/>
      </w:r>
      <w:r w:rsidR="00DF3C80"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DF3C80" w:rsidRPr="00944FDF">
        <w:rPr>
          <w:bCs/>
          <w:iCs/>
          <w:color w:val="000000" w:themeColor="text1"/>
        </w:rPr>
        <w:fldChar w:fldCharType="separate"/>
      </w:r>
      <w:r w:rsidR="00DF3C80" w:rsidRPr="00944FDF">
        <w:rPr>
          <w:bCs/>
          <w:iCs/>
          <w:noProof/>
          <w:color w:val="000000" w:themeColor="text1"/>
        </w:rPr>
        <w:t>(Huls et al., 2008)</w:t>
      </w:r>
      <w:r w:rsidR="00DF3C80" w:rsidRPr="00944FDF">
        <w:rPr>
          <w:bCs/>
          <w:iCs/>
          <w:color w:val="000000" w:themeColor="text1"/>
        </w:rPr>
        <w:fldChar w:fldCharType="end"/>
      </w:r>
      <w:r w:rsidR="00DF3C80" w:rsidRPr="00944FDF">
        <w:rPr>
          <w:bCs/>
          <w:iCs/>
          <w:color w:val="000000" w:themeColor="text1"/>
        </w:rPr>
        <w:t xml:space="preserve">.  </w:t>
      </w:r>
      <w:r w:rsidRPr="00944FDF">
        <w:rPr>
          <w:bCs/>
          <w:iCs/>
          <w:color w:val="000000" w:themeColor="text1"/>
        </w:rPr>
        <w:t xml:space="preserve">An analogous DCGA of human ABC transporters </w:t>
      </w:r>
      <w:r w:rsidR="007A42E6">
        <w:rPr>
          <w:bCs/>
          <w:iCs/>
          <w:color w:val="000000" w:themeColor="text1"/>
        </w:rPr>
        <w:t>may</w:t>
      </w:r>
      <w:r w:rsidRPr="00944FDF">
        <w:rPr>
          <w:bCs/>
          <w:iCs/>
          <w:color w:val="000000" w:themeColor="text1"/>
        </w:rPr>
        <w:t xml:space="preserve"> permit better understanding of their roles not only in </w:t>
      </w:r>
      <w:r w:rsidR="004663F4">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5A4FFB21" w14:textId="3BC2EE8D" w:rsidR="007766A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tools 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evaluate </w:t>
      </w:r>
      <w:r w:rsidR="00897FF6">
        <w:rPr>
          <w:bCs/>
          <w:iCs/>
          <w:color w:val="000000" w:themeColor="text1"/>
        </w:rPr>
        <w:t>genotype-to-phenotype models</w:t>
      </w:r>
      <w:r>
        <w:rPr>
          <w:bCs/>
          <w:iCs/>
          <w:color w:val="000000" w:themeColor="text1"/>
        </w:rPr>
        <w:t xml:space="preserve"> from complex genetic relationships.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9755C0">
        <w:rPr>
          <w:bCs/>
          <w:iCs/>
          <w:color w:val="000000" w:themeColor="text1"/>
        </w:rPr>
        <w:instrText xml:space="preserve">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371/journal.pcbi.1002048","ISSN":"1553-7358","abstract":"Inferring regulatory and metabolic network models from quantitative genetic interaction data remains a major challenge in systems biology. Here, we present a novel quantitative model for interpreting epistasis within pathways responding to an external signal. The model provides the basis of an experimental method to determine the architecture of such pathways, and establishes a new set of rules to infer the order of genes within them. The method also allows the extraction of quantitative parameters enabling a new level of information to be added to genetic network models. It is applicable to any system where the impact of combinatorial loss-of-function mutations can be quantified with sufficient accuracy. We test the method by conducting a systematic analysis of a thoroughly characterized eukaryotic gene network, the galactose utilization pathway in Saccharomyces cerevisiae. For this purpose, we quantify the effects of single and double gene deletions on two phenotypic traits, fitness and reporter gene expression. We show that applying our method to fitness traits reveals the order of metabolic enzymes and the effects of accumulating metabolic intermediates. Conversely, the analysis of expression traits reveals the order of transcriptional regulatory genes, secondary regulatory signals and their relative strength. Strikingly, when the analyses of the two traits are combined, the method correctly infers </w:instrText>
      </w:r>
      <w:r w:rsidR="009755C0">
        <w:rPr>
          <w:rFonts w:ascii="Cambria Math" w:hAnsi="Cambria Math" w:cs="Cambria Math"/>
          <w:bCs/>
          <w:iCs/>
          <w:color w:val="000000" w:themeColor="text1"/>
        </w:rPr>
        <w:instrText>∼</w:instrText>
      </w:r>
      <w:r w:rsidR="009755C0">
        <w:rPr>
          <w:bCs/>
          <w:iCs/>
          <w:color w:val="000000" w:themeColor="text1"/>
        </w:rPr>
        <w:instrText>80% of the known relationships without any false positives.","author":[{"dropping-particle":"","family":"Phenix","given":"Hilary","non-dropping-particle":"","parse-names":false,"suffix":""},{"dropping-particle":"","family":"Morin","given":"Katy","non-dropping-particle":"","parse-names":false,"suffix":""},{"dropping-particle":"","family":"Batenchuk","given":"Cory","non-dropping-particle":"","parse-names":false,"suffix":""},{"dropping-particle":"","family":"Parker","given":"Jacob","non-dropping-particle":"","parse-names":false,"suffix":""},{"dropping-particle":"","family":"Abedi","given":"Vida","non-dropping-particle":"","parse-names":false,"suffix":""},{"dropping-particle":"","family":"Yang","given":"Liu","non-dropping-particle":"","parse-names":false,"suffix":""},{"dropping-particle":"","family":"Tepliakova","given":"Lioudmila","non-dropping-particle":"","parse-names":false,"suffix":""},{"dropping-particle":"","family":"Perkins","given":"Theodore J.","non-dropping-particle":"","parse-names":false,"suffix":""},{"dropping-particle":"","family":"Kærn","given":"Mads","non-dropping-particle":"","parse-names":false,"suffix":""}],"container-title":"PLoS Computational Biology","editor":[{"dropping-particle":"","family":"Ohler","given":"Uwe","non-dropping-particle":"","parse-names":false,"suffix":""}],"id":"ITEM-2","issue":"5","issued":{"date-parts":[["2011","5","12"]]},"page":"e1002048","publisher":"Public Library of Science","title":"Quantitative Epistasis Analysis and Pathway Inference from Genetic Interaction Data","type":"article-journal","volume":"7"},"uris":["http://www.mendeley.com/documents/?uuid=9cf7d041-0b11-34cb-8d21-c225177f72b2"]},{"id":"ITEM-3","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3","issue":"13","issued":{"date-parts":[["2018","3","27"]]},"page":"E2930-E2939","publisher":"National Academy of Sciences","title":"Reconstructing a metazoan genetic pathway with transcriptome-wide epistasis measurements.","type":"article-journal","volume":"115"},"uris":["http://www.mendeley.com/documents/?uuid=eb5f78c6-97cf-3a6a-bc63-ce945e172315"]},{"id":"ITEM-4","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4","issue":"2","issued":{"date-parts":[["2018","1","15"]]},"page":"170-178","publisher":"Nature Publishing Group","title":"Dual gene activation and knockout screen reveals directional dependencies in genetic networks","type":"article-journal","volume":"36"},"uris":["http://www.mendeley.com/documents/?uuid=4da22cc1-8855-3516-a16d-d375ae5e03af"]},{"id":"ITEM-5","itemData":{"DOI":"10.7554/eLife.05464","ISSN":"2050-084X","abstract":"&lt;p&gt;Gene–gene interactions shape complex phenotypes and modify the effects of mutations during development and disease. The effects of statistical gene–gene interactions on phenotypes have been used to assign genes to functional modules. However, directional, epistatic interactions, which reflect regulatory relationships between genes, have been challenging to map at large-scale. Here, we used combinatorial RNA interference and automated single-cell phenotyping to generate a large genetic interaction map for 21 phenotypic features of Drosophila cells. We devised a method that combines genetic interactions on multiple phenotypes to reveal directional relationships. This network reconstructed the sequence of protein activities in mitosis. Moreover, it revealed that the Ras pathway interacts with the SWI/SNF chromatin-remodelling complex, an interaction that we show is conserved in human cancer cells. Our study presents a powerful approach for reconstructing directional regulatory networks and provides a resource for the interpretation of functional consequences of genetic alterations.&lt;/p&gt;","author":[{"dropping-particle":"","family":"Fischer","given":"Bernd","non-dropping-particle":"","parse-names":false,"suffix":""},{"dropping-particle":"","family":"Sandmann","given":"Thomas","non-dropping-particle":"","parse-names":false,"suffix":""},{"dropping-particle":"","family":"Horn","given":"Thomas","non-dropping-particle":"","parse-names":false,"suffix":""},{"dropping-particle":"","family":"Billmann","given":"Maximilian","non-dropping-particle":"","parse-names":false,"suffix":""},{"dropping-particle":"","family":"Chaudhary","given":"Varun","non-dropping-particle":"","parse-names":false,"suffix":""},{"dropping-particle":"","family":"Huber","given":"Wolfgang","non-dropping-particle":"","parse-names":false,"suffix":""},{"dropping-particle":"","family":"Boutros","given":"Michael","non-dropping-particle":"","parse-names":false,"suffix":""}],"container-title":"eLife","id":"ITEM-5","issued":{"date-parts":[["2015","3","6"]]},"language":"en","page":"e05464","publisher":"eLife Sciences Publications Limited","title":"A map of directional genetic interactions in a metazoan cell","type":"article-journal","volume":"4"},"uris":["http://www.mendeley.com/documents/?uuid=dc27e488-5f97-4e92-944e-22c633223341"]}],"mendeley":{"formattedCitation":"(Angeles-Albores et al., 2018; Boettcher et al., 2018; Fischer et al., 2015; Phenix et al., 2011; St Onge et al., 2007)","plainTextFormattedCitation":"(Angeles-Albores et al., 2018; Boettcher et al., 2018; Fischer et al., 2015; Phenix et al., 2011; St Onge et al., 2007)","previouslyFormattedCitation":"(Angeles-Albores et al., 2018; Boettcher et al., 2018; Fischer et al., 2015; Phenix et al., 2011; St Onge et al., 2007)"},"properties":{"noteIndex":0},"schema":"https://github.com/citation-style-language/schema/raw/master/csl-citation.json"}</w:instrText>
      </w:r>
      <w:r w:rsidR="009755C0">
        <w:rPr>
          <w:bCs/>
          <w:iCs/>
          <w:color w:val="000000" w:themeColor="text1"/>
        </w:rPr>
        <w:fldChar w:fldCharType="separate"/>
      </w:r>
      <w:r w:rsidR="009755C0" w:rsidRPr="006C7B8B">
        <w:rPr>
          <w:bCs/>
          <w:iCs/>
          <w:noProof/>
          <w:color w:val="000000" w:themeColor="text1"/>
        </w:rPr>
        <w:t>(Angeles-Albores et al., 2018; Boettcher et al., 2018; Fischer et al., 2015; Phenix et al., 2011; St Onge et al., 2007)</w:t>
      </w:r>
      <w:r w:rsidR="009755C0">
        <w:rPr>
          <w:bCs/>
          <w:iCs/>
          <w:color w:val="000000" w:themeColor="text1"/>
        </w:rPr>
        <w:fldChar w:fldCharType="end"/>
      </w:r>
      <w:r w:rsidR="009755C0">
        <w:rPr>
          <w:bCs/>
          <w:iCs/>
          <w:color w:val="000000" w:themeColor="text1"/>
        </w:rPr>
        <w:t>.</w:t>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A2036A">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e could model that complex negative interactions may occur when deleting multiple ABC transporters </w:t>
      </w:r>
      <w:r w:rsidR="00A2036A">
        <w:rPr>
          <w:bCs/>
          <w:iCs/>
          <w:color w:val="000000" w:themeColor="text1"/>
        </w:rPr>
        <w:t xml:space="preserve">that each independently </w:t>
      </w:r>
      <w:r w:rsidR="00D23C4A">
        <w:rPr>
          <w:bCs/>
          <w:iCs/>
          <w:color w:val="000000" w:themeColor="text1"/>
        </w:rPr>
        <w:t>affect a</w:t>
      </w:r>
      <w:r w:rsidR="00FE1C1B">
        <w:rPr>
          <w:bCs/>
          <w:iCs/>
          <w:color w:val="000000" w:themeColor="text1"/>
        </w:rPr>
        <w:t>n unobserved</w:t>
      </w:r>
      <w:r w:rsidR="00D23C4A">
        <w:rPr>
          <w:bCs/>
          <w:iCs/>
          <w:color w:val="000000" w:themeColor="text1"/>
        </w:rPr>
        <w:t xml:space="preserve"> ‘efflux’ variable</w:t>
      </w:r>
      <w:r w:rsidR="00A22729">
        <w:rPr>
          <w:bCs/>
          <w:iCs/>
          <w:color w:val="000000" w:themeColor="text1"/>
        </w:rPr>
        <w:t xml:space="preserve">.  </w:t>
      </w:r>
      <w:r w:rsidR="00A2036A">
        <w:rPr>
          <w:bCs/>
          <w:iCs/>
          <w:color w:val="000000" w:themeColor="text1"/>
        </w:rPr>
        <w:t xml:space="preserve">Neural networks offer an expressive way to define genotype-to-phenotype models that can 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C7541A">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CD6279">
        <w:rPr>
          <w:bCs/>
          <w:iCs/>
          <w:color w:val="000000" w:themeColor="text1"/>
        </w:rPr>
        <w:t>decipher</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careful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r w:rsidR="00236F64">
        <w:rPr>
          <w:bCs/>
          <w:iCs/>
          <w:color w:val="000000" w:themeColor="text1"/>
        </w:rPr>
        <w:t>Th</w:t>
      </w:r>
      <w:r w:rsidR="00253781">
        <w:rPr>
          <w:bCs/>
          <w:iCs/>
          <w:color w:val="000000" w:themeColor="text1"/>
        </w:rPr>
        <w:t>e model presented here can be further expanded</w:t>
      </w:r>
      <w:r w:rsidR="00496696">
        <w:rPr>
          <w:bCs/>
          <w:iCs/>
          <w:color w:val="000000" w:themeColor="text1"/>
        </w:rPr>
        <w:t>,</w:t>
      </w:r>
      <w:r w:rsidR="00253781">
        <w:rPr>
          <w:bCs/>
          <w:iCs/>
          <w:color w:val="000000" w:themeColor="text1"/>
        </w:rPr>
        <w:t xml:space="preserve"> for example</w:t>
      </w:r>
      <w:r w:rsidR="006F0A44">
        <w:rPr>
          <w:bCs/>
          <w:iCs/>
          <w:color w:val="000000" w:themeColor="text1"/>
        </w:rPr>
        <w:t xml:space="preserve"> </w:t>
      </w:r>
      <w:r w:rsidR="00253781">
        <w:rPr>
          <w:bCs/>
          <w:iCs/>
          <w:color w:val="000000" w:themeColor="text1"/>
        </w:rPr>
        <w:t>to incorporate the</w:t>
      </w:r>
      <w:r w:rsidR="00236F64">
        <w:rPr>
          <w:bCs/>
          <w:iCs/>
          <w:color w:val="000000" w:themeColor="text1"/>
        </w:rPr>
        <w:t xml:space="preserve"> several genes </w:t>
      </w:r>
      <w:r w:rsidR="006F0A44">
        <w:rPr>
          <w:bCs/>
          <w:iCs/>
          <w:color w:val="000000" w:themeColor="text1"/>
        </w:rPr>
        <w:t>with complex positive genetic interactions but no network weights</w:t>
      </w:r>
      <w:r w:rsidR="00236F64">
        <w:rPr>
          <w:bCs/>
          <w:iCs/>
          <w:color w:val="000000" w:themeColor="text1"/>
        </w:rPr>
        <w:t>.</w:t>
      </w:r>
      <w:r w:rsidR="007172FD">
        <w:rPr>
          <w:bCs/>
          <w:iCs/>
          <w:color w:val="000000" w:themeColor="text1"/>
        </w:rPr>
        <w:t xml:space="preserve">  </w:t>
      </w:r>
      <w:r w:rsidR="002523A4">
        <w:rPr>
          <w:bCs/>
          <w:iCs/>
          <w:color w:val="000000" w:themeColor="text1"/>
        </w:rPr>
        <w:t xml:space="preserve">Further deep combinatorial profiling, </w:t>
      </w:r>
      <w:r w:rsidR="002523A4">
        <w:rPr>
          <w:bCs/>
          <w:iCs/>
          <w:color w:val="000000" w:themeColor="text1"/>
        </w:rPr>
        <w:t>as well as richer phenotyping</w:t>
      </w:r>
      <w:r w:rsidR="00986A9A">
        <w:rPr>
          <w:bCs/>
          <w:iCs/>
          <w:color w:val="000000" w:themeColor="text1"/>
        </w:rPr>
        <w:t xml:space="preserve"> that measures </w:t>
      </w:r>
      <w:r w:rsidR="002523A4">
        <w:rPr>
          <w:bCs/>
          <w:iCs/>
          <w:color w:val="000000" w:themeColor="text1"/>
        </w:rPr>
        <w:t>states of variables mediating the measured phenotype rather than relying on indirect inference</w:t>
      </w:r>
      <w:r w:rsidR="002523A4">
        <w:rPr>
          <w:bCs/>
          <w:iCs/>
          <w:color w:val="000000" w:themeColor="text1"/>
        </w:rPr>
        <w:t xml:space="preserve">, can be used to </w:t>
      </w:r>
      <w:r w:rsidR="00986A9A">
        <w:rPr>
          <w:bCs/>
          <w:iCs/>
          <w:color w:val="000000" w:themeColor="text1"/>
        </w:rPr>
        <w:t>learn</w:t>
      </w:r>
      <w:r w:rsidR="002523A4">
        <w:rPr>
          <w:bCs/>
          <w:iCs/>
          <w:color w:val="000000" w:themeColor="text1"/>
        </w:rPr>
        <w:t xml:space="preserve"> more detailed </w:t>
      </w:r>
      <w:r w:rsidR="00986A9A">
        <w:rPr>
          <w:bCs/>
          <w:iCs/>
          <w:color w:val="000000" w:themeColor="text1"/>
        </w:rPr>
        <w:t>genotype-to-phenotype relationships</w:t>
      </w:r>
      <w:r w:rsidR="002523A4">
        <w:rPr>
          <w:bCs/>
          <w:iCs/>
          <w:color w:val="000000" w:themeColor="text1"/>
        </w:rPr>
        <w:t>.</w:t>
      </w:r>
      <w:r w:rsidR="002B4FF7">
        <w:rPr>
          <w:bCs/>
          <w:iCs/>
          <w:color w:val="000000" w:themeColor="text1"/>
        </w:rPr>
        <w:t xml:space="preserve"> </w:t>
      </w:r>
      <w:r w:rsidR="00AA1DDB">
        <w:rPr>
          <w:bCs/>
          <w:iCs/>
          <w:color w:val="000000" w:themeColor="text1"/>
        </w:rPr>
        <w:t xml:space="preserve"> </w:t>
      </w:r>
      <w:r w:rsidR="007766A0">
        <w:rPr>
          <w:bCs/>
          <w:iCs/>
          <w:color w:val="000000" w:themeColor="text1"/>
        </w:rPr>
        <w:t xml:space="preserve">In general, future availability of DCGA data </w:t>
      </w:r>
      <w:r w:rsidR="0086432E">
        <w:rPr>
          <w:bCs/>
          <w:iCs/>
          <w:color w:val="000000" w:themeColor="text1"/>
        </w:rPr>
        <w:t xml:space="preserve">can be used to develop rich </w:t>
      </w:r>
      <w:r w:rsidR="00236F64">
        <w:rPr>
          <w:bCs/>
          <w:iCs/>
          <w:color w:val="000000" w:themeColor="text1"/>
        </w:rPr>
        <w:t xml:space="preserve">genotype-to-phenotype </w:t>
      </w:r>
      <w:r w:rsidR="0086432E">
        <w:rPr>
          <w:bCs/>
          <w:iCs/>
          <w:color w:val="000000" w:themeColor="text1"/>
        </w:rPr>
        <w:t xml:space="preserve">models </w:t>
      </w:r>
      <w:r w:rsidR="007766A0">
        <w:rPr>
          <w:bCs/>
          <w:iCs/>
          <w:color w:val="000000" w:themeColor="text1"/>
        </w:rPr>
        <w:t xml:space="preserve">that </w:t>
      </w:r>
      <w:r w:rsidR="00236F64">
        <w:rPr>
          <w:bCs/>
          <w:iCs/>
          <w:color w:val="000000" w:themeColor="text1"/>
        </w:rPr>
        <w:t>may</w:t>
      </w:r>
      <w:r w:rsidR="007766A0">
        <w:rPr>
          <w:bCs/>
          <w:iCs/>
          <w:color w:val="000000" w:themeColor="text1"/>
        </w:rPr>
        <w:t xml:space="preserve"> help functionally dissect and understand systems in many living organisms</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229FECB2" w:rsidR="006A63BB" w:rsidRPr="00233F15" w:rsidRDefault="006A63BB" w:rsidP="00224FCB">
      <w:pPr>
        <w:outlineLvl w:val="0"/>
        <w:rPr>
          <w:b/>
          <w:bCs/>
          <w:iCs/>
          <w:color w:val="000000" w:themeColor="text1"/>
          <w:sz w:val="28"/>
        </w:rPr>
      </w:pPr>
      <w:r w:rsidRPr="00233F15">
        <w:rPr>
          <w:b/>
          <w:bCs/>
          <w:iCs/>
          <w:color w:val="000000" w:themeColor="text1"/>
          <w:sz w:val="28"/>
        </w:rPr>
        <w:t>Materials and Methods</w:t>
      </w:r>
    </w:p>
    <w:p w14:paraId="0141F42D" w14:textId="786005DE" w:rsidR="007C7DF9" w:rsidRPr="00233F15" w:rsidRDefault="007C7DF9" w:rsidP="00224FCB">
      <w:pPr>
        <w:outlineLvl w:val="0"/>
        <w:rPr>
          <w:b/>
          <w:bCs/>
          <w:iCs/>
          <w:color w:val="000000" w:themeColor="text1"/>
        </w:rPr>
      </w:pPr>
      <w:r w:rsidRPr="00233F15">
        <w:rPr>
          <w:b/>
          <w:bCs/>
          <w:iCs/>
          <w:color w:val="000000" w:themeColor="text1"/>
        </w:rPr>
        <w:t xml:space="preserve">Yeast </w:t>
      </w:r>
      <w:r w:rsidR="00EC5103">
        <w:rPr>
          <w:b/>
          <w:bCs/>
          <w:iCs/>
          <w:color w:val="000000" w:themeColor="text1"/>
        </w:rPr>
        <w:t>s</w:t>
      </w:r>
      <w:r w:rsidR="00EC5103" w:rsidRPr="00233F15">
        <w:rPr>
          <w:b/>
          <w:bCs/>
          <w:iCs/>
          <w:color w:val="000000" w:themeColor="text1"/>
        </w:rPr>
        <w:t>trains</w:t>
      </w:r>
    </w:p>
    <w:p w14:paraId="27D1AF6A" w14:textId="296C4AAA" w:rsidR="00580B25" w:rsidRPr="00233F15" w:rsidRDefault="00580B25" w:rsidP="00224FCB">
      <w:pPr>
        <w:rPr>
          <w:rFonts w:eastAsia="Times New Roman"/>
          <w:color w:val="000000" w:themeColor="text1"/>
        </w:rPr>
      </w:pPr>
      <w:r w:rsidRPr="00233F15">
        <w:rPr>
          <w:rFonts w:eastAsia="Times New Roman"/>
          <w:color w:val="000000" w:themeColor="text1"/>
        </w:rPr>
        <w:t>RY0622</w:t>
      </w:r>
      <w:r w:rsidR="006A3CE7" w:rsidRPr="00233F15">
        <w:rPr>
          <w:rFonts w:eastAsia="Times New Roman"/>
          <w:color w:val="000000" w:themeColor="text1"/>
        </w:rPr>
        <w:t>/GM512</w:t>
      </w:r>
      <w:r w:rsidRPr="00233F15">
        <w:rPr>
          <w:rFonts w:eastAsia="Times New Roman"/>
          <w:color w:val="000000" w:themeColor="text1"/>
        </w:rPr>
        <w:t xml:space="preserve"> (Green Monster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77777777" w:rsidR="00004324" w:rsidRPr="00233F15" w:rsidRDefault="00004324" w:rsidP="00224FCB">
      <w:pPr>
        <w:rPr>
          <w:color w:val="000000" w:themeColor="text1"/>
        </w:rPr>
      </w:pPr>
      <w:r w:rsidRPr="00233F15">
        <w:rPr>
          <w:color w:val="000000" w:themeColor="text1"/>
        </w:rPr>
        <w:lastRenderedPageBreak/>
        <w:t>RY0146 (Toolkit-a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77777777" w:rsidR="00181529" w:rsidRPr="00233F15" w:rsidRDefault="00181529" w:rsidP="00224FCB">
      <w:pPr>
        <w:rPr>
          <w:color w:val="000000" w:themeColor="text1"/>
        </w:rPr>
      </w:pPr>
    </w:p>
    <w:p w14:paraId="2DF62FA2" w14:textId="77777777" w:rsidR="00447F5C" w:rsidRPr="00233F15" w:rsidRDefault="00447F5C" w:rsidP="00447F5C">
      <w:pPr>
        <w:rPr>
          <w:rFonts w:eastAsia="Times New Roman"/>
          <w:color w:val="000000" w:themeColor="text1"/>
        </w:rPr>
      </w:pPr>
      <w:commentRangeStart w:id="20"/>
      <w:commentRangeStart w:id="21"/>
      <w:r w:rsidRPr="00233F15">
        <w:rPr>
          <w:rFonts w:eastAsia="Times New Roman"/>
          <w:color w:val="000000" w:themeColor="text1"/>
        </w:rPr>
        <w:t>RY0148 (Barcoder Strain MAT</w:t>
      </w:r>
      <w:r w:rsidRPr="00A7004F">
        <w:rPr>
          <w:rFonts w:eastAsia="Calibri"/>
          <w:b/>
          <w:color w:val="000000" w:themeColor="text1"/>
        </w:rPr>
        <w:t>α</w:t>
      </w:r>
      <w:r w:rsidRPr="00233F15">
        <w:rPr>
          <w:rFonts w:eastAsia="Times New Roman"/>
          <w:color w:val="000000" w:themeColor="text1"/>
        </w:rPr>
        <w:t>):</w:t>
      </w:r>
      <w:commentRangeEnd w:id="20"/>
      <w:r>
        <w:rPr>
          <w:rStyle w:val="CommentReference"/>
          <w:rFonts w:asciiTheme="minorHAnsi" w:hAnsiTheme="minorHAnsi" w:cstheme="minorBidi"/>
        </w:rPr>
        <w:commentReference w:id="20"/>
      </w:r>
      <w:commentRangeEnd w:id="21"/>
      <w:r>
        <w:rPr>
          <w:rStyle w:val="CommentReference"/>
          <w:rFonts w:asciiTheme="minorHAnsi" w:hAnsiTheme="minorHAnsi" w:cstheme="minorBidi"/>
        </w:rPr>
        <w:commentReference w:id="21"/>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1950DF07" w14:textId="670F0CE9" w:rsidR="00F77B39" w:rsidRPr="00233F15" w:rsidRDefault="0022080B" w:rsidP="00224FCB">
      <w:pPr>
        <w:outlineLvl w:val="0"/>
        <w:rPr>
          <w:b/>
          <w:bCs/>
          <w:iCs/>
          <w:color w:val="A6A6A6" w:themeColor="background1" w:themeShade="A6"/>
        </w:rPr>
      </w:pPr>
      <w:commentRangeStart w:id="22"/>
      <w:r w:rsidRPr="00233F15">
        <w:rPr>
          <w:b/>
          <w:bCs/>
          <w:iCs/>
          <w:color w:val="A6A6A6" w:themeColor="background1" w:themeShade="A6"/>
        </w:rPr>
        <w:t>Media</w:t>
      </w:r>
      <w:commentRangeEnd w:id="22"/>
      <w:r w:rsidR="00CB2329" w:rsidRPr="00233F15">
        <w:rPr>
          <w:rStyle w:val="CommentReference"/>
          <w:color w:val="A6A6A6" w:themeColor="background1" w:themeShade="A6"/>
        </w:rPr>
        <w:commentReference w:id="22"/>
      </w:r>
    </w:p>
    <w:p w14:paraId="471BE2A1" w14:textId="43BC7B99" w:rsidR="004F2DC6" w:rsidRPr="00233F15" w:rsidRDefault="004F2DC6" w:rsidP="00224FCB">
      <w:pPr>
        <w:outlineLvl w:val="0"/>
        <w:rPr>
          <w:b/>
          <w:bCs/>
          <w:iCs/>
          <w:color w:val="A6A6A6" w:themeColor="background1" w:themeShade="A6"/>
        </w:rPr>
      </w:pPr>
      <w:r w:rsidRPr="00233F15">
        <w:rPr>
          <w:b/>
          <w:bCs/>
          <w:iCs/>
          <w:color w:val="A6A6A6" w:themeColor="background1" w:themeShade="A6"/>
        </w:rPr>
        <w:t>SC</w:t>
      </w:r>
      <w:r w:rsidR="00D47C71" w:rsidRPr="00233F15">
        <w:rPr>
          <w:b/>
          <w:bCs/>
          <w:iCs/>
          <w:color w:val="A6A6A6" w:themeColor="background1" w:themeShade="A6"/>
        </w:rPr>
        <w:t xml:space="preserve"> (SC-His, SC-Leu, SC-Ura)</w:t>
      </w:r>
    </w:p>
    <w:p w14:paraId="78280D80" w14:textId="78EF70D7" w:rsidR="001E4FC1" w:rsidRPr="00233F15" w:rsidRDefault="001E4FC1" w:rsidP="00224FCB">
      <w:pPr>
        <w:outlineLvl w:val="0"/>
        <w:rPr>
          <w:b/>
          <w:bCs/>
          <w:iCs/>
          <w:color w:val="A6A6A6" w:themeColor="background1" w:themeShade="A6"/>
        </w:rPr>
      </w:pPr>
      <w:r w:rsidRPr="00233F15">
        <w:rPr>
          <w:b/>
          <w:bCs/>
          <w:iCs/>
          <w:color w:val="A6A6A6" w:themeColor="background1" w:themeShade="A6"/>
        </w:rPr>
        <w:t>YPD</w:t>
      </w:r>
      <w:r w:rsidR="00421099" w:rsidRPr="00233F15">
        <w:rPr>
          <w:b/>
          <w:bCs/>
          <w:iCs/>
          <w:color w:val="A6A6A6" w:themeColor="background1" w:themeShade="A6"/>
        </w:rPr>
        <w:t xml:space="preserve"> (</w:t>
      </w:r>
      <w:r w:rsidRPr="00233F15">
        <w:rPr>
          <w:b/>
          <w:bCs/>
          <w:iCs/>
          <w:color w:val="A6A6A6" w:themeColor="background1" w:themeShade="A6"/>
        </w:rPr>
        <w:t>+HygroB</w:t>
      </w:r>
      <w:r w:rsidR="00421099" w:rsidRPr="00233F15">
        <w:rPr>
          <w:b/>
          <w:bCs/>
          <w:iCs/>
          <w:color w:val="A6A6A6" w:themeColor="background1" w:themeShade="A6"/>
        </w:rPr>
        <w:t>, +Clonnat, +G418)</w:t>
      </w:r>
    </w:p>
    <w:p w14:paraId="7E9D7F19" w14:textId="77777777" w:rsidR="00651D30" w:rsidRPr="00233F15" w:rsidRDefault="00651D30"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7777777"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xml:space="preserve">’) in between two common primer regions (US1 and US2),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DS1 and DS2).</w:t>
      </w:r>
    </w:p>
    <w:p w14:paraId="48FF3C78" w14:textId="77777777" w:rsidR="004F4736" w:rsidRDefault="004F4736" w:rsidP="004F4736">
      <w:pPr>
        <w:jc w:val="both"/>
        <w:rPr>
          <w:bCs/>
          <w:iCs/>
          <w:color w:val="000000" w:themeColor="text1"/>
        </w:rPr>
      </w:pPr>
    </w:p>
    <w:p w14:paraId="02BFABED" w14:textId="77777777" w:rsidR="004F4736"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purified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Qiagen Qiaspin Kit, and ~1950bp products were confirmed using 2% gel electrophoresis.  Two PCR reactions were performed on the resulting products to confirm correct synthesis.  The first PCR reaction was performed with the </w:t>
      </w:r>
      <w:r w:rsidRPr="001E7376">
        <w:rPr>
          <w:bCs/>
        </w:rPr>
        <w:t>SacI Reamp F/US2 primer pairs, and the second was performed using DS1/SacI Reamp R primer pairs.</w:t>
      </w:r>
      <w:r>
        <w:rPr>
          <w:bCs/>
        </w:rPr>
        <w:t xml:space="preserve"> </w:t>
      </w:r>
      <w:r>
        <w:t xml:space="preserve">The PCR program used for both of these reactions was: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Expected sizes (~132bp, 137bp) were confirmed using 4% gel electrophoresis. All above PCR reactions were performed using </w:t>
      </w:r>
      <w:r w:rsidRPr="001E7376">
        <w:rPr>
          <w:color w:val="000000" w:themeColor="text1"/>
        </w:rPr>
        <w:t>High Fidelity Phusion Master Mix (NEB)</w:t>
      </w:r>
      <w:r>
        <w:rPr>
          <w:color w:val="000000" w:themeColor="text1"/>
        </w:rPr>
        <w:t>.</w:t>
      </w:r>
    </w:p>
    <w:p w14:paraId="0E335EE5" w14:textId="77777777" w:rsidR="004F4736" w:rsidRDefault="004F4736" w:rsidP="004F4736"/>
    <w:p w14:paraId="63CC28B8" w14:textId="77777777"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7777777" w:rsidR="004F4736" w:rsidRDefault="004F4736" w:rsidP="004F4736">
      <w:pPr>
        <w:jc w:val="both"/>
        <w:rPr>
          <w:bCs/>
          <w:iCs/>
          <w:color w:val="000000" w:themeColor="text1"/>
        </w:rPr>
      </w:pPr>
      <w:r w:rsidRPr="00233F15">
        <w:rPr>
          <w:bCs/>
          <w:iCs/>
          <w:color w:val="000000" w:themeColor="text1"/>
        </w:rPr>
        <w:lastRenderedPageBreak/>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 and was purified using </w:t>
      </w:r>
      <w:r w:rsidRPr="00AD3ECF">
        <w:rPr>
          <w:bCs/>
          <w:iCs/>
          <w:color w:val="000000" w:themeColor="text1"/>
        </w:rPr>
        <w:t>Qiagen Qiaspin</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7777777" w:rsidR="004F4736" w:rsidRPr="00845A1A" w:rsidRDefault="004F4736" w:rsidP="004F4736">
      <w:pPr>
        <w:jc w:val="both"/>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 xml:space="preserve">analyzed using </w:t>
      </w:r>
      <w:r>
        <w:rPr>
          <w:bCs/>
          <w:iCs/>
          <w:color w:val="000000" w:themeColor="text1"/>
        </w:rPr>
        <w:t xml:space="preserve">4% </w:t>
      </w:r>
      <w:r w:rsidRPr="00233F15">
        <w:rPr>
          <w:bCs/>
          <w:iCs/>
          <w:color w:val="000000" w:themeColor="text1"/>
        </w:rPr>
        <w:t>gel electrophoresis</w:t>
      </w:r>
      <w:r>
        <w:rPr>
          <w:bCs/>
          <w:iCs/>
          <w:color w:val="000000" w:themeColor="text1"/>
        </w:rPr>
        <w:t xml:space="preserve"> to verify the presence of 263bp and 251bp bands</w:t>
      </w:r>
      <w:r w:rsidRPr="00233F15">
        <w:rPr>
          <w:bCs/>
          <w:iCs/>
          <w:color w:val="000000" w:themeColor="text1"/>
        </w:rPr>
        <w:t>.</w:t>
      </w:r>
      <w:r>
        <w:rPr>
          <w:bCs/>
          <w:iCs/>
          <w:color w:val="000000" w:themeColor="text1"/>
        </w:rPr>
        <w:t xml:space="preserve">  EXOSAP purification was performed on the PCR products by adding 10</w:t>
      </w:r>
      <w:r>
        <w:t>μl EXOSAP mix (</w:t>
      </w:r>
      <w:r w:rsidRPr="0062257A">
        <w:t>0.025</w:t>
      </w:r>
      <w:r>
        <w:t>μ</w:t>
      </w:r>
      <w:r w:rsidRPr="0062257A">
        <w:t>l ExoI (0.5U), 0.1</w:t>
      </w:r>
      <w:r>
        <w:t>μ</w:t>
      </w:r>
      <w:r w:rsidRPr="0062257A">
        <w:t>l Antarctic Phosphatase (0.5U), 3.5</w:t>
      </w:r>
      <w:r>
        <w:t>μ</w:t>
      </w:r>
      <w:r w:rsidRPr="0062257A">
        <w:t>l 10X Antarctic Phosphatase Buffer, 6.375</w:t>
      </w:r>
      <w:r>
        <w:t>μ</w:t>
      </w:r>
      <w:r w:rsidRPr="0062257A">
        <w:t>l dH</w:t>
      </w:r>
      <w:r w:rsidRPr="0062257A">
        <w:rPr>
          <w:vertAlign w:val="subscript"/>
        </w:rPr>
        <w:t>2</w:t>
      </w:r>
      <w:r w:rsidRPr="0062257A">
        <w:t>O</w:t>
      </w:r>
      <w:r>
        <w:t xml:space="preserve">) to 25μl of PCR products and incubating at </w:t>
      </w:r>
      <w:r>
        <w:rPr>
          <w:color w:val="000000" w:themeColor="text1"/>
        </w:rPr>
        <w:t>37</w:t>
      </w:r>
      <w:r w:rsidRPr="008A1154">
        <w:rPr>
          <w:color w:val="000000" w:themeColor="text1"/>
        </w:rPr>
        <w:t>°</w:t>
      </w:r>
      <w:r>
        <w:rPr>
          <w:color w:val="000000" w:themeColor="text1"/>
        </w:rPr>
        <w:t>C for 30min</w:t>
      </w:r>
      <w:r w:rsidRPr="008A1154">
        <w:rPr>
          <w:color w:val="000000" w:themeColor="text1"/>
        </w:rPr>
        <w:t xml:space="preserve">; </w:t>
      </w:r>
      <w:r>
        <w:rPr>
          <w:color w:val="000000" w:themeColor="text1"/>
        </w:rPr>
        <w:t>80°C for 20</w:t>
      </w:r>
      <w:r w:rsidRPr="008A1154">
        <w:rPr>
          <w:color w:val="000000" w:themeColor="text1"/>
        </w:rPr>
        <w:t>min</w:t>
      </w:r>
      <w:r>
        <w:rPr>
          <w:color w:val="000000" w:themeColor="text1"/>
        </w:rPr>
        <w:t>, then diluting with 35</w:t>
      </w:r>
      <w:r>
        <w:t>μl of DNA-free H</w:t>
      </w:r>
      <w:r w:rsidRPr="0062257A">
        <w:rPr>
          <w:vertAlign w:val="subscript"/>
        </w:rPr>
        <w:t>2</w:t>
      </w:r>
      <w:r w:rsidRPr="0062257A">
        <w:t>O</w:t>
      </w:r>
      <w:r>
        <w:t xml:space="preserve"> to stop the reaction.  Diluted EXOSAP products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Default="00F85114" w:rsidP="00F85114">
      <w:pPr>
        <w:jc w:val="both"/>
        <w:rPr>
          <w:bCs/>
          <w:iCs/>
          <w:color w:val="000000" w:themeColor="text1"/>
        </w:rPr>
      </w:pPr>
    </w:p>
    <w:p w14:paraId="6CFC1AAD" w14:textId="5BCF44E5" w:rsidR="00F85114" w:rsidRPr="00730BB7" w:rsidRDefault="00F85114" w:rsidP="00F85114">
      <w:pPr>
        <w:jc w:val="both"/>
        <w:rPr>
          <w:bCs/>
          <w:iCs/>
          <w:color w:val="000000" w:themeColor="text1"/>
        </w:rPr>
      </w:pPr>
      <w:r w:rsidRPr="00233F15">
        <w:rPr>
          <w:rFonts w:eastAsia="Times New Roman"/>
          <w:color w:val="333333"/>
          <w:shd w:val="clear" w:color="auto" w:fill="FFFFFF"/>
        </w:rPr>
        <w:lastRenderedPageBreak/>
        <w:t>To genotype each strain at the 16 ABC transporter loci, two PCR reactions were performed for each locus - one to determine the presence of a GFP integration cassette, and another to determine the presence of the wild type gene</w:t>
      </w:r>
      <w:r>
        <w:rPr>
          <w:rFonts w:eastAsia="Times New Roman"/>
          <w:color w:val="333333"/>
          <w:shd w:val="clear" w:color="auto" w:fill="FFFFFF"/>
        </w:rPr>
        <w:t>,</w:t>
      </w:r>
      <w:r w:rsidRPr="00817E7B">
        <w:rPr>
          <w:rFonts w:eastAsia="Times New Roman"/>
          <w:color w:val="333333"/>
          <w:shd w:val="clear" w:color="auto" w:fill="FFFFFF"/>
        </w:rPr>
        <w:t xml:space="preserve"> as previously described</w:t>
      </w:r>
      <w:r w:rsidR="008A7849">
        <w:rPr>
          <w:rFonts w:eastAsia="Times New Roman"/>
          <w:color w:val="333333"/>
          <w:shd w:val="clear" w:color="auto" w:fill="FFFFFF"/>
        </w:rPr>
        <w:t xml:space="preserve"> </w:t>
      </w:r>
      <w:r w:rsidRPr="00817E7B">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817E7B">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817E7B">
        <w:rPr>
          <w:rFonts w:eastAsia="Times New Roman"/>
          <w:color w:val="333333"/>
          <w:shd w:val="clear" w:color="auto" w:fill="FFFFFF"/>
        </w:rPr>
        <w:fldChar w:fldCharType="end"/>
      </w:r>
      <w:r w:rsidRPr="00817E7B">
        <w:rPr>
          <w:rFonts w:eastAsia="Times New Roman"/>
          <w:color w:val="333333"/>
          <w:shd w:val="clear" w:color="auto" w:fill="FFFFFF"/>
        </w:rPr>
        <w:t xml:space="preserve">. </w:t>
      </w:r>
      <w:r>
        <w:rPr>
          <w:rFonts w:eastAsia="Times New Roman"/>
          <w:color w:val="333333"/>
          <w:shd w:val="clear" w:color="auto" w:fill="FFFFFF"/>
        </w:rPr>
        <w:t xml:space="preserve"> </w:t>
      </w:r>
      <w:r w:rsidRPr="00817E7B">
        <w:rPr>
          <w:rFonts w:eastAsia="Times New Roman"/>
          <w:color w:val="333333"/>
          <w:shd w:val="clear" w:color="auto" w:fill="FFFFFF"/>
        </w:rPr>
        <w:t xml:space="preserve">For the </w:t>
      </w:r>
      <w:r>
        <w:rPr>
          <w:rFonts w:eastAsia="Times New Roman"/>
          <w:color w:val="333333"/>
          <w:shd w:val="clear" w:color="auto" w:fill="FFFFFF"/>
        </w:rPr>
        <w:t>cassette confirmation reactions</w:t>
      </w:r>
      <w:r w:rsidRPr="00817E7B">
        <w:rPr>
          <w:rFonts w:eastAsia="Times New Roman"/>
          <w:color w:val="333333"/>
          <w:shd w:val="clear" w:color="auto" w:fill="FFFFFF"/>
        </w:rPr>
        <w:t>, locus–specific PCR primers from the 5</w:t>
      </w:r>
      <w:r w:rsidRPr="00817E7B">
        <w:rPr>
          <w:rFonts w:eastAsia="Calibri"/>
          <w:color w:val="333333"/>
          <w:shd w:val="clear" w:color="auto" w:fill="FFFFFF"/>
        </w:rPr>
        <w:t>′</w:t>
      </w:r>
      <w:r w:rsidRPr="00817E7B">
        <w:rPr>
          <w:rFonts w:eastAsia="Times New Roman"/>
          <w:color w:val="333333"/>
          <w:shd w:val="clear" w:color="auto" w:fill="FFFFFF"/>
        </w:rPr>
        <w:t xml:space="preserve"> flanking sequences of each gene were paired with a common primer complementary to the </w:t>
      </w:r>
      <w:r w:rsidRPr="00817E7B">
        <w:rPr>
          <w:rFonts w:eastAsia="Times New Roman"/>
          <w:i/>
          <w:iCs/>
          <w:color w:val="333333"/>
          <w:shd w:val="clear" w:color="auto" w:fill="FFFFFF"/>
        </w:rPr>
        <w:t>GFP</w:t>
      </w:r>
      <w:r w:rsidRPr="00817E7B">
        <w:rPr>
          <w:rFonts w:eastAsia="Times New Roman"/>
          <w:color w:val="333333"/>
          <w:shd w:val="clear" w:color="auto" w:fill="FFFFFF"/>
        </w:rPr>
        <w:t> cassette (</w:t>
      </w:r>
      <w:r>
        <w:rPr>
          <w:rFonts w:eastAsia="Times New Roman"/>
          <w:color w:val="333333"/>
          <w:shd w:val="clear" w:color="auto" w:fill="FFFFFF"/>
        </w:rPr>
        <w:t xml:space="preserve">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 xml:space="preserve">). </w:t>
      </w:r>
      <w:r>
        <w:rPr>
          <w:rFonts w:eastAsia="Times New Roman"/>
          <w:color w:val="333333"/>
          <w:shd w:val="clear" w:color="auto" w:fill="FFFFFF"/>
        </w:rPr>
        <w:t xml:space="preserve"> Gene presence confirmation primers were designed individually for each gene (Data </w:t>
      </w:r>
      <w:r w:rsidRPr="00817E7B">
        <w:rPr>
          <w:rFonts w:eastAsia="Times New Roman"/>
          <w:color w:val="333333"/>
          <w:shd w:val="clear" w:color="auto" w:fill="FFFFFF"/>
        </w:rPr>
        <w:t>S</w:t>
      </w:r>
      <w:r>
        <w:rPr>
          <w:rFonts w:eastAsia="Times New Roman"/>
          <w:color w:val="333333"/>
          <w:shd w:val="clear" w:color="auto" w:fill="FFFFFF"/>
        </w:rPr>
        <w:t>2)</w:t>
      </w:r>
      <w:r w:rsidRPr="00817E7B">
        <w:rPr>
          <w:rFonts w:eastAsia="Times New Roman"/>
          <w:color w:val="333333"/>
          <w:shd w:val="clear" w:color="auto" w:fill="FFFFFF"/>
        </w:rPr>
        <w:t>.</w:t>
      </w:r>
      <w:r w:rsidRPr="00233F15">
        <w:rPr>
          <w:rFonts w:eastAsia="Times New Roman"/>
          <w:color w:val="333333"/>
          <w:shd w:val="clear" w:color="auto" w:fill="FFFFFF"/>
        </w:rPr>
        <w:t xml:space="preserve"> </w:t>
      </w:r>
      <w:r>
        <w:rPr>
          <w:rFonts w:eastAsia="Times New Roman"/>
          <w:color w:val="333333"/>
          <w:shd w:val="clear" w:color="auto" w:fill="FFFFFF"/>
        </w:rPr>
        <w:t xml:space="preserve">PCR reactions were performed with a Platinum HiFi mix using the following program: </w:t>
      </w:r>
      <w:r>
        <w:rPr>
          <w:color w:val="000000" w:themeColor="text1"/>
        </w:rPr>
        <w:t>94°C for 2min</w:t>
      </w:r>
      <w:r w:rsidRPr="008A1154">
        <w:rPr>
          <w:color w:val="000000" w:themeColor="text1"/>
        </w:rPr>
        <w:t xml:space="preserve">; </w:t>
      </w:r>
      <w:r>
        <w:rPr>
          <w:color w:val="000000" w:themeColor="text1"/>
        </w:rPr>
        <w:t>34 cycles of 94</w:t>
      </w:r>
      <w:r w:rsidRPr="008A1154">
        <w:rPr>
          <w:color w:val="000000" w:themeColor="text1"/>
        </w:rPr>
        <w:t>°</w:t>
      </w:r>
      <w:r>
        <w:rPr>
          <w:color w:val="000000" w:themeColor="text1"/>
        </w:rPr>
        <w:t>C for 30sec, 55</w:t>
      </w:r>
      <w:r w:rsidRPr="008A1154">
        <w:rPr>
          <w:color w:val="000000" w:themeColor="text1"/>
        </w:rPr>
        <w:t>°</w:t>
      </w:r>
      <w:r>
        <w:rPr>
          <w:color w:val="000000" w:themeColor="text1"/>
        </w:rPr>
        <w:t>C for 30sec, 68</w:t>
      </w:r>
      <w:r w:rsidRPr="008A1154">
        <w:rPr>
          <w:color w:val="000000" w:themeColor="text1"/>
        </w:rPr>
        <w:t>°</w:t>
      </w:r>
      <w:r>
        <w:rPr>
          <w:color w:val="000000" w:themeColor="text1"/>
        </w:rPr>
        <w:t>C for 60</w:t>
      </w:r>
      <w:r w:rsidRPr="008A1154">
        <w:rPr>
          <w:color w:val="000000" w:themeColor="text1"/>
        </w:rPr>
        <w:t xml:space="preserve">sec; </w:t>
      </w:r>
      <w:r>
        <w:rPr>
          <w:color w:val="000000" w:themeColor="text1"/>
        </w:rPr>
        <w:t>68°C for 10</w:t>
      </w:r>
      <w:r w:rsidRPr="008A1154">
        <w:rPr>
          <w:color w:val="000000" w:themeColor="text1"/>
        </w:rPr>
        <w:t>min; 4°C forever</w:t>
      </w:r>
      <w:r>
        <w:rPr>
          <w:color w:val="000000" w:themeColor="text1"/>
        </w:rPr>
        <w:t>.</w:t>
      </w:r>
      <w:r>
        <w:rPr>
          <w:rFonts w:eastAsia="Times New Roman"/>
          <w:color w:val="333333"/>
          <w:shd w:val="clear" w:color="auto" w:fill="FFFFFF"/>
        </w:rPr>
        <w:t xml:space="preserve">  </w:t>
      </w:r>
      <w:r w:rsidRPr="00233F15">
        <w:rPr>
          <w:rFonts w:eastAsia="Times New Roman"/>
          <w:color w:val="333333"/>
          <w:shd w:val="clear" w:color="auto" w:fill="FFFFFF"/>
        </w:rPr>
        <w:t>PCR products were analyzed using gel electrophoresis.</w:t>
      </w:r>
    </w:p>
    <w:p w14:paraId="1E98534A" w14:textId="77777777" w:rsidR="00F85114"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5CC1D8DC"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xml:space="preserve">) and the RY0148 </w:t>
      </w:r>
      <w:r w:rsidRPr="00233F15">
        <w:rPr>
          <w:rFonts w:eastAsia="Times New Roman"/>
          <w:color w:val="333333"/>
          <w:shd w:val="clear" w:color="auto" w:fill="FFFFFF"/>
        </w:rPr>
        <w:t>barcoder strain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23"/>
      <w:commentRangeStart w:id="24"/>
      <w:r>
        <w:rPr>
          <w:bCs/>
          <w:iCs/>
          <w:color w:val="000000" w:themeColor="text1"/>
        </w:rPr>
        <w:t>–</w:t>
      </w:r>
      <w:r w:rsidRPr="00233F15">
        <w:rPr>
          <w:rFonts w:eastAsia="Times New Roman"/>
          <w:color w:val="333333"/>
          <w:shd w:val="clear" w:color="auto" w:fill="FFFFFF"/>
        </w:rPr>
        <w:t>Ura</w:t>
      </w:r>
      <w:commentRangeEnd w:id="23"/>
      <w:r>
        <w:rPr>
          <w:rStyle w:val="CommentReference"/>
          <w:rFonts w:asciiTheme="minorHAnsi" w:hAnsiTheme="minorHAnsi" w:cstheme="minorBidi"/>
        </w:rPr>
        <w:commentReference w:id="23"/>
      </w:r>
      <w:commentRangeEnd w:id="24"/>
      <w:r>
        <w:rPr>
          <w:rStyle w:val="CommentReference"/>
          <w:rFonts w:asciiTheme="minorHAnsi" w:hAnsiTheme="minorHAnsi" w:cstheme="minorBidi"/>
        </w:rPr>
        <w:commentReference w:id="24"/>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2B6618CC"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pooled and 260 </w:t>
      </w:r>
      <w:r>
        <w:rPr>
          <w:color w:val="000000" w:themeColor="text1"/>
          <w:lang w:val="el-GR"/>
        </w:rPr>
        <w:t>μ</w:t>
      </w:r>
      <w:r>
        <w:rPr>
          <w:color w:val="000000" w:themeColor="text1"/>
        </w:rPr>
        <w:t xml:space="preserve">l was purified using a </w:t>
      </w:r>
      <w:r>
        <w:t>Qiagen Qiaquik Spin</w:t>
      </w:r>
      <w:r>
        <w:rPr>
          <w:color w:val="000000" w:themeColor="text1"/>
        </w:rPr>
        <w:t xml:space="preserve"> kit</w:t>
      </w:r>
      <w:r>
        <w:rPr>
          <w:bCs/>
          <w:iCs/>
          <w:color w:val="000000" w:themeColor="text1"/>
        </w:rPr>
        <w:t xml:space="preserve">.  </w:t>
      </w:r>
      <w:r>
        <w:rPr>
          <w:bCs/>
          <w:iCs/>
          <w:color w:val="000000" w:themeColor="text1"/>
          <w:lang w:val="en-CA"/>
        </w:rPr>
        <w:t xml:space="preserve">DNA yield was quantified using a Nanoquant.  </w:t>
      </w:r>
      <w:r w:rsidRPr="00FC1F96">
        <w:rPr>
          <w:bCs/>
          <w:iCs/>
          <w:color w:val="000000" w:themeColor="text1"/>
        </w:rPr>
        <w:t>From the resulting products from each plat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w:t>
      </w:r>
      <w:r>
        <w:rPr>
          <w:bCs/>
          <w:iCs/>
          <w:color w:val="000000" w:themeColor="text1"/>
        </w:rPr>
        <w:lastRenderedPageBreak/>
        <w:t>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77777777" w:rsidR="00F85114" w:rsidRPr="00143BDF" w:rsidRDefault="00F85114" w:rsidP="00F85114">
      <w:pPr>
        <w:jc w:val="both"/>
        <w:rPr>
          <w:color w:val="000000" w:themeColor="text1"/>
          <w:lang w:val="en-CA"/>
        </w:rPr>
      </w:pPr>
      <w:r>
        <w:rPr>
          <w:color w:val="000000" w:themeColor="text1"/>
        </w:rPr>
        <w:t xml:space="preserve">Expected product size from the plate tags was confirmed on 4% agarose gel. PCR products were purified using a </w:t>
      </w:r>
      <w:r>
        <w:t>Qiagen Qiaquik Spin</w:t>
      </w:r>
      <w:r>
        <w:rPr>
          <w:color w:val="000000" w:themeColor="text1"/>
        </w:rPr>
        <w:t xml:space="preserve"> kit.  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of this multiplexed sample were run on a 4% gel.  Products of the desired size (260-290 bp) were isolated from each lane, and purified using a Qiagen gel purify kit 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77777777"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 xml:space="preserve">iSeq,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3C36B97" w14:textId="58699EDE" w:rsidR="00F85114" w:rsidRPr="003E5F54"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3450DE">
        <w:rPr>
          <w:rFonts w:eastAsia="Times New Roman"/>
          <w:color w:val="222222"/>
          <w:shd w:val="clear" w:color="auto" w:fill="FFFFFF"/>
        </w:rPr>
        <w:t>one of the matching identifiers</w:t>
      </w:r>
      <w:r w:rsidR="003E5F54">
        <w:rPr>
          <w:rFonts w:eastAsia="Times New Roman"/>
          <w:color w:val="222222"/>
          <w:shd w:val="clear" w:color="auto" w:fill="FFFFFF"/>
        </w:rPr>
        <w:t xml:space="preserve"> was randomly assigned to represent </w:t>
      </w:r>
      <w:r w:rsidRPr="00233F15">
        <w:rPr>
          <w:rFonts w:eastAsia="Times New Roman"/>
          <w:color w:val="222222"/>
          <w:shd w:val="clear" w:color="auto" w:fill="FFFFFF"/>
        </w:rPr>
        <w:t xml:space="preserve">each unique </w:t>
      </w:r>
      <w:r w:rsidR="003E5F54">
        <w:rPr>
          <w:rFonts w:eastAsia="Times New Roman"/>
          <w:color w:val="222222"/>
          <w:shd w:val="clear" w:color="auto" w:fill="FFFFFF"/>
        </w:rPr>
        <w:t xml:space="preserve">combination of </w:t>
      </w:r>
      <w:r>
        <w:rPr>
          <w:rFonts w:eastAsia="Times New Roman"/>
          <w:color w:val="222222"/>
          <w:shd w:val="clear" w:color="auto" w:fill="FFFFFF"/>
        </w:rPr>
        <w:t>UP and DN tag</w:t>
      </w:r>
      <w:r w:rsidRPr="00233F15">
        <w:rPr>
          <w:rFonts w:eastAsia="Times New Roman"/>
          <w:color w:val="222222"/>
          <w:shd w:val="clear" w:color="auto" w:fill="FFFFFF"/>
        </w:rPr>
        <w:t xml:space="preserve"> sequence</w:t>
      </w:r>
      <w:r w:rsidR="003E5F54">
        <w:rPr>
          <w:rFonts w:eastAsia="Times New Roman"/>
          <w:color w:val="222222"/>
          <w:shd w:val="clear" w:color="auto" w:fill="FFFFFF"/>
        </w:rPr>
        <w:t>s</w:t>
      </w:r>
      <w:r w:rsidRPr="00233F15">
        <w:rPr>
          <w:rFonts w:eastAsia="Times New Roman"/>
          <w:color w:val="222222"/>
          <w:shd w:val="clear" w:color="auto" w:fill="FFFFFF"/>
        </w:rPr>
        <w:t>.</w:t>
      </w:r>
    </w:p>
    <w:p w14:paraId="5B036B27" w14:textId="77777777" w:rsidR="00F85114" w:rsidRPr="00233F15" w:rsidRDefault="00F85114" w:rsidP="00F85114">
      <w:pPr>
        <w:rPr>
          <w:b/>
          <w:bCs/>
          <w:iCs/>
          <w:color w:val="000000" w:themeColor="text1"/>
        </w:rPr>
      </w:pPr>
    </w:p>
    <w:p w14:paraId="2D329534" w14:textId="77777777" w:rsidR="00F85114" w:rsidRPr="00233F15" w:rsidRDefault="00F85114" w:rsidP="00F85114">
      <w:pPr>
        <w:outlineLvl w:val="0"/>
        <w:rPr>
          <w:b/>
          <w:bCs/>
          <w:iCs/>
          <w:color w:val="000000" w:themeColor="text1"/>
        </w:rPr>
      </w:pPr>
      <w:r w:rsidRPr="00233F15">
        <w:rPr>
          <w:b/>
          <w:bCs/>
          <w:iCs/>
          <w:color w:val="000000" w:themeColor="text1"/>
        </w:rPr>
        <w:t xml:space="preserve">Examining </w:t>
      </w:r>
      <w:r>
        <w:rPr>
          <w:b/>
          <w:bCs/>
          <w:iCs/>
          <w:color w:val="000000" w:themeColor="text1"/>
        </w:rPr>
        <w:t>p</w:t>
      </w:r>
      <w:r w:rsidRPr="00233F15">
        <w:rPr>
          <w:b/>
          <w:bCs/>
          <w:iCs/>
          <w:color w:val="000000" w:themeColor="text1"/>
        </w:rPr>
        <w:t xml:space="preserve">utative </w:t>
      </w:r>
      <w:r>
        <w:rPr>
          <w:b/>
          <w:bCs/>
          <w:iCs/>
          <w:color w:val="000000" w:themeColor="text1"/>
        </w:rPr>
        <w:t>w</w:t>
      </w:r>
      <w:r w:rsidRPr="00233F15">
        <w:rPr>
          <w:b/>
          <w:bCs/>
          <w:iCs/>
          <w:color w:val="000000" w:themeColor="text1"/>
        </w:rPr>
        <w:t>ild-</w:t>
      </w:r>
      <w:r>
        <w:rPr>
          <w:b/>
          <w:bCs/>
          <w:iCs/>
          <w:color w:val="000000" w:themeColor="text1"/>
        </w:rPr>
        <w:t>t</w:t>
      </w:r>
      <w:r w:rsidRPr="00233F15">
        <w:rPr>
          <w:b/>
          <w:bCs/>
          <w:iCs/>
          <w:color w:val="000000" w:themeColor="text1"/>
        </w:rPr>
        <w:t xml:space="preserve">ype </w:t>
      </w:r>
      <w:r>
        <w:rPr>
          <w:b/>
          <w:bCs/>
          <w:iCs/>
          <w:color w:val="000000" w:themeColor="text1"/>
        </w:rPr>
        <w:t>p</w:t>
      </w:r>
      <w:r w:rsidRPr="00233F15">
        <w:rPr>
          <w:b/>
          <w:bCs/>
          <w:iCs/>
          <w:color w:val="000000" w:themeColor="text1"/>
        </w:rPr>
        <w:t xml:space="preserve">ool </w:t>
      </w:r>
      <w:r>
        <w:rPr>
          <w:b/>
          <w:bCs/>
          <w:iCs/>
          <w:color w:val="000000" w:themeColor="text1"/>
        </w:rPr>
        <w:t>s</w:t>
      </w:r>
      <w:r w:rsidRPr="00233F15">
        <w:rPr>
          <w:b/>
          <w:bCs/>
          <w:iCs/>
          <w:color w:val="000000" w:themeColor="text1"/>
        </w:rPr>
        <w:t>trains</w:t>
      </w:r>
    </w:p>
    <w:p w14:paraId="0892C429" w14:textId="421E189F" w:rsidR="00F85114" w:rsidRPr="00233F15" w:rsidRDefault="00F85114" w:rsidP="00F85114">
      <w:pPr>
        <w:jc w:val="both"/>
        <w:rPr>
          <w:rFonts w:eastAsia="Calibri"/>
          <w:color w:val="333333"/>
          <w:shd w:val="clear" w:color="auto" w:fill="FFFFFF"/>
        </w:rPr>
      </w:pPr>
      <w:r w:rsidRPr="00233F15">
        <w:rPr>
          <w:bCs/>
          <w:iCs/>
          <w:color w:val="000000" w:themeColor="text1"/>
        </w:rPr>
        <w:t>For 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and 131 MAT</w:t>
      </w:r>
      <w:r w:rsidRPr="00362D4D">
        <w:rPr>
          <w:rFonts w:eastAsia="Calibri"/>
          <w:b/>
          <w:color w:val="333333"/>
          <w:shd w:val="clear" w:color="auto" w:fill="FFFFFF"/>
        </w:rPr>
        <w:t>α</w:t>
      </w:r>
      <w:r w:rsidRPr="00233F15">
        <w:rPr>
          <w:rFonts w:eastAsia="Calibri"/>
          <w:color w:val="333333"/>
          <w:shd w:val="clear" w:color="auto" w:fill="FFFFFF"/>
        </w:rPr>
        <w:t xml:space="preserve"> 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 xml:space="preserve">Ura,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additional 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4F9D290D"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w:t>
      </w:r>
      <w:r w:rsidRPr="00233F15">
        <w:rPr>
          <w:i/>
        </w:rPr>
        <w:lastRenderedPageBreak/>
        <w:t xml:space="preserve">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there are no wild-type to mutant miscalls,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Pr="00233F15">
        <w:rPr>
          <w:color w:val="000000" w:themeColor="text1"/>
        </w:rPr>
        <w:t xml:space="preserve">C).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68FC8CBC" w14:textId="77777777" w:rsidR="00F85114" w:rsidRPr="00233F15" w:rsidRDefault="00F85114" w:rsidP="00F85114">
      <w:pPr>
        <w:jc w:val="both"/>
        <w:rPr>
          <w:b/>
          <w:bCs/>
          <w:iCs/>
          <w:color w:val="000000" w:themeColor="text1"/>
        </w:rPr>
      </w:pPr>
      <w:r w:rsidRPr="00233F15">
        <w:rPr>
          <w:bCs/>
          <w:iCs/>
          <w:color w:val="000000" w:themeColor="text1"/>
        </w:rPr>
        <w:t xml:space="preserve">To measure individual strain growth, the </w:t>
      </w:r>
      <w:commentRangeStart w:id="25"/>
      <w:commentRangeStart w:id="26"/>
      <w:r w:rsidRPr="00233F15">
        <w:rPr>
          <w:bCs/>
          <w:iCs/>
          <w:color w:val="000000" w:themeColor="text1"/>
        </w:rPr>
        <w:t>a 0.0625 OD</w:t>
      </w:r>
      <w:r w:rsidRPr="00233F15">
        <w:rPr>
          <w:rFonts w:eastAsia="Times New Roman"/>
          <w:color w:val="333333"/>
          <w:shd w:val="clear" w:color="auto" w:fill="FFFFFF"/>
          <w:vertAlign w:val="subscript"/>
        </w:rPr>
        <w:t>600 nm</w:t>
      </w:r>
      <w:r w:rsidRPr="00233F15">
        <w:rPr>
          <w:bCs/>
          <w:iCs/>
          <w:color w:val="000000" w:themeColor="text1"/>
        </w:rPr>
        <w:t xml:space="preserve"> starting culture</w:t>
      </w:r>
      <w:commentRangeEnd w:id="25"/>
      <w:r>
        <w:rPr>
          <w:rStyle w:val="CommentReference"/>
          <w:rFonts w:asciiTheme="minorHAnsi" w:hAnsiTheme="minorHAnsi" w:cstheme="minorBidi"/>
        </w:rPr>
        <w:commentReference w:id="25"/>
      </w:r>
      <w:commentRangeEnd w:id="26"/>
      <w:r>
        <w:rPr>
          <w:rStyle w:val="CommentReference"/>
          <w:rFonts w:asciiTheme="minorHAnsi" w:hAnsiTheme="minorHAnsi" w:cstheme="minorBidi"/>
        </w:rPr>
        <w:commentReference w:id="26"/>
      </w:r>
      <w:r w:rsidRPr="00233F15">
        <w:rPr>
          <w:bCs/>
          <w:iCs/>
          <w:color w:val="000000" w:themeColor="text1"/>
        </w:rPr>
        <w:t xml:space="preserve"> was measured in the appropriate medium every 15 mins using a GENios microplate reader (Tecan).</w:t>
      </w:r>
    </w:p>
    <w:p w14:paraId="52BD16E0" w14:textId="77777777" w:rsidR="00C13CAE" w:rsidRPr="00233F15" w:rsidRDefault="00C13CAE" w:rsidP="00224FCB">
      <w:pPr>
        <w:rPr>
          <w:b/>
          <w:bCs/>
          <w:iCs/>
          <w:color w:val="000000" w:themeColor="text1"/>
        </w:rPr>
      </w:pPr>
    </w:p>
    <w:p w14:paraId="38712402" w14:textId="74DECA70" w:rsidR="0003324C" w:rsidRPr="00233F15" w:rsidRDefault="0003324C" w:rsidP="00224FCB">
      <w:pPr>
        <w:outlineLvl w:val="0"/>
        <w:rPr>
          <w:bCs/>
          <w:iCs/>
          <w:color w:val="000000" w:themeColor="text1"/>
        </w:rPr>
      </w:pPr>
      <w:r w:rsidRPr="00233F15">
        <w:rPr>
          <w:b/>
          <w:bCs/>
          <w:iCs/>
          <w:color w:val="000000" w:themeColor="text1"/>
        </w:rPr>
        <w:t xml:space="preserve">Drug </w:t>
      </w:r>
      <w:r w:rsidR="00996366">
        <w:rPr>
          <w:b/>
          <w:bCs/>
          <w:iCs/>
          <w:color w:val="000000" w:themeColor="text1"/>
        </w:rPr>
        <w:t>t</w:t>
      </w:r>
      <w:r w:rsidR="0082443E" w:rsidRPr="00233F15">
        <w:rPr>
          <w:b/>
          <w:bCs/>
          <w:iCs/>
          <w:color w:val="000000" w:themeColor="text1"/>
        </w:rPr>
        <w:t xml:space="preserve">esting for </w:t>
      </w:r>
      <w:r w:rsidR="00996366">
        <w:rPr>
          <w:b/>
          <w:bCs/>
          <w:iCs/>
          <w:color w:val="000000" w:themeColor="text1"/>
        </w:rPr>
        <w:t>g</w:t>
      </w:r>
      <w:r w:rsidR="0082443E" w:rsidRPr="00233F15">
        <w:rPr>
          <w:b/>
          <w:bCs/>
          <w:iCs/>
          <w:color w:val="000000" w:themeColor="text1"/>
        </w:rPr>
        <w:t xml:space="preserve">rowth </w:t>
      </w:r>
      <w:r w:rsidR="00996366">
        <w:rPr>
          <w:b/>
          <w:bCs/>
          <w:iCs/>
          <w:color w:val="000000" w:themeColor="text1"/>
        </w:rPr>
        <w:t>i</w:t>
      </w:r>
      <w:r w:rsidRPr="00233F15">
        <w:rPr>
          <w:b/>
          <w:bCs/>
          <w:iCs/>
          <w:color w:val="000000" w:themeColor="text1"/>
        </w:rPr>
        <w:t>nhibition</w:t>
      </w:r>
    </w:p>
    <w:p w14:paraId="1F05B157" w14:textId="27529A61" w:rsidR="0003324C" w:rsidRPr="00233F15" w:rsidRDefault="0003324C" w:rsidP="00224FCB">
      <w:pPr>
        <w:jc w:val="both"/>
        <w:rPr>
          <w:bCs/>
          <w:iCs/>
          <w:color w:val="000000" w:themeColor="text1"/>
        </w:rPr>
      </w:pPr>
      <w:r w:rsidRPr="00233F15">
        <w:rPr>
          <w:bCs/>
          <w:iCs/>
          <w:color w:val="000000" w:themeColor="text1"/>
        </w:rPr>
        <w:t xml:space="preserve">The effects of 16 different drugs on strain growth were tested to find a concentration which inhibits </w:t>
      </w:r>
      <w:commentRangeStart w:id="27"/>
      <w:r w:rsidRPr="00233F15">
        <w:rPr>
          <w:bCs/>
          <w:iCs/>
          <w:color w:val="000000" w:themeColor="text1"/>
        </w:rPr>
        <w:t xml:space="preserve">wild type </w:t>
      </w:r>
      <w:commentRangeEnd w:id="27"/>
      <w:r w:rsidR="00537EAF">
        <w:rPr>
          <w:rStyle w:val="CommentReference"/>
          <w:rFonts w:asciiTheme="minorHAnsi" w:hAnsiTheme="minorHAnsi" w:cstheme="minorBidi"/>
        </w:rPr>
        <w:commentReference w:id="27"/>
      </w:r>
      <w:r w:rsidRPr="00233F15">
        <w:rPr>
          <w:bCs/>
          <w:iCs/>
          <w:color w:val="000000" w:themeColor="text1"/>
        </w:rPr>
        <w:t>growth by approximately 20% (</w:t>
      </w:r>
      <w:r w:rsidR="008269DB">
        <w:rPr>
          <w:bCs/>
          <w:iCs/>
          <w:color w:val="000000" w:themeColor="text1"/>
        </w:rPr>
        <w:t>Data S3</w:t>
      </w:r>
      <w:r w:rsidRPr="00233F15">
        <w:rPr>
          <w:bCs/>
          <w:iCs/>
          <w:color w:val="000000" w:themeColor="text1"/>
        </w:rPr>
        <w:t xml:space="preserve">).  All drugs used were dissolved in 2% DMSO, which was used as a solvent control.  </w:t>
      </w:r>
      <w:r w:rsidR="00770E6B">
        <w:rPr>
          <w:bCs/>
          <w:iCs/>
          <w:color w:val="000000" w:themeColor="text1"/>
        </w:rPr>
        <w:t>Here, g</w:t>
      </w:r>
      <w:r w:rsidR="00877BF9" w:rsidRPr="00233F15">
        <w:rPr>
          <w:bCs/>
          <w:iCs/>
          <w:color w:val="000000" w:themeColor="text1"/>
        </w:rPr>
        <w:t>rowth was determined by the Average_G metric</w:t>
      </w:r>
      <w:r w:rsidR="00770E6B">
        <w:rPr>
          <w:bCs/>
          <w:iCs/>
          <w:color w:val="000000" w:themeColor="text1"/>
        </w:rPr>
        <w:t xml:space="preserve"> </w:t>
      </w:r>
      <w:r w:rsidR="00202DC4" w:rsidRPr="00233F15">
        <w:rPr>
          <w:bCs/>
          <w:iCs/>
          <w:color w:val="000000" w:themeColor="text1"/>
        </w:rPr>
        <w:fldChar w:fldCharType="begin" w:fldLock="1"/>
      </w:r>
      <w:r w:rsidR="00F13A96">
        <w:rPr>
          <w:bCs/>
          <w:iCs/>
          <w:color w:val="000000" w:themeColor="text1"/>
        </w:rPr>
        <w:instrText>ADDIN CSL_CITATION {"citationItems":[{"id":"ITEM-1","itemData":{"DOI":"10.1007/978-1-61779-173-4_15","author":[{"dropping-particle":"","family":"Proctor","given":"Michael","non-dropping-particle":"","parse-names":false,"suffix":""},{"dropping-particle":"","family":"Urbanus","given":"Malene L.","non-dropping-particle":"","parse-names":false,"suffix":""},{"dropping-particle":"","family":"Fung","given":"Eula L.","non-dropping-particle":"","parse-names":false,"suffix":""},{"dropping-particle":"","family":"Jaramillo","given":"Daniel F.","non-dropping-particle":"","parse-names":false,"suffix":""},{"dropping-particle":"","family":"Davis","given":"Ronald W.","non-dropping-particle":"","parse-names":false,"suffix":""},{"dropping-particle":"","family":"Nislow","given":"Corey","non-dropping-particle":"","parse-names":false,"suffix":""},{"dropping-particle":"","family":"Giaever","given":"Guri","non-dropping-particle":"","parse-names":false,"suffix":""}],"id":"ITEM-1","issued":{"date-parts":[["2011"]]},"page":"239-269","publisher":"Humana Press","title":"The Automated Cell: Compound and Environment Screening System (ACCESS) for Chemogenomic Screening","type":"chapter"},"uris":["http://www.mendeley.com/documents/?uuid=00b312a1-1d4f-364a-b2de-cd00ccc99b69"]}],"mendeley":{"formattedCitation":"(Proctor et al., 2011)","plainTextFormattedCitation":"(Proctor et al., 2011)","previouslyFormattedCitation":"(Proctor et al., 2011)"},"properties":{"noteIndex":0},"schema":"https://github.com/citation-style-language/schema/raw/master/csl-citation.json"}</w:instrText>
      </w:r>
      <w:r w:rsidR="00202DC4" w:rsidRPr="00233F15">
        <w:rPr>
          <w:bCs/>
          <w:iCs/>
          <w:color w:val="000000" w:themeColor="text1"/>
        </w:rPr>
        <w:fldChar w:fldCharType="separate"/>
      </w:r>
      <w:r w:rsidR="00D659A1" w:rsidRPr="00D659A1">
        <w:rPr>
          <w:bCs/>
          <w:iCs/>
          <w:noProof/>
          <w:color w:val="000000" w:themeColor="text1"/>
        </w:rPr>
        <w:t>(Proctor et al., 2011)</w:t>
      </w:r>
      <w:r w:rsidR="00202DC4" w:rsidRPr="00233F15">
        <w:rPr>
          <w:bCs/>
          <w:iCs/>
          <w:color w:val="000000" w:themeColor="text1"/>
        </w:rPr>
        <w:fldChar w:fldCharType="end"/>
      </w:r>
      <w:r w:rsidR="00790CD6" w:rsidRPr="00233F15">
        <w:rPr>
          <w:bCs/>
          <w:iCs/>
          <w:color w:val="000000" w:themeColor="text1"/>
        </w:rPr>
        <w:t>, which represents the average generation time</w:t>
      </w:r>
      <w:r w:rsidR="00202DC4" w:rsidRPr="00233F15">
        <w:rPr>
          <w:bCs/>
          <w:iCs/>
          <w:color w:val="000000" w:themeColor="text1"/>
        </w:rPr>
        <w:t xml:space="preserve">. </w:t>
      </w:r>
    </w:p>
    <w:p w14:paraId="6101CF38" w14:textId="77777777" w:rsidR="005F375A" w:rsidRPr="00233F15" w:rsidRDefault="005F375A" w:rsidP="005F375A">
      <w:pPr>
        <w:rPr>
          <w:b/>
          <w:bCs/>
          <w:iCs/>
          <w:color w:val="000000" w:themeColor="text1"/>
        </w:rPr>
      </w:pPr>
    </w:p>
    <w:p w14:paraId="1D7775AE" w14:textId="77777777" w:rsidR="005F375A" w:rsidRPr="00233F15" w:rsidRDefault="005F375A" w:rsidP="005F375A">
      <w:pPr>
        <w:outlineLvl w:val="0"/>
        <w:rPr>
          <w:b/>
          <w:bCs/>
          <w:iCs/>
          <w:color w:val="000000" w:themeColor="text1"/>
        </w:rPr>
      </w:pPr>
      <w:r w:rsidRPr="00233F15">
        <w:rPr>
          <w:b/>
          <w:bCs/>
          <w:iCs/>
          <w:color w:val="000000" w:themeColor="text1"/>
        </w:rPr>
        <w:t xml:space="preserve">Population </w:t>
      </w:r>
      <w:r>
        <w:rPr>
          <w:b/>
          <w:bCs/>
          <w:iCs/>
          <w:color w:val="000000" w:themeColor="text1"/>
        </w:rPr>
        <w:t>g</w:t>
      </w:r>
      <w:r w:rsidRPr="00233F15">
        <w:rPr>
          <w:b/>
          <w:bCs/>
          <w:iCs/>
          <w:color w:val="000000" w:themeColor="text1"/>
        </w:rPr>
        <w:t xml:space="preserve">rowth </w:t>
      </w:r>
      <w:r>
        <w:rPr>
          <w:b/>
          <w:bCs/>
          <w:iCs/>
          <w:color w:val="000000" w:themeColor="text1"/>
        </w:rPr>
        <w:t>p</w:t>
      </w:r>
      <w:r w:rsidRPr="00233F15">
        <w:rPr>
          <w:b/>
          <w:bCs/>
          <w:iCs/>
          <w:color w:val="000000" w:themeColor="text1"/>
        </w:rPr>
        <w:t xml:space="preserve">rofiling by </w:t>
      </w:r>
      <w:r>
        <w:rPr>
          <w:b/>
          <w:bCs/>
          <w:iCs/>
          <w:color w:val="000000" w:themeColor="text1"/>
        </w:rPr>
        <w:t>h</w:t>
      </w:r>
      <w:r w:rsidRPr="00233F15">
        <w:rPr>
          <w:b/>
          <w:bCs/>
          <w:iCs/>
          <w:color w:val="000000" w:themeColor="text1"/>
        </w:rPr>
        <w:t>igh-</w:t>
      </w:r>
      <w:r>
        <w:rPr>
          <w:b/>
          <w:bCs/>
          <w:iCs/>
          <w:color w:val="000000" w:themeColor="text1"/>
        </w:rPr>
        <w:t>t</w:t>
      </w:r>
      <w:r w:rsidRPr="00233F15">
        <w:rPr>
          <w:b/>
          <w:bCs/>
          <w:iCs/>
          <w:color w:val="000000" w:themeColor="text1"/>
        </w:rPr>
        <w:t xml:space="preserve">hroughput </w:t>
      </w:r>
      <w:r>
        <w:rPr>
          <w:b/>
          <w:bCs/>
          <w:iCs/>
          <w:color w:val="000000" w:themeColor="text1"/>
        </w:rPr>
        <w:t>s</w:t>
      </w:r>
      <w:r w:rsidRPr="00233F15">
        <w:rPr>
          <w:b/>
          <w:bCs/>
          <w:iCs/>
          <w:color w:val="000000" w:themeColor="text1"/>
        </w:rPr>
        <w:t>equencing</w:t>
      </w:r>
    </w:p>
    <w:p w14:paraId="0AEA61FD" w14:textId="77777777" w:rsidR="005F375A" w:rsidRPr="004568E1" w:rsidRDefault="005F375A" w:rsidP="005F375A">
      <w:pPr>
        <w:jc w:val="both"/>
        <w:rPr>
          <w:bCs/>
          <w:iCs/>
          <w:color w:val="000000" w:themeColor="text1"/>
        </w:rPr>
      </w:pPr>
      <w:r w:rsidRPr="00233F15">
        <w:rPr>
          <w:bCs/>
          <w:iCs/>
          <w:color w:val="000000" w:themeColor="text1"/>
        </w:rPr>
        <w:t xml:space="preserve">Progeny with at least one mapped strain-specific barcode </w:t>
      </w:r>
      <w:r>
        <w:rPr>
          <w:bCs/>
          <w:iCs/>
          <w:color w:val="000000" w:themeColor="text1"/>
        </w:rPr>
        <w:t>(Data S2</w:t>
      </w:r>
      <w:r w:rsidRPr="00233F15">
        <w:rPr>
          <w:bCs/>
          <w:iCs/>
          <w:color w:val="000000" w:themeColor="text1"/>
        </w:rPr>
        <w:t>) were combined into two separate liquid YPD + glycerol pools separated by mating type</w:t>
      </w:r>
      <w:r>
        <w:rPr>
          <w:bCs/>
          <w:iCs/>
          <w:color w:val="000000" w:themeColor="text1"/>
        </w:rPr>
        <w:t xml:space="preserve">, and kept at </w:t>
      </w:r>
      <w:r w:rsidRPr="00D57EF9">
        <w:rPr>
          <w:bCs/>
          <w:iCs/>
          <w:color w:val="000000" w:themeColor="text1"/>
        </w:rPr>
        <w:t>−</w:t>
      </w:r>
      <w:r>
        <w:rPr>
          <w:bCs/>
          <w:iCs/>
          <w:color w:val="000000" w:themeColor="text1"/>
        </w:rPr>
        <w:t>80</w:t>
      </w:r>
      <w:r w:rsidRPr="000D7256">
        <w:rPr>
          <w:bCs/>
          <w:iCs/>
          <w:color w:val="000000" w:themeColor="text1"/>
        </w:rPr>
        <w:t>°</w:t>
      </w:r>
      <w:r>
        <w:rPr>
          <w:bCs/>
          <w:iCs/>
          <w:color w:val="000000" w:themeColor="text1"/>
        </w:rPr>
        <w:t>C</w:t>
      </w:r>
      <w:r w:rsidRPr="00233F15">
        <w:rPr>
          <w:bCs/>
          <w:iCs/>
          <w:color w:val="000000" w:themeColor="text1"/>
        </w:rPr>
        <w:t xml:space="preserve">.  </w:t>
      </w:r>
      <w:r w:rsidRPr="00233F15">
        <w:rPr>
          <w:rFonts w:eastAsia="Times New Roman"/>
          <w:color w:val="333333"/>
          <w:shd w:val="clear" w:color="auto" w:fill="FFFFFF"/>
        </w:rPr>
        <w:t>Samples from the original YPD + glycerol pool were thawn and added to the appropriate drug or solvent containing medium at a final concentration of 0.0625 OD</w:t>
      </w:r>
      <w:r w:rsidRPr="00233F15">
        <w:rPr>
          <w:rFonts w:eastAsia="Times New Roman"/>
          <w:color w:val="333333"/>
          <w:shd w:val="clear" w:color="auto" w:fill="FFFFFF"/>
          <w:vertAlign w:val="subscript"/>
        </w:rPr>
        <w:t xml:space="preserve">600 nm </w:t>
      </w:r>
      <w:r w:rsidRPr="00233F15">
        <w:rPr>
          <w:rFonts w:eastAsia="Times New Roman"/>
          <w:color w:val="333333"/>
          <w:shd w:val="clear" w:color="auto" w:fill="FFFFFF"/>
        </w:rPr>
        <w:t>in 10ml.  For the solvent control, a 0 generation sample was immediately harvested for sequencing.  After growth to approximately 2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a sample was taken from each drug for sequencing and cells were resuspended in fresh medium to a final concentration of 0.0625 OD</w:t>
      </w:r>
      <w:r w:rsidRPr="00233F15">
        <w:rPr>
          <w:rFonts w:eastAsia="Times New Roman"/>
          <w:color w:val="333333"/>
          <w:shd w:val="clear" w:color="auto" w:fill="FFFFFF"/>
          <w:vertAlign w:val="subscript"/>
        </w:rPr>
        <w:t>600 nm</w:t>
      </w:r>
      <w:r w:rsidRPr="00233F15">
        <w:rPr>
          <w:rFonts w:eastAsia="Times New Roman"/>
          <w:color w:val="333333"/>
          <w:shd w:val="clear" w:color="auto" w:fill="FFFFFF"/>
        </w:rPr>
        <w:t xml:space="preserve">.  This process was repeated until 4 generations of samples were collected.  Collected samples corresponded approximately to 5, 10, 15, and 20 generations of growth.  </w:t>
      </w:r>
      <w:r w:rsidRPr="00233F15">
        <w:rPr>
          <w:bCs/>
          <w:iCs/>
          <w:color w:val="000000" w:themeColor="text1"/>
        </w:rPr>
        <w:t>Harvested samples were subject to genomic DNA extraction using a YeaStar™ Genomic DNA Kit, quantified using a Qubit</w:t>
      </w:r>
      <w:r w:rsidRPr="00233F15">
        <w:rPr>
          <w:bCs/>
          <w:iCs/>
          <w:color w:val="000000" w:themeColor="text1"/>
          <w:vertAlign w:val="superscript"/>
        </w:rPr>
        <w:t>®</w:t>
      </w:r>
      <w:r w:rsidRPr="00233F15">
        <w:rPr>
          <w:bCs/>
          <w:iCs/>
          <w:color w:val="000000" w:themeColor="text1"/>
        </w:rPr>
        <w:t xml:space="preserve"> 2.0 fluorometer, and diluted to a final concentration of 20</w:t>
      </w:r>
      <w:r>
        <w:rPr>
          <w:bCs/>
          <w:iCs/>
          <w:color w:val="000000" w:themeColor="text1"/>
        </w:rPr>
        <w:t xml:space="preserve"> </w:t>
      </w:r>
      <w:r w:rsidRPr="00233F15">
        <w:rPr>
          <w:bCs/>
          <w:iCs/>
          <w:color w:val="000000" w:themeColor="text1"/>
        </w:rPr>
        <w:t>ng/</w:t>
      </w:r>
      <w:r w:rsidRPr="00233F15">
        <w:rPr>
          <w:bCs/>
          <w:iCs/>
          <w:color w:val="000000" w:themeColor="text1"/>
          <w:lang w:val="el-GR"/>
        </w:rPr>
        <w:t>μ</w:t>
      </w:r>
      <w:r w:rsidRPr="00233F15">
        <w:rPr>
          <w:bCs/>
          <w:iCs/>
          <w:color w:val="000000" w:themeColor="text1"/>
          <w:lang w:val="en-CA"/>
        </w:rPr>
        <w:t xml:space="preserve">l.  </w:t>
      </w:r>
      <w:r w:rsidRPr="00233F15">
        <w:rPr>
          <w:bCs/>
          <w:iCs/>
          <w:color w:val="000000" w:themeColor="text1"/>
        </w:rPr>
        <w:t>Approximately 350</w:t>
      </w:r>
      <w:r>
        <w:rPr>
          <w:bCs/>
          <w:iCs/>
          <w:color w:val="000000" w:themeColor="text1"/>
        </w:rPr>
        <w:t xml:space="preserve"> </w:t>
      </w:r>
      <w:r w:rsidRPr="00233F15">
        <w:rPr>
          <w:bCs/>
          <w:iCs/>
          <w:color w:val="000000" w:themeColor="text1"/>
        </w:rPr>
        <w:t>ng of isolated DNA was extracted from each sample and added to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PCR products amplified using the following PCR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Pr="00233F15">
        <w:rPr>
          <w:bCs/>
          <w:iCs/>
          <w:color w:val="000000" w:themeColor="text1"/>
          <w:lang w:val="en-CA"/>
        </w:rPr>
        <w:t xml:space="preserve">PCR products were subject to gel electrophoresis, and </w:t>
      </w:r>
      <w:r>
        <w:rPr>
          <w:bCs/>
          <w:iCs/>
          <w:color w:val="000000" w:themeColor="text1"/>
          <w:lang w:val="en-CA"/>
        </w:rPr>
        <w:t>~</w:t>
      </w:r>
      <w:r w:rsidRPr="00233F15">
        <w:rPr>
          <w:bCs/>
          <w:iCs/>
          <w:color w:val="000000" w:themeColor="text1"/>
          <w:lang w:val="en-CA"/>
        </w:rPr>
        <w:t>210</w:t>
      </w:r>
      <w:r>
        <w:rPr>
          <w:bCs/>
          <w:iCs/>
          <w:color w:val="000000" w:themeColor="text1"/>
          <w:lang w:val="en-CA"/>
        </w:rPr>
        <w:t xml:space="preserve"> </w:t>
      </w:r>
      <w:r w:rsidRPr="00233F15">
        <w:rPr>
          <w:bCs/>
          <w:iCs/>
          <w:color w:val="000000" w:themeColor="text1"/>
          <w:lang w:val="en-CA"/>
        </w:rPr>
        <w:t xml:space="preserve">bp bands were isolated, </w:t>
      </w:r>
      <w:r>
        <w:rPr>
          <w:bCs/>
          <w:iCs/>
          <w:color w:val="000000" w:themeColor="text1"/>
          <w:lang w:val="en-CA"/>
        </w:rPr>
        <w:t xml:space="preserve">purified and </w:t>
      </w:r>
      <w:r w:rsidRPr="00233F15">
        <w:rPr>
          <w:bCs/>
          <w:iCs/>
          <w:color w:val="000000" w:themeColor="text1"/>
          <w:lang w:val="en-CA"/>
        </w:rPr>
        <w:t xml:space="preserve">subject to </w:t>
      </w:r>
      <w:r>
        <w:rPr>
          <w:bCs/>
          <w:iCs/>
          <w:color w:val="000000" w:themeColor="text1"/>
          <w:lang w:val="en-CA"/>
        </w:rPr>
        <w:t xml:space="preserve">quantification using </w:t>
      </w:r>
      <w:r w:rsidRPr="00233F15">
        <w:rPr>
          <w:bCs/>
          <w:iCs/>
          <w:color w:val="000000" w:themeColor="text1"/>
          <w:lang w:val="en-CA"/>
        </w:rPr>
        <w:t>a KAPA qPCR assay kit.  Samples were pooled to yield approximately equal amounts of DNA, and subject to sequencing using</w:t>
      </w:r>
      <w:r>
        <w:rPr>
          <w:bCs/>
          <w:iCs/>
          <w:color w:val="000000" w:themeColor="text1"/>
          <w:lang w:val="en-CA"/>
        </w:rPr>
        <w:t xml:space="preserve"> an</w:t>
      </w:r>
      <w:r w:rsidRPr="00233F15">
        <w:rPr>
          <w:bCs/>
          <w:iCs/>
          <w:color w:val="000000" w:themeColor="text1"/>
          <w:lang w:val="en-CA"/>
        </w:rPr>
        <w:t xml:space="preserve"> Illumina NextSeq500 Mid Output kit.</w:t>
      </w:r>
    </w:p>
    <w:p w14:paraId="5CBDEF37" w14:textId="77777777" w:rsidR="005F375A" w:rsidRPr="00233F15" w:rsidRDefault="005F375A" w:rsidP="005F375A">
      <w:pPr>
        <w:rPr>
          <w:bCs/>
          <w:iCs/>
          <w:color w:val="000000" w:themeColor="text1"/>
          <w:lang w:val="en-CA"/>
        </w:rPr>
      </w:pP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w:t>
      </w:r>
      <w:r w:rsidR="00763A71" w:rsidRPr="00233F15">
        <w:rPr>
          <w:bCs/>
          <w:iCs/>
          <w:color w:val="000000" w:themeColor="text1"/>
        </w:rPr>
        <w:lastRenderedPageBreak/>
        <w:t>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AD4FA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48F0777A" w14:textId="603E0973" w:rsidR="006163F7" w:rsidRPr="00233F15"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 xml:space="preserve">s used.  </w:t>
      </w:r>
      <w:r w:rsidR="00186C75" w:rsidRPr="00233F15">
        <w:rPr>
          <w:bCs/>
          <w:iCs/>
          <w:color w:val="000000" w:themeColor="text1"/>
          <w:lang w:val="en-CA"/>
        </w:rPr>
        <w:t xml:space="preserve">The frequency of each strain was then converted </w:t>
      </w:r>
      <w:r w:rsidR="001A048D" w:rsidRPr="00233F15">
        <w:rPr>
          <w:bCs/>
          <w:iCs/>
          <w:color w:val="000000" w:themeColor="text1"/>
          <w:lang w:val="en-CA"/>
        </w:rPr>
        <w:t>in</w:t>
      </w:r>
      <w:r w:rsidR="00EC0185">
        <w:rPr>
          <w:bCs/>
          <w:iCs/>
          <w:color w:val="000000" w:themeColor="text1"/>
          <w:lang w:val="en-CA"/>
        </w:rPr>
        <w:t xml:space="preserve">to a </w:t>
      </w:r>
      <w:r w:rsidR="00C93DD0">
        <w:rPr>
          <w:bCs/>
          <w:iCs/>
          <w:color w:val="000000" w:themeColor="text1"/>
          <w:lang w:val="en-CA"/>
        </w:rPr>
        <w:t>‘</w:t>
      </w:r>
      <w:r w:rsidR="00185B86" w:rsidRPr="00233F15">
        <w:rPr>
          <w:bCs/>
          <w:iCs/>
          <w:color w:val="000000" w:themeColor="text1"/>
          <w:lang w:val="en-CA"/>
        </w:rPr>
        <w:t>area under the growth curve</w:t>
      </w:r>
      <w:r w:rsidR="00186C75" w:rsidRPr="00233F15">
        <w:rPr>
          <w:bCs/>
          <w:iCs/>
          <w:color w:val="000000" w:themeColor="text1"/>
          <w:lang w:val="en-CA"/>
        </w:rPr>
        <w:t xml:space="preserve"> (</w:t>
      </w:r>
      <m:oMath>
        <m:r>
          <w:rPr>
            <w:rFonts w:ascii="Cambria Math" w:hAnsi="Cambria Math"/>
            <w:color w:val="000000" w:themeColor="text1"/>
            <w:lang w:val="en-CA"/>
          </w:rPr>
          <m:t>AUC</m:t>
        </m:r>
      </m:oMath>
      <w:r w:rsidR="00186C75" w:rsidRPr="00233F15">
        <w:rPr>
          <w:bCs/>
          <w:iCs/>
          <w:color w:val="000000" w:themeColor="text1"/>
          <w:lang w:val="en-CA"/>
        </w:rPr>
        <w:t>) by first multiplying the frequency at each time point by the expected overall pool growth at that time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00037459"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00400B7E" w:rsidRPr="00233F15">
        <w:rPr>
          <w:rFonts w:eastAsiaTheme="minorEastAsia"/>
          <w:bCs/>
          <w:iCs/>
          <w:color w:val="000000" w:themeColor="text1"/>
          <w:lang w:val="en-CA"/>
        </w:rPr>
        <w:t xml:space="preserve"> is defined by the number of generations</w:t>
      </w:r>
      <w:r w:rsidR="007E5134">
        <w:rPr>
          <w:rFonts w:eastAsiaTheme="minorEastAsia"/>
          <w:bCs/>
          <w:iCs/>
          <w:color w:val="000000" w:themeColor="text1"/>
          <w:lang w:val="en-CA"/>
        </w:rPr>
        <w:t>)</w:t>
      </w:r>
      <w:r w:rsidR="000F174B" w:rsidRPr="00233F15">
        <w:rPr>
          <w:rFonts w:eastAsiaTheme="minorEastAsia"/>
          <w:bCs/>
          <w:iCs/>
          <w:color w:val="000000" w:themeColor="text1"/>
          <w:lang w:val="en-CA"/>
        </w:rPr>
        <w:t xml:space="preserve"> </w:t>
      </w:r>
      <w:r w:rsidR="007E5134">
        <w:rPr>
          <w:rFonts w:eastAsiaTheme="minorEastAsia"/>
          <w:bCs/>
          <w:iCs/>
          <w:color w:val="000000" w:themeColor="text1"/>
          <w:lang w:val="en-CA"/>
        </w:rPr>
        <w:t xml:space="preserve">to estimate the individual abundance over time of each strain, </w:t>
      </w:r>
      <w:r w:rsidR="000F174B" w:rsidRPr="00233F15">
        <w:rPr>
          <w:rFonts w:eastAsiaTheme="minorEastAsia"/>
          <w:bCs/>
          <w:iCs/>
          <w:color w:val="000000" w:themeColor="text1"/>
          <w:lang w:val="en-CA"/>
        </w:rPr>
        <w:t>then taking the integral</w:t>
      </w:r>
      <w:r w:rsidR="00186C75" w:rsidRPr="00233F15">
        <w:rPr>
          <w:rFonts w:eastAsiaTheme="minorEastAsia"/>
          <w:bCs/>
          <w:iCs/>
          <w:color w:val="000000" w:themeColor="text1"/>
          <w:lang w:val="en-CA"/>
        </w:rPr>
        <w:t xml:space="preserve"> over all </w:t>
      </w:r>
      <w:r w:rsidR="00AD3DA3" w:rsidRPr="00233F15">
        <w:rPr>
          <w:rFonts w:eastAsiaTheme="minorEastAsia"/>
          <w:bCs/>
          <w:iCs/>
          <w:color w:val="000000" w:themeColor="text1"/>
          <w:lang w:val="en-CA"/>
        </w:rPr>
        <w:t xml:space="preserve">measured </w:t>
      </w:r>
      <w:r w:rsidR="00186C75" w:rsidRPr="00233F15">
        <w:rPr>
          <w:rFonts w:eastAsiaTheme="minorEastAsia"/>
          <w:bCs/>
          <w:iCs/>
          <w:color w:val="000000" w:themeColor="text1"/>
          <w:lang w:val="en-CA"/>
        </w:rPr>
        <w:t>timepoints</w:t>
      </w:r>
      <w:r w:rsidR="00C16FEA"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p>
    <w:p w14:paraId="44C48DB0" w14:textId="4AC88079" w:rsidR="00C05930" w:rsidRPr="00233F15" w:rsidRDefault="00AD4FA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765C3F13" w14:textId="77777777" w:rsidR="007E5134" w:rsidRDefault="007E5134" w:rsidP="00224FCB">
      <w:pPr>
        <w:rPr>
          <w:bCs/>
          <w:iCs/>
          <w:color w:val="000000" w:themeColor="text1"/>
          <w:lang w:val="en-CA"/>
        </w:rPr>
      </w:pPr>
    </w:p>
    <w:p w14:paraId="639C184B" w14:textId="77777777" w:rsidR="00A04BDD" w:rsidRDefault="00A04BDD" w:rsidP="00224FCB">
      <w:pPr>
        <w:rPr>
          <w:rFonts w:eastAsiaTheme="minorEastAsia"/>
          <w:bCs/>
          <w:iCs/>
          <w:color w:val="000000" w:themeColor="text1"/>
          <w:lang w:val="en-CA"/>
        </w:rPr>
      </w:pPr>
    </w:p>
    <w:p w14:paraId="011761D5" w14:textId="77777777" w:rsidR="00A04BDD" w:rsidRDefault="00A04BDD" w:rsidP="00A04BDD">
      <w:pPr>
        <w:rPr>
          <w:rFonts w:eastAsiaTheme="minorEastAsia"/>
          <w:bCs/>
          <w:iCs/>
          <w:color w:val="000000" w:themeColor="text1"/>
          <w:lang w:val="en-CA"/>
        </w:rPr>
      </w:pPr>
      <w:r>
        <w:rPr>
          <w:rFonts w:eastAsiaTheme="minorEastAsia"/>
          <w:bCs/>
          <w:iCs/>
          <w:color w:val="000000" w:themeColor="text1"/>
          <w:lang w:val="en-CA"/>
        </w:rPr>
        <w:t xml:space="preserve">We modell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632AA426" w14:textId="312C070E" w:rsidR="00194AA9" w:rsidRDefault="00AD4FAC" w:rsidP="00224FCB">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40CCAF54" w14:textId="204C5C4B" w:rsidR="00194AA9" w:rsidRDefault="00A04BDD" w:rsidP="00224FCB">
      <w:pPr>
        <w:rPr>
          <w:rFonts w:eastAsiaTheme="minorEastAsia"/>
          <w:bCs/>
          <w:iCs/>
          <w:color w:val="000000" w:themeColor="text1"/>
          <w:lang w:val="en-CA"/>
        </w:rPr>
      </w:pPr>
      <w:r>
        <w:rPr>
          <w:bCs/>
          <w:iCs/>
          <w:color w:val="000000" w:themeColor="text1"/>
          <w:lang w:val="en-CA"/>
        </w:rPr>
        <w:t>In this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1ED18EC6" w:rsidR="007E5134" w:rsidRDefault="00AD4FA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A8A6A5D" w14:textId="77777777" w:rsidR="00E43666" w:rsidRDefault="00E43666" w:rsidP="00224FCB">
      <w:pPr>
        <w:rPr>
          <w:bCs/>
          <w:iCs/>
          <w:color w:val="000000" w:themeColor="text1"/>
          <w:lang w:val="en-CA"/>
        </w:rPr>
      </w:pPr>
    </w:p>
    <w:p w14:paraId="4FE4A56E" w14:textId="4C30B955" w:rsidR="00EC0185" w:rsidRDefault="00DD3274" w:rsidP="00224FCB">
      <w:pPr>
        <w:rPr>
          <w:rFonts w:eastAsiaTheme="minorEastAsia"/>
          <w:bCs/>
          <w:iCs/>
          <w:color w:val="000000" w:themeColor="text1"/>
          <w:lang w:val="en-CA"/>
        </w:rPr>
      </w:pPr>
      <w:r>
        <w:rPr>
          <w:bCs/>
          <w:iCs/>
          <w:color w:val="000000" w:themeColor="text1"/>
          <w:lang w:val="en-CA"/>
        </w:rPr>
        <w:t xml:space="preserve">W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Pr>
          <w:rFonts w:eastAsiaTheme="minorEastAsia"/>
          <w:bCs/>
          <w:iCs/>
          <w:color w:val="000000" w:themeColor="text1"/>
          <w:lang w:val="en-CA"/>
        </w:rPr>
        <w:t xml:space="preserve"> for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DD5708">
        <w:rPr>
          <w:rFonts w:eastAsiaTheme="minorEastAsia"/>
          <w:bCs/>
          <w:iCs/>
          <w:color w:val="000000" w:themeColor="text1"/>
          <w:lang w:val="en-CA"/>
        </w:rPr>
        <w:t>.  W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E76A36">
        <w:rPr>
          <w:rFonts w:eastAsiaTheme="minorEastAsia"/>
          <w:bCs/>
          <w:iCs/>
          <w:color w:val="000000" w:themeColor="text1"/>
          <w:lang w:val="en-CA"/>
        </w:rPr>
        <w:t xml:space="preserve">.  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AD4FA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7B151644" w14:textId="77777777" w:rsidR="00DD3274" w:rsidRDefault="00DD3274" w:rsidP="00224FCB">
      <w:pPr>
        <w:rPr>
          <w:bCs/>
          <w:iCs/>
          <w:color w:val="000000" w:themeColor="text1"/>
          <w:lang w:val="en-CA"/>
        </w:rPr>
      </w:pPr>
    </w:p>
    <w:p w14:paraId="1FE597C8" w14:textId="166E70D8" w:rsidR="000D489D" w:rsidRDefault="000D489D" w:rsidP="00224FCB">
      <w:pPr>
        <w:rPr>
          <w:bCs/>
          <w:iCs/>
          <w:color w:val="000000" w:themeColor="text1"/>
          <w:lang w:val="en-CA"/>
        </w:rPr>
      </w:pPr>
    </w:p>
    <w:p w14:paraId="546BCA51" w14:textId="5A3C0A3A" w:rsidR="00913B12" w:rsidRPr="00A76FC1" w:rsidRDefault="00913B12" w:rsidP="00325E97">
      <w:pPr>
        <w:jc w:val="both"/>
        <w:rPr>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B8741C">
        <w:rPr>
          <w:bCs/>
          <w:iCs/>
          <w:color w:val="000000" w:themeColor="text1"/>
          <w:lang w:val="en-CA"/>
        </w:rPr>
        <w:t xml:space="preserve">biases in the estimation of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970806">
        <w:rPr>
          <w:rFonts w:eastAsiaTheme="minorEastAsia"/>
          <w:bCs/>
          <w:iCs/>
          <w:color w:val="000000" w:themeColor="text1"/>
          <w:lang w:val="en-CA"/>
        </w:rPr>
        <w:t>can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ED15EA">
        <w:rPr>
          <w:rFonts w:eastAsiaTheme="minorEastAsia"/>
          <w:bCs/>
          <w:iCs/>
          <w:color w:val="000000" w:themeColor="text1"/>
          <w:lang w:val="en-CA"/>
        </w:rPr>
        <w:t xml:space="preserve">avoid un-necessary batch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A02411">
        <w:rPr>
          <w:rFonts w:eastAsiaTheme="minorEastAsia"/>
          <w:bCs/>
          <w:iCs/>
          <w:color w:val="000000" w:themeColor="text1"/>
          <w:lang w:val="en-CA"/>
        </w:rPr>
        <w:t xml:space="preserve">estimated from </w:t>
      </w:r>
      <w:r w:rsidR="00ED15EA">
        <w:rPr>
          <w:rFonts w:eastAsiaTheme="minorEastAsia"/>
          <w:bCs/>
          <w:iCs/>
          <w:color w:val="000000" w:themeColor="text1"/>
          <w:lang w:val="en-CA"/>
        </w:rPr>
        <w:t>the MAT</w:t>
      </w:r>
      <w:r w:rsidR="00ED15EA" w:rsidRPr="00D9511C">
        <w:rPr>
          <w:rFonts w:eastAsiaTheme="minorEastAsia"/>
          <w:b/>
          <w:bCs/>
          <w:iCs/>
          <w:color w:val="000000" w:themeColor="text1"/>
          <w:lang w:val="en-CA"/>
        </w:rPr>
        <w:t>a</w:t>
      </w:r>
      <w:r w:rsidR="00ED15EA">
        <w:rPr>
          <w:rFonts w:eastAsiaTheme="minorEastAsia"/>
          <w:bCs/>
          <w:iCs/>
          <w:color w:val="000000" w:themeColor="text1"/>
          <w:lang w:val="en-CA"/>
        </w:rPr>
        <w:t xml:space="preserve"> and MAT</w:t>
      </w:r>
      <w:r w:rsidR="00ED15EA" w:rsidRPr="00D9511C">
        <w:rPr>
          <w:rFonts w:eastAsiaTheme="minorEastAsia"/>
          <w:b/>
          <w:bCs/>
          <w:iCs/>
          <w:color w:val="000000" w:themeColor="text1"/>
          <w:lang w:val="el-GR"/>
        </w:rPr>
        <w:t>α</w:t>
      </w:r>
      <w:r w:rsidR="00A02411">
        <w:rPr>
          <w:rFonts w:eastAsiaTheme="minorEastAsia"/>
          <w:b/>
          <w:bCs/>
          <w:iCs/>
          <w:color w:val="000000" w:themeColor="text1"/>
          <w:lang w:val="en-CA"/>
        </w:rPr>
        <w:t xml:space="preserve"> </w:t>
      </w:r>
      <w:r w:rsidR="00A02411" w:rsidRPr="00A02411">
        <w:rPr>
          <w:rFonts w:eastAsiaTheme="minorEastAsia"/>
          <w:bCs/>
          <w:iCs/>
          <w:color w:val="000000" w:themeColor="text1"/>
          <w:lang w:val="en-CA"/>
        </w:rPr>
        <w:t>pool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p>
    <w:p w14:paraId="69DE1198" w14:textId="62399B56" w:rsidR="00CF0F00" w:rsidRDefault="00CF0F00" w:rsidP="00224FCB">
      <w:pPr>
        <w:rPr>
          <w:bCs/>
          <w:iCs/>
          <w:color w:val="000000" w:themeColor="text1"/>
          <w:lang w:val="en-CA"/>
        </w:rPr>
      </w:pPr>
    </w:p>
    <w:p w14:paraId="359B83AA" w14:textId="77777777" w:rsidR="00CF0F00" w:rsidRDefault="00CF0F00" w:rsidP="00224FCB">
      <w:pPr>
        <w:rPr>
          <w:bCs/>
          <w:iCs/>
          <w:color w:val="000000" w:themeColor="text1"/>
          <w:lang w:val="en-CA"/>
        </w:rPr>
      </w:pP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2C45614D"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AD4FA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733C86FE"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w:t>
      </w:r>
      <w:r w:rsidR="00023443">
        <w:rPr>
          <w:rFonts w:eastAsiaTheme="minorEastAsia"/>
          <w:bCs/>
          <w:iCs/>
          <w:color w:val="000000" w:themeColor="text1"/>
          <w:lang w:val="en-CA"/>
        </w:rPr>
        <w:t xml:space="preserve">equivalently </w:t>
      </w:r>
      <w:r w:rsidR="006C2865">
        <w:rPr>
          <w:rFonts w:eastAsiaTheme="minorEastAsia"/>
          <w:bCs/>
          <w:iCs/>
          <w:color w:val="000000" w:themeColor="text1"/>
          <w:lang w:val="en-CA"/>
        </w:rPr>
        <w:t xml:space="preserve">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68ACBA90" w:rsidR="006C2865" w:rsidRPr="00EB395E" w:rsidRDefault="00AD4FA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p>
    <w:p w14:paraId="1AA90E34" w14:textId="59336E97"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p>
    <w:p w14:paraId="5972979E" w14:textId="2FE3A5FD" w:rsidR="006C2865" w:rsidRPr="00EB395E" w:rsidRDefault="00AD4FA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AD4FA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56D0776B"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When modell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AD4FA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AD4FA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AD4FA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649FCB0" w:rsidR="0065014F" w:rsidRPr="006802DD"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 xml:space="preserve">.  </w:t>
      </w:r>
    </w:p>
    <w:p w14:paraId="6EAB6F7A" w14:textId="77777777" w:rsidR="0065014F" w:rsidRDefault="0065014F" w:rsidP="00224FCB">
      <w:pPr>
        <w:jc w:val="both"/>
        <w:rPr>
          <w:rFonts w:eastAsiaTheme="minorEastAsia"/>
          <w:bCs/>
          <w:iCs/>
          <w:color w:val="000000" w:themeColor="text1"/>
        </w:rPr>
      </w:pPr>
    </w:p>
    <w:p w14:paraId="37A69F41" w14:textId="516FB5FE"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56E2AF0A"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E751EF">
        <w:rPr>
          <w:rFonts w:eastAsiaTheme="minorEastAsia"/>
          <w:bCs/>
          <w:iCs/>
          <w:color w:val="000000" w:themeColor="text1"/>
          <w:lang w:val="en-CA"/>
        </w:rPr>
        <w:t>search</w:t>
      </w:r>
      <w:r w:rsidR="008640C9">
        <w:rPr>
          <w:rFonts w:eastAsiaTheme="minorEastAsia"/>
          <w:bCs/>
          <w:iCs/>
          <w:color w:val="000000" w:themeColor="text1"/>
          <w:lang w:val="en-CA"/>
        </w:rPr>
        <w:t>” ap</w:t>
      </w:r>
      <w:r w:rsidR="00E67AF8">
        <w:rPr>
          <w:rFonts w:eastAsiaTheme="minorEastAsia"/>
          <w:bCs/>
          <w:iCs/>
          <w:color w:val="000000" w:themeColor="text1"/>
          <w:lang w:val="en-CA"/>
        </w:rPr>
        <w:t>p</w:t>
      </w:r>
      <w:r w:rsidR="008640C9">
        <w:rPr>
          <w:rFonts w:eastAsiaTheme="minorEastAsia"/>
          <w:bCs/>
          <w:iCs/>
          <w:color w:val="000000" w:themeColor="text1"/>
          <w:lang w:val="en-CA"/>
        </w:rPr>
        <w:t>roach</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addit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addition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p>
    <w:p w14:paraId="5453861B" w14:textId="77777777" w:rsidR="001B1B1F" w:rsidRDefault="001B1B1F" w:rsidP="00224FCB">
      <w:pPr>
        <w:rPr>
          <w:b/>
          <w:bCs/>
          <w:iCs/>
          <w:color w:val="000000" w:themeColor="text1"/>
          <w:lang w:val="en-CA"/>
        </w:rPr>
      </w:pPr>
    </w:p>
    <w:p w14:paraId="5710F677" w14:textId="090E0AAB" w:rsidR="00A86E68" w:rsidRPr="00A86E68" w:rsidRDefault="00A86E68" w:rsidP="008F1FA5">
      <w:pPr>
        <w:jc w:val="both"/>
        <w:rPr>
          <w:b/>
          <w:bCs/>
          <w:iCs/>
          <w:color w:val="000000" w:themeColor="text1"/>
        </w:rPr>
      </w:pPr>
      <w:r>
        <w:rPr>
          <w:b/>
          <w:bCs/>
          <w:iCs/>
          <w:color w:val="000000" w:themeColor="text1"/>
        </w:rPr>
        <w:t xml:space="preserve">Defining a </w:t>
      </w:r>
      <w:r w:rsidR="00996366">
        <w:rPr>
          <w:b/>
          <w:bCs/>
          <w:iCs/>
          <w:color w:val="000000" w:themeColor="text1"/>
        </w:rPr>
        <w:t>non</w:t>
      </w:r>
      <w:r>
        <w:rPr>
          <w:b/>
          <w:bCs/>
          <w:iCs/>
          <w:color w:val="000000" w:themeColor="text1"/>
        </w:rPr>
        <w:t>-</w:t>
      </w:r>
      <w:r w:rsidR="00996366">
        <w:rPr>
          <w:b/>
          <w:bCs/>
          <w:iCs/>
          <w:color w:val="000000" w:themeColor="text1"/>
        </w:rPr>
        <w:t>linear system model</w:t>
      </w:r>
    </w:p>
    <w:p w14:paraId="7B6D8A63" w14:textId="5BD264B5" w:rsidR="00345169" w:rsidRDefault="00B2123C" w:rsidP="008F1FA5">
      <w:pPr>
        <w:jc w:val="both"/>
        <w:rPr>
          <w:bCs/>
          <w:iCs/>
          <w:color w:val="000000" w:themeColor="text1"/>
        </w:rPr>
      </w:pPr>
      <w:r>
        <w:rPr>
          <w:bCs/>
          <w:iCs/>
          <w:color w:val="000000" w:themeColor="text1"/>
        </w:rPr>
        <w:t>We will define an ‘efflux and compensatory activation’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AD4FA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AD4FA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AD4FA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544BA1B"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770E22">
        <w:rPr>
          <w:rFonts w:eastAsiaTheme="minorEastAsia"/>
          <w:bCs/>
          <w:iCs/>
          <w:color w:val="000000" w:themeColor="text1"/>
          <w:lang w:val="en-CA"/>
        </w:rPr>
        <w:t>positive.</w:t>
      </w:r>
    </w:p>
    <w:p w14:paraId="12A201DA" w14:textId="77777777" w:rsidR="00C63774" w:rsidRDefault="00C63774" w:rsidP="00EF1063">
      <w:pPr>
        <w:jc w:val="both"/>
        <w:rPr>
          <w:rFonts w:eastAsiaTheme="minorEastAsia"/>
          <w:bCs/>
          <w:iCs/>
          <w:color w:val="000000" w:themeColor="text1"/>
          <w:lang w:val="en-CA"/>
        </w:rPr>
      </w:pPr>
    </w:p>
    <w:p w14:paraId="5EE84536" w14:textId="764E056A"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Pr>
          <w:rFonts w:eastAsiaTheme="minorEastAsia"/>
          <w:bCs/>
          <w:iCs/>
          <w:color w:val="000000" w:themeColor="text1"/>
          <w:lang w:val="en-CA"/>
        </w:rPr>
        <w:t>compensatory acti</w:t>
      </w:r>
      <w:r w:rsidR="00F47E26">
        <w:rPr>
          <w:rFonts w:eastAsiaTheme="minorEastAsia"/>
          <w:bCs/>
          <w:iCs/>
          <w:color w:val="000000" w:themeColor="text1"/>
          <w:lang w:val="en-CA"/>
        </w:rPr>
        <w:t xml:space="preserve">vation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8F212A">
        <w:rPr>
          <w:rFonts w:eastAsiaTheme="minorEastAsia"/>
          <w:bCs/>
          <w:iCs/>
          <w:color w:val="000000" w:themeColor="text1"/>
          <w:lang w:val="en-CA"/>
        </w:rPr>
        <w:t>This</w:t>
      </w:r>
      <w:r w:rsidR="00AC1BD1">
        <w:rPr>
          <w:rFonts w:eastAsiaTheme="minorEastAsia"/>
          <w:bCs/>
          <w:iCs/>
          <w:color w:val="000000" w:themeColor="text1"/>
          <w:lang w:val="en-CA"/>
        </w:rPr>
        <w:t xml:space="preserve"> </w:t>
      </w:r>
      <w:r w:rsidR="00C27406">
        <w:rPr>
          <w:rFonts w:eastAsiaTheme="minorEastAsia"/>
          <w:bCs/>
          <w:iCs/>
          <w:color w:val="000000" w:themeColor="text1"/>
          <w:lang w:val="en-CA"/>
        </w:rPr>
        <w:t xml:space="preserve">activation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modell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AD4FA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650340C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Pr>
          <w:rFonts w:eastAsiaTheme="minorEastAsia"/>
          <w:bCs/>
          <w:iCs/>
          <w:color w:val="000000" w:themeColor="text1"/>
          <w:lang w:val="en-CA"/>
        </w:rPr>
        <w:t xml:space="preserve">compensatory activation.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AD4FA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562B11C9"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may depend on the inhibition mechanism,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we also model</w:t>
      </w:r>
      <w:r w:rsidR="000500D0">
        <w:rPr>
          <w:rFonts w:eastAsiaTheme="minorEastAsia"/>
          <w:bCs/>
          <w:iCs/>
          <w:color w:val="000000" w:themeColor="text1"/>
          <w:lang w:val="en-CA"/>
        </w:rPr>
        <w:t>l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AD4FA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70E6EB61" w14:textId="77777777" w:rsidR="005A3E9A" w:rsidRDefault="005A3E9A" w:rsidP="00224FCB">
      <w:pPr>
        <w:rPr>
          <w:bCs/>
          <w:iCs/>
          <w:color w:val="000000" w:themeColor="text1"/>
        </w:rPr>
      </w:pPr>
    </w:p>
    <w:p w14:paraId="65E0D927" w14:textId="77777777" w:rsidR="005A3E9A" w:rsidRDefault="005A3E9A" w:rsidP="00224FCB">
      <w:pPr>
        <w:rPr>
          <w:bCs/>
          <w:iCs/>
          <w:color w:val="000000" w:themeColor="text1"/>
        </w:rPr>
      </w:pPr>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w:t>
      </w:r>
      <w:r w:rsidR="00A7135F">
        <w:rPr>
          <w:rFonts w:eastAsiaTheme="minorEastAsia"/>
          <w:bCs/>
          <w:iCs/>
          <w:color w:val="000000" w:themeColor="text1"/>
          <w:lang w:val="en-CA"/>
        </w:rPr>
        <w:lastRenderedPageBreak/>
        <w:t>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0E9390F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only positi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054A8EBA"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AD4FAC"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10D9F815"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w:t>
      </w:r>
      <w:r w:rsidR="00E1225A">
        <w:rPr>
          <w:bCs/>
          <w:iCs/>
          <w:color w:val="000000" w:themeColor="text1"/>
        </w:rPr>
        <w:lastRenderedPageBreak/>
        <w:t xml:space="preserve">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mean-squared error impact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AD4FA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6E5A6DB1" w:rsidR="009C1424" w:rsidRPr="00EB22A6" w:rsidRDefault="00AD4FA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572CCFA2" w:rsidR="00294E5D" w:rsidRDefault="009378A6" w:rsidP="005B0C00">
      <w:pPr>
        <w:jc w:val="both"/>
        <w:rPr>
          <w:rFonts w:eastAsiaTheme="minorEastAsia"/>
          <w:color w:val="000000" w:themeColor="text1"/>
          <w:lang w:val="en-CA"/>
        </w:rPr>
      </w:pPr>
      <w:r>
        <w:rPr>
          <w:rFonts w:eastAsiaTheme="minorEastAsia"/>
          <w:color w:val="000000" w:themeColor="text1"/>
          <w:lang w:val="en-CA"/>
        </w:rPr>
        <w:lastRenderedPageBreak/>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4304151"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164B33">
        <w:rPr>
          <w:rFonts w:eastAsiaTheme="minorEastAsia"/>
          <w:color w:val="000000" w:themeColor="text1"/>
          <w:lang w:val="en-CA"/>
        </w:rPr>
        <w:t xml:space="preserve">based on the two-layer results,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 runs</w:t>
      </w:r>
      <w:r w:rsidR="00842B3D">
        <w:rPr>
          <w:rFonts w:eastAsiaTheme="minorEastAsia"/>
          <w:color w:val="000000" w:themeColor="text1"/>
          <w:lang w:val="en-CA"/>
        </w:rPr>
        <w:t xml:space="preserve"> converge</w:t>
      </w:r>
      <w:r w:rsidR="00A260EB">
        <w:rPr>
          <w:rFonts w:eastAsiaTheme="minorEastAsia"/>
          <w:color w:val="000000" w:themeColor="text1"/>
          <w:lang w:val="en-CA"/>
        </w:rPr>
        <w:t>d</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herefore, to increase robustness we used the median between 10 runs rather than the average to parameteriz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e performed a separate </w:t>
      </w:r>
      <m:oMath>
        <m:r>
          <w:rPr>
            <w:rFonts w:ascii="Cambria Math" w:eastAsiaTheme="minorEastAsia" w:hAnsi="Cambria Math"/>
            <w:color w:val="000000" w:themeColor="text1"/>
            <w:lang w:val="en-CA"/>
          </w:rPr>
          <m:t>λ</m:t>
        </m:r>
      </m:oMath>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6967CF">
        <w:rPr>
          <w:rFonts w:eastAsiaTheme="minorEastAsia"/>
          <w:bCs/>
          <w:iCs/>
          <w:color w:val="000000" w:themeColor="text1"/>
        </w:rPr>
        <w:t>We found that a</w:t>
      </w:r>
      <w:r w:rsidR="00374CE8">
        <w:rPr>
          <w:rFonts w:eastAsiaTheme="minorEastAsia"/>
          <w:bCs/>
          <w:iCs/>
          <w:color w:val="000000" w:themeColor="text1"/>
        </w:rPr>
        <w:t xml:space="preserve"> rate of </w:t>
      </w:r>
      <w:r w:rsidR="006967CF">
        <w:rPr>
          <w:rFonts w:eastAsiaTheme="minorEastAsia"/>
          <w:bCs/>
          <w:iCs/>
          <w:color w:val="000000" w:themeColor="text1"/>
        </w:rPr>
        <w:t xml:space="preserve">up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967CF">
        <w:rPr>
          <w:rFonts w:eastAsiaTheme="minorEastAsia"/>
          <w:bCs/>
          <w:iCs/>
          <w:color w:val="000000" w:themeColor="text1"/>
        </w:rPr>
        <w:t xml:space="preserve"> did n</w:t>
      </w:r>
      <w:r w:rsidR="00313069">
        <w:rPr>
          <w:rFonts w:eastAsiaTheme="minorEastAsia"/>
          <w:bCs/>
          <w:iCs/>
          <w:color w:val="000000" w:themeColor="text1"/>
        </w:rPr>
        <w:t xml:space="preserve">ot negatively impact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 xml:space="preserve">) and used this </w:t>
      </w:r>
      <m:oMath>
        <m:r>
          <w:rPr>
            <w:rFonts w:ascii="Cambria Math" w:eastAsiaTheme="minorEastAsia" w:hAnsi="Cambria Math"/>
            <w:color w:val="000000" w:themeColor="text1"/>
            <w:lang w:val="en-CA"/>
          </w:rPr>
          <m:t>λ</m:t>
        </m:r>
      </m:oMath>
      <w:r w:rsidR="009E0F80">
        <w:rPr>
          <w:rFonts w:eastAsiaTheme="minorEastAsia"/>
          <w:color w:val="000000" w:themeColor="text1"/>
          <w:lang w:val="en-CA"/>
        </w:rPr>
        <w:t xml:space="preserve"> to train the 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p>
    <w:p w14:paraId="6C7B4FF1" w14:textId="77777777" w:rsidR="003767E7" w:rsidRDefault="003767E7" w:rsidP="005B0C00">
      <w:pPr>
        <w:jc w:val="both"/>
        <w:rPr>
          <w:rFonts w:eastAsiaTheme="minorEastAsia"/>
          <w:color w:val="000000" w:themeColor="text1"/>
          <w:lang w:val="en-CA"/>
        </w:rPr>
      </w:pP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4E54322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 xml:space="preserve">to individual strain genotyping, confirming </w:t>
      </w:r>
      <w:r w:rsidR="00C3791A">
        <w:rPr>
          <w:color w:val="000000" w:themeColor="text1"/>
        </w:rPr>
        <w:t>the genotype generated using the RCP-PCR based method</w:t>
      </w:r>
      <w:r w:rsidR="00635D96" w:rsidRPr="00233F15">
        <w:rPr>
          <w:color w:val="000000" w:themeColor="text1"/>
        </w:rPr>
        <w:t xml:space="preserve">.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14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a 384 w</w:t>
      </w:r>
      <w:r w:rsidR="004A2F9F" w:rsidRPr="00233F15">
        <w:rPr>
          <w:color w:val="000000" w:themeColor="text1"/>
        </w:rPr>
        <w:t xml:space="preserve">ell plat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PCR reactions for individual genotyping of these progeny used the Qiagen Mix 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28"/>
      <w:r w:rsidRPr="001668D4">
        <w:rPr>
          <w:b/>
          <w:bCs/>
          <w:iCs/>
          <w:color w:val="000000" w:themeColor="text1"/>
        </w:rPr>
        <w:t>Analysis of Liquid Growth Data</w:t>
      </w:r>
      <w:commentRangeEnd w:id="28"/>
      <w:r w:rsidR="00883356" w:rsidRPr="001668D4">
        <w:rPr>
          <w:rStyle w:val="CommentReference"/>
          <w:color w:val="000000" w:themeColor="text1"/>
        </w:rPr>
        <w:commentReference w:id="28"/>
      </w:r>
    </w:p>
    <w:p w14:paraId="218BD90F" w14:textId="06CE4D75"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3,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w:t>
      </w:r>
      <w:r w:rsidR="00E95130">
        <w:rPr>
          <w:color w:val="000000" w:themeColor="text1"/>
        </w:rPr>
        <w:lastRenderedPageBreak/>
        <w:t xml:space="preserve">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3655A158"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B155B3" w:rsidRPr="00662D0E">
        <w:rPr>
          <w:bCs/>
          <w:iCs/>
          <w:noProof/>
          <w:color w:val="000000" w:themeColor="text1"/>
          <w:vertAlign w:val="superscript"/>
        </w:rPr>
        <w:t>25</w:t>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 xml:space="preserve">previously </w:t>
      </w:r>
      <w:r w:rsidR="0042637D" w:rsidRPr="00662D0E">
        <w:rPr>
          <w:bCs/>
          <w:iCs/>
          <w:color w:val="000000" w:themeColor="text1"/>
        </w:rPr>
        <w:t>constructed genomic prey library</w:t>
      </w:r>
      <w:r w:rsidR="0042637D" w:rsidRPr="00662D0E">
        <w:rPr>
          <w:bCs/>
          <w:iCs/>
          <w:noProof/>
          <w:color w:val="000000" w:themeColor="text1"/>
          <w:vertAlign w:val="superscript"/>
        </w:rPr>
        <w:t>25</w:t>
      </w:r>
      <w:r w:rsidR="0042637D"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9"/>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9"/>
      <w:r w:rsidR="00662D0E">
        <w:rPr>
          <w:rStyle w:val="CommentReference"/>
          <w:rFonts w:asciiTheme="minorHAnsi" w:hAnsiTheme="minorHAnsi" w:cstheme="minorBidi"/>
        </w:rPr>
        <w:commentReference w:id="29"/>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30"/>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30"/>
      <w:r w:rsidR="00DF4CE6">
        <w:rPr>
          <w:rStyle w:val="CommentReference"/>
          <w:rFonts w:asciiTheme="minorHAnsi" w:hAnsiTheme="minorHAnsi" w:cstheme="minorBidi"/>
        </w:rPr>
        <w:commentReference w:id="30"/>
      </w:r>
    </w:p>
    <w:p w14:paraId="20BF344E" w14:textId="0CEB658A"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B3D83" w:rsidRDefault="00483E4F" w:rsidP="00224FCB">
      <w:pPr>
        <w:outlineLvl w:val="0"/>
        <w:rPr>
          <w:b/>
          <w:bCs/>
          <w:iCs/>
          <w:color w:val="000000" w:themeColor="text1"/>
        </w:rPr>
      </w:pPr>
      <w:commentRangeStart w:id="31"/>
      <w:r w:rsidRPr="009B3D83">
        <w:rPr>
          <w:b/>
          <w:bCs/>
          <w:iCs/>
          <w:color w:val="000000" w:themeColor="text1"/>
        </w:rPr>
        <w:t>Quantitative RT-PCR</w:t>
      </w:r>
      <w:commentRangeEnd w:id="31"/>
      <w:r w:rsidR="00A028A9" w:rsidRPr="009B3D83">
        <w:rPr>
          <w:rStyle w:val="CommentReference"/>
          <w:color w:val="000000" w:themeColor="text1"/>
        </w:rPr>
        <w:commentReference w:id="31"/>
      </w:r>
    </w:p>
    <w:p w14:paraId="2D459882" w14:textId="0C18B5C3" w:rsidR="00483E4F" w:rsidRPr="005A2D85" w:rsidRDefault="00F3275C" w:rsidP="00224FCB">
      <w:pPr>
        <w:jc w:val="both"/>
        <w:rPr>
          <w:bCs/>
          <w:iCs/>
          <w:color w:val="000000" w:themeColor="text1"/>
        </w:rPr>
      </w:pPr>
      <w:r w:rsidRPr="009B3D83">
        <w:rPr>
          <w:bCs/>
          <w:iCs/>
          <w:color w:val="000000" w:themeColor="text1"/>
        </w:rPr>
        <w:t xml:space="preserve">RNA </w:t>
      </w:r>
      <w:r w:rsidR="000D0C6E">
        <w:rPr>
          <w:bCs/>
          <w:iCs/>
          <w:color w:val="000000" w:themeColor="text1"/>
        </w:rPr>
        <w:t>was extracted from cultures growing exponentially in 23.43</w:t>
      </w:r>
      <w:r w:rsidR="000D0C6E">
        <w:rPr>
          <w:bCs/>
          <w:iCs/>
          <w:color w:val="000000" w:themeColor="text1"/>
          <w:lang w:val="el-GR"/>
        </w:rPr>
        <w:t>μ</w:t>
      </w:r>
      <w:r w:rsidR="000D0C6E">
        <w:rPr>
          <w:bCs/>
          <w:iCs/>
          <w:color w:val="000000" w:themeColor="text1"/>
        </w:rPr>
        <w:t xml:space="preserve">M fluconazole </w:t>
      </w:r>
      <w:r w:rsidRPr="009B3D83">
        <w:rPr>
          <w:bCs/>
          <w:iCs/>
          <w:color w:val="000000" w:themeColor="text1"/>
        </w:rPr>
        <w:t>using the QIAGEN RNeasy</w:t>
      </w:r>
      <w:r w:rsidRPr="009B3D83">
        <w:rPr>
          <w:bCs/>
          <w:iCs/>
          <w:color w:val="000000" w:themeColor="text1"/>
          <w:vertAlign w:val="superscript"/>
        </w:rPr>
        <w:t>®</w:t>
      </w:r>
      <w:r w:rsidRPr="009B3D83">
        <w:rPr>
          <w:bCs/>
          <w:iCs/>
          <w:color w:val="000000" w:themeColor="text1"/>
        </w:rPr>
        <w:t xml:space="preserve"> kit</w:t>
      </w:r>
      <w:r w:rsidR="00FC0BDC" w:rsidRPr="009B3D83">
        <w:rPr>
          <w:bCs/>
          <w:iCs/>
          <w:color w:val="000000" w:themeColor="text1"/>
        </w:rPr>
        <w:t>.  1</w:t>
      </w:r>
      <w:r w:rsidR="00FC0BDC" w:rsidRPr="009B3D83">
        <w:rPr>
          <w:bCs/>
          <w:iCs/>
          <w:color w:val="000000" w:themeColor="text1"/>
          <w:lang w:val="el-GR"/>
        </w:rPr>
        <w:t>μ</w:t>
      </w:r>
      <w:r w:rsidR="00FC0BDC" w:rsidRPr="009B3D83">
        <w:rPr>
          <w:bCs/>
          <w:iCs/>
          <w:color w:val="000000" w:themeColor="text1"/>
          <w:lang w:val="en-CA"/>
        </w:rPr>
        <w:t xml:space="preserve">g of isolate </w:t>
      </w:r>
      <w:r w:rsidR="002F4EE7" w:rsidRPr="009B3D83">
        <w:rPr>
          <w:bCs/>
          <w:iCs/>
          <w:color w:val="000000" w:themeColor="text1"/>
          <w:lang w:val="en-CA"/>
        </w:rPr>
        <w:t xml:space="preserve">was </w:t>
      </w:r>
      <w:r w:rsidR="00A028A9" w:rsidRPr="009B3D83">
        <w:rPr>
          <w:bCs/>
          <w:iCs/>
          <w:color w:val="000000" w:themeColor="text1"/>
          <w:lang w:val="en-CA"/>
        </w:rPr>
        <w:t xml:space="preserve">treated with DNAse and </w:t>
      </w:r>
      <w:r w:rsidR="0081563C">
        <w:rPr>
          <w:bCs/>
          <w:iCs/>
          <w:color w:val="000000" w:themeColor="text1"/>
          <w:lang w:val="en-CA"/>
        </w:rPr>
        <w:t>analyzed usi</w:t>
      </w:r>
      <w:r w:rsidR="002F4EE7" w:rsidRPr="009B3D83">
        <w:rPr>
          <w:bCs/>
          <w:iCs/>
          <w:color w:val="000000" w:themeColor="text1"/>
          <w:lang w:val="en-CA"/>
        </w:rPr>
        <w:t>n</w:t>
      </w:r>
      <w:r w:rsidR="0081563C">
        <w:rPr>
          <w:bCs/>
          <w:iCs/>
          <w:color w:val="000000" w:themeColor="text1"/>
          <w:lang w:val="en-CA"/>
        </w:rPr>
        <w:t>g</w:t>
      </w:r>
      <w:r w:rsidR="002F4EE7" w:rsidRPr="009B3D83">
        <w:rPr>
          <w:bCs/>
          <w:iCs/>
          <w:color w:val="000000" w:themeColor="text1"/>
          <w:lang w:val="en-CA"/>
        </w:rPr>
        <w:t xml:space="preserve"> an Agilent Bioanalyzer to qu</w:t>
      </w:r>
      <w:r w:rsidR="00A028A9" w:rsidRPr="009B3D83">
        <w:rPr>
          <w:bCs/>
          <w:iCs/>
          <w:color w:val="000000" w:themeColor="text1"/>
          <w:lang w:val="en-CA"/>
        </w:rPr>
        <w:t xml:space="preserve">antify </w:t>
      </w:r>
      <w:r w:rsidR="0092713A">
        <w:rPr>
          <w:bCs/>
          <w:iCs/>
          <w:color w:val="000000" w:themeColor="text1"/>
          <w:lang w:val="en-CA"/>
        </w:rPr>
        <w:t xml:space="preserve">nucleic acid concentration </w:t>
      </w:r>
      <w:r w:rsidR="00A028A9" w:rsidRPr="009B3D83">
        <w:rPr>
          <w:bCs/>
          <w:iCs/>
          <w:color w:val="000000" w:themeColor="text1"/>
          <w:lang w:val="en-CA"/>
        </w:rPr>
        <w:t xml:space="preserve">and verify </w:t>
      </w:r>
      <w:r w:rsidR="002F4EE7" w:rsidRPr="009B3D83">
        <w:rPr>
          <w:bCs/>
          <w:iCs/>
          <w:color w:val="000000" w:themeColor="text1"/>
          <w:lang w:val="en-CA"/>
        </w:rPr>
        <w:t xml:space="preserve">purity. </w:t>
      </w:r>
      <w:r w:rsidR="00516641" w:rsidRPr="009B3D83">
        <w:rPr>
          <w:bCs/>
          <w:iCs/>
          <w:color w:val="000000" w:themeColor="text1"/>
          <w:lang w:val="en-CA"/>
        </w:rPr>
        <w:t>cDNA synthesis</w:t>
      </w:r>
      <w:r w:rsidR="002F4EE7" w:rsidRPr="009B3D83">
        <w:rPr>
          <w:bCs/>
          <w:iCs/>
          <w:color w:val="000000" w:themeColor="text1"/>
          <w:lang w:val="en-CA"/>
        </w:rPr>
        <w:t xml:space="preserve"> was perfo</w:t>
      </w:r>
      <w:r w:rsidR="0081563C">
        <w:rPr>
          <w:bCs/>
          <w:iCs/>
          <w:color w:val="000000" w:themeColor="text1"/>
          <w:lang w:val="en-CA"/>
        </w:rPr>
        <w:t>r</w:t>
      </w:r>
      <w:r w:rsidR="002F4EE7" w:rsidRPr="009B3D83">
        <w:rPr>
          <w:bCs/>
          <w:iCs/>
          <w:color w:val="000000" w:themeColor="text1"/>
          <w:lang w:val="en-CA"/>
        </w:rPr>
        <w:t xml:space="preserve">med using a combination of oligo-DT and random hexamer primers.  </w:t>
      </w:r>
      <w:r w:rsidR="00516641" w:rsidRPr="009B3D83">
        <w:rPr>
          <w:bCs/>
          <w:iCs/>
          <w:color w:val="000000" w:themeColor="text1"/>
          <w:lang w:val="en-CA"/>
        </w:rPr>
        <w:t>qPCR on these samples was then performed using a SensiFAST™ Real-Time PCR Kit</w:t>
      </w:r>
      <w:r w:rsidR="00FB7B63" w:rsidRPr="009B3D83">
        <w:rPr>
          <w:bCs/>
          <w:iCs/>
          <w:color w:val="000000" w:themeColor="text1"/>
          <w:lang w:val="en-CA"/>
        </w:rPr>
        <w:t xml:space="preserve"> and Ct values were quantified using a CFX machine.</w:t>
      </w:r>
      <w:r w:rsidR="00AE48EA" w:rsidRPr="009B3D83">
        <w:rPr>
          <w:bCs/>
          <w:iCs/>
          <w:color w:val="000000" w:themeColor="text1"/>
          <w:lang w:val="en-CA"/>
        </w:rPr>
        <w:t xml:space="preserve">  </w:t>
      </w:r>
      <w:r w:rsidR="005A2D85">
        <w:rPr>
          <w:bCs/>
          <w:iCs/>
          <w:color w:val="000000" w:themeColor="text1"/>
          <w:lang w:val="en-CA"/>
        </w:rPr>
        <w:t xml:space="preserve">cDNA synthesis and qPCR was performed for </w:t>
      </w:r>
      <w:r w:rsidR="005A2D85">
        <w:rPr>
          <w:bCs/>
          <w:i/>
          <w:iCs/>
          <w:color w:val="000000" w:themeColor="text1"/>
          <w:lang w:val="en-CA"/>
        </w:rPr>
        <w:t>PDR5</w:t>
      </w:r>
      <w:r w:rsidR="005A2D85">
        <w:rPr>
          <w:bCs/>
          <w:iCs/>
          <w:color w:val="000000" w:themeColor="text1"/>
          <w:lang w:val="en-CA"/>
        </w:rPr>
        <w:t xml:space="preserve"> and </w:t>
      </w:r>
      <w:r w:rsidR="005A2D85">
        <w:rPr>
          <w:bCs/>
          <w:i/>
          <w:iCs/>
          <w:color w:val="000000" w:themeColor="text1"/>
          <w:lang w:val="en-CA"/>
        </w:rPr>
        <w:t xml:space="preserve">UBC6 </w:t>
      </w:r>
      <w:r w:rsidR="005A2D85">
        <w:rPr>
          <w:bCs/>
          <w:iCs/>
          <w:color w:val="000000" w:themeColor="text1"/>
          <w:lang w:val="en-CA"/>
        </w:rPr>
        <w:t>(</w:t>
      </w:r>
      <w:r w:rsidR="00101660">
        <w:rPr>
          <w:bCs/>
          <w:iCs/>
          <w:color w:val="000000" w:themeColor="text1"/>
          <w:lang w:val="en-CA"/>
        </w:rPr>
        <w:t xml:space="preserve">acting </w:t>
      </w:r>
      <w:r w:rsidR="005A2D85">
        <w:rPr>
          <w:bCs/>
          <w:iCs/>
          <w:color w:val="000000" w:themeColor="text1"/>
          <w:lang w:val="en-CA"/>
        </w:rPr>
        <w:t>loading control).</w:t>
      </w:r>
    </w:p>
    <w:p w14:paraId="63F5A975" w14:textId="77777777" w:rsidR="001F052C" w:rsidRPr="00233F15" w:rsidRDefault="001F052C" w:rsidP="00224FCB">
      <w:pPr>
        <w:rPr>
          <w:b/>
          <w:sz w:val="28"/>
        </w:rPr>
      </w:pPr>
    </w:p>
    <w:p w14:paraId="59ED21C5" w14:textId="6DC65E6A" w:rsidR="001F052C" w:rsidRPr="00233F15" w:rsidRDefault="001F052C" w:rsidP="00224FCB">
      <w:pPr>
        <w:outlineLvl w:val="0"/>
        <w:rPr>
          <w:b/>
          <w:sz w:val="28"/>
        </w:rPr>
      </w:pPr>
      <w:r w:rsidRPr="00233F15">
        <w:rPr>
          <w:b/>
          <w:sz w:val="28"/>
        </w:rPr>
        <w:t>Availability of Data and Materials</w:t>
      </w:r>
    </w:p>
    <w:p w14:paraId="18D4EA0D" w14:textId="628557DC"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565DF9" w:rsidRDefault="001F052C" w:rsidP="00224FCB">
      <w:pPr>
        <w:outlineLvl w:val="0"/>
        <w:rPr>
          <w:color w:val="808080" w:themeColor="background1" w:themeShade="80"/>
          <w:sz w:val="28"/>
        </w:rPr>
      </w:pPr>
      <w:commentRangeStart w:id="32"/>
      <w:r w:rsidRPr="00565DF9">
        <w:rPr>
          <w:b/>
          <w:color w:val="808080" w:themeColor="background1" w:themeShade="80"/>
          <w:sz w:val="28"/>
        </w:rPr>
        <w:t>Acknowledgements</w:t>
      </w:r>
      <w:commentRangeEnd w:id="32"/>
      <w:r w:rsidR="006365D4">
        <w:rPr>
          <w:rStyle w:val="CommentReference"/>
          <w:rFonts w:asciiTheme="minorHAnsi" w:hAnsiTheme="minorHAnsi" w:cstheme="minorBidi"/>
        </w:rPr>
        <w:commentReference w:id="32"/>
      </w:r>
    </w:p>
    <w:p w14:paraId="590786F9" w14:textId="5DF8CE3B" w:rsidR="00A3442C" w:rsidRPr="00565DF9" w:rsidRDefault="00581B60" w:rsidP="00224FCB">
      <w:pPr>
        <w:outlineLvl w:val="0"/>
        <w:rPr>
          <w:color w:val="808080" w:themeColor="background1" w:themeShade="80"/>
        </w:rPr>
      </w:pPr>
      <w:r w:rsidRPr="00565DF9">
        <w:rPr>
          <w:color w:val="808080" w:themeColor="background1" w:themeShade="80"/>
        </w:rPr>
        <w:t>This work was supported by XX.</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33"/>
      <w:r w:rsidRPr="00233F15">
        <w:rPr>
          <w:b/>
          <w:sz w:val="28"/>
        </w:rPr>
        <w:t>Author Contributions</w:t>
      </w:r>
      <w:commentRangeEnd w:id="33"/>
      <w:r w:rsidR="00AB0C9E">
        <w:rPr>
          <w:rStyle w:val="CommentReference"/>
          <w:rFonts w:asciiTheme="minorHAnsi" w:hAnsiTheme="minorHAnsi" w:cstheme="minorBidi"/>
        </w:rPr>
        <w:commentReference w:id="33"/>
      </w:r>
    </w:p>
    <w:p w14:paraId="04CE3281" w14:textId="6A91A03F" w:rsidR="00DC50F1" w:rsidRPr="00233F15" w:rsidRDefault="00095AD4" w:rsidP="00224FCB">
      <w:pPr>
        <w:jc w:val="both"/>
      </w:pPr>
      <w:r>
        <w:lastRenderedPageBreak/>
        <w:t xml:space="preserve">N.Y, F.P.R &amp; A.C </w:t>
      </w:r>
      <w:r w:rsidR="002D03E0" w:rsidRPr="00233F15">
        <w:t>conceived the experiments.</w:t>
      </w:r>
      <w:r w:rsidR="00581B60" w:rsidRPr="00233F15">
        <w:t xml:space="preserve"> </w:t>
      </w:r>
      <w:r>
        <w:t>N.Y</w:t>
      </w:r>
      <w:r w:rsidR="002D03E0" w:rsidRPr="00233F15">
        <w:t xml:space="preserve">, </w:t>
      </w:r>
      <w:r w:rsidR="007763E5">
        <w:t>M.G</w:t>
      </w:r>
      <w:r w:rsidR="007763E5" w:rsidRPr="00233F15">
        <w:t xml:space="preserve">, </w:t>
      </w:r>
      <w:r w:rsidR="002D03E0" w:rsidRPr="00233F15">
        <w:t xml:space="preserve">L.M, </w:t>
      </w:r>
      <w:r>
        <w:t>S.Z &amp; T.F performed experiments.  A.C and N.Y</w:t>
      </w:r>
      <w:r w:rsidR="002D03E0" w:rsidRPr="00233F15">
        <w:t xml:space="preserve"> analyzed the data.</w:t>
      </w:r>
      <w:r>
        <w:t xml:space="preserve">  A.C, 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commentRangeStart w:id="34"/>
      <w:r w:rsidRPr="00233F15">
        <w:rPr>
          <w:b/>
          <w:sz w:val="28"/>
        </w:rPr>
        <w:t>Additional Data Files</w:t>
      </w:r>
      <w:commentRangeEnd w:id="34"/>
      <w:r w:rsidR="00BD3C0C" w:rsidRPr="00233F15">
        <w:rPr>
          <w:rStyle w:val="CommentReference"/>
        </w:rPr>
        <w:commentReference w:id="34"/>
      </w:r>
    </w:p>
    <w:p w14:paraId="74BC9BCA" w14:textId="1777560C"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construct the barcoder strain, perform genotyping, RCP-PCR overhangs, and pool multiplexing primers.</w:t>
      </w:r>
    </w:p>
    <w:p w14:paraId="11AC0159" w14:textId="77777777" w:rsidR="009B2EA8" w:rsidRPr="0001262B" w:rsidRDefault="009B2EA8" w:rsidP="00224FCB">
      <w:pPr>
        <w:outlineLvl w:val="0"/>
      </w:pPr>
    </w:p>
    <w:p w14:paraId="1C34316E" w14:textId="709220E2"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in 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 wild-type strains, and the final set of genotyping data used.</w:t>
      </w:r>
    </w:p>
    <w:p w14:paraId="0721C135" w14:textId="77777777" w:rsidR="009B2EA8" w:rsidRDefault="009B2EA8" w:rsidP="00224FCB">
      <w:pPr>
        <w:outlineLvl w:val="0"/>
        <w:rPr>
          <w:b/>
        </w:rPr>
      </w:pPr>
    </w:p>
    <w:p w14:paraId="456CCD1D" w14:textId="4A941E1C" w:rsidR="0001262B" w:rsidRDefault="0001262B" w:rsidP="00224FCB">
      <w:pPr>
        <w:outlineLvl w:val="0"/>
        <w:rPr>
          <w:b/>
        </w:rPr>
      </w:pPr>
      <w:r>
        <w:rPr>
          <w:b/>
        </w:rPr>
        <w:t>Additional Data S3</w:t>
      </w:r>
      <w:r w:rsidR="009B2EA8">
        <w:rPr>
          <w:b/>
        </w:rPr>
        <w:t xml:space="preserve">.  </w:t>
      </w:r>
      <w:r w:rsidR="0060113E">
        <w:t>Drugs used in this study and their concentration in the pooled growth data.</w:t>
      </w:r>
      <w:r>
        <w:rPr>
          <w:b/>
        </w:rPr>
        <w:t xml:space="preserve"> </w:t>
      </w:r>
    </w:p>
    <w:p w14:paraId="77468D04" w14:textId="77777777" w:rsidR="00BB1522" w:rsidRDefault="00BB1522" w:rsidP="00224FCB">
      <w:pPr>
        <w:outlineLvl w:val="0"/>
        <w:rPr>
          <w:b/>
        </w:rPr>
      </w:pPr>
    </w:p>
    <w:p w14:paraId="3F5BE9D2" w14:textId="31046D99" w:rsidR="0001262B" w:rsidRDefault="0001262B" w:rsidP="00224FCB">
      <w:pPr>
        <w:outlineLvl w:val="0"/>
        <w:rPr>
          <w:b/>
        </w:rPr>
      </w:pPr>
      <w:r>
        <w:rPr>
          <w:b/>
        </w:rPr>
        <w:t>Additional Data S4</w:t>
      </w:r>
      <w:r w:rsidR="0060113E">
        <w:rPr>
          <w:b/>
        </w:rPr>
        <w:t>.</w:t>
      </w:r>
      <w:r w:rsidRPr="0060113E">
        <w:t xml:space="preserve"> </w:t>
      </w:r>
      <w:r w:rsidR="0060113E" w:rsidRPr="0060113E">
        <w:t xml:space="preserve"> </w:t>
      </w:r>
      <w:r w:rsidR="0060113E">
        <w:t xml:space="preserve">List of primer pairs used to multiplex </w:t>
      </w:r>
      <w:r w:rsidR="00505736">
        <w:t>pooled growth sequencing data.</w:t>
      </w:r>
    </w:p>
    <w:p w14:paraId="11ED44DA" w14:textId="77777777" w:rsidR="00505736" w:rsidRDefault="00505736" w:rsidP="00224FCB">
      <w:pPr>
        <w:outlineLvl w:val="0"/>
        <w:rPr>
          <w:b/>
        </w:rPr>
      </w:pPr>
    </w:p>
    <w:p w14:paraId="5F575C2F" w14:textId="3F8A2BE2" w:rsidR="0001262B" w:rsidRDefault="0001262B" w:rsidP="00224FCB">
      <w:pPr>
        <w:outlineLvl w:val="0"/>
        <w:rPr>
          <w:b/>
        </w:rPr>
      </w:pPr>
      <w:r>
        <w:rPr>
          <w:b/>
        </w:rPr>
        <w:t>Additional Data S5</w:t>
      </w:r>
      <w:r w:rsidR="00505736">
        <w:rPr>
          <w:b/>
        </w:rPr>
        <w:t xml:space="preserve">.  </w:t>
      </w:r>
      <w:r w:rsidR="00A31CE8">
        <w:t>Growth and resistance metrics obtained for all strains in both the MAT</w:t>
      </w:r>
      <w:r w:rsidR="00A31CE8">
        <w:rPr>
          <w:b/>
        </w:rPr>
        <w:t xml:space="preserve">a </w:t>
      </w:r>
      <w:r w:rsidR="00A31CE8">
        <w:t>and MAT</w:t>
      </w:r>
      <w:r w:rsidR="00A31CE8" w:rsidRPr="00A31CE8">
        <w:rPr>
          <w:b/>
          <w:lang w:val="el-GR"/>
        </w:rPr>
        <w:t>α</w:t>
      </w:r>
      <w:r w:rsidR="00A31CE8">
        <w:t xml:space="preserve"> pools.</w:t>
      </w:r>
      <w:r>
        <w:rPr>
          <w:b/>
        </w:rPr>
        <w:t xml:space="preserve"> </w:t>
      </w:r>
    </w:p>
    <w:p w14:paraId="32C259F0" w14:textId="77777777" w:rsidR="00A31CE8" w:rsidRDefault="00A31CE8" w:rsidP="00224FCB">
      <w:pPr>
        <w:outlineLvl w:val="0"/>
        <w:rPr>
          <w:b/>
        </w:rPr>
      </w:pPr>
    </w:p>
    <w:p w14:paraId="16503D50" w14:textId="109D5968" w:rsidR="003737D5" w:rsidRPr="003737D5" w:rsidRDefault="0001262B" w:rsidP="00224FCB">
      <w:pPr>
        <w:outlineLvl w:val="0"/>
      </w:pPr>
      <w:r>
        <w:rPr>
          <w:b/>
        </w:rPr>
        <w:t>Additional Data S6</w:t>
      </w:r>
      <w:r w:rsidR="00A31CE8">
        <w:rPr>
          <w:b/>
        </w:rPr>
        <w:t>.</w:t>
      </w:r>
      <w:r w:rsidR="00A31CE8" w:rsidRPr="003737D5">
        <w:rPr>
          <w:b/>
        </w:rPr>
        <w:t xml:space="preserve">  </w:t>
      </w:r>
      <w:r w:rsidR="00937BAB">
        <w:t>Summary of linear modelling results</w:t>
      </w:r>
      <w:r w:rsidR="00C77703">
        <w:t xml:space="preserve"> obtained in this study.</w:t>
      </w:r>
    </w:p>
    <w:p w14:paraId="11E9AFA4" w14:textId="1F4CF2CB" w:rsidR="0001262B" w:rsidRPr="003737D5" w:rsidRDefault="0001262B" w:rsidP="00224FCB">
      <w:pPr>
        <w:outlineLvl w:val="0"/>
      </w:pPr>
      <w:r>
        <w:rPr>
          <w:b/>
        </w:rPr>
        <w:t xml:space="preserve"> </w:t>
      </w:r>
    </w:p>
    <w:p w14:paraId="12F17389" w14:textId="001935A0" w:rsidR="0001262B" w:rsidRDefault="0001262B" w:rsidP="00224FCB">
      <w:pPr>
        <w:outlineLvl w:val="0"/>
      </w:pPr>
      <w:r>
        <w:rPr>
          <w:b/>
        </w:rPr>
        <w:t>Additional Data S7</w:t>
      </w:r>
      <w:r w:rsidR="00C77703">
        <w:rPr>
          <w:b/>
        </w:rPr>
        <w:t xml:space="preserve">.  </w:t>
      </w:r>
      <w:r w:rsidR="00EE0463">
        <w:t>Previously</w:t>
      </w:r>
      <w:r w:rsidR="00C77703">
        <w:t>-known drug knockout associations</w:t>
      </w:r>
      <w:r>
        <w:rPr>
          <w:b/>
        </w:rPr>
        <w:t xml:space="preserve"> </w:t>
      </w:r>
      <w:r w:rsidR="00EE0463">
        <w:t>within the 16 ABC transporters and 16 drugs studied.</w:t>
      </w:r>
    </w:p>
    <w:p w14:paraId="2206F607" w14:textId="77777777" w:rsidR="00EE0463" w:rsidRPr="00EE0463" w:rsidRDefault="00EE0463" w:rsidP="00224FCB">
      <w:pPr>
        <w:outlineLvl w:val="0"/>
      </w:pPr>
    </w:p>
    <w:p w14:paraId="2C6BEF7A" w14:textId="116477F3" w:rsidR="0001262B" w:rsidRPr="00FD0EF1" w:rsidRDefault="0001262B" w:rsidP="00224FCB">
      <w:pPr>
        <w:outlineLvl w:val="0"/>
      </w:pPr>
      <w:r>
        <w:rPr>
          <w:b/>
        </w:rPr>
        <w:t>Additional Data S8</w:t>
      </w:r>
      <w:r w:rsidR="00FD0EF1">
        <w:rPr>
          <w:b/>
        </w:rPr>
        <w:t>.</w:t>
      </w:r>
      <w:r>
        <w:rPr>
          <w:b/>
        </w:rPr>
        <w:t xml:space="preserve"> </w:t>
      </w:r>
      <w:r w:rsidR="00FD0EF1">
        <w:rPr>
          <w:b/>
        </w:rPr>
        <w:t xml:space="preserve"> </w:t>
      </w:r>
      <w:r w:rsidR="007A4217">
        <w:t>Functional i</w:t>
      </w:r>
      <w:r w:rsidR="00FD0EF1">
        <w:t xml:space="preserve">nterpretations of genetic interactions present in the </w:t>
      </w:r>
      <w:r w:rsidR="007A4217">
        <w:t>data.</w:t>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08FC716D" w14:textId="7B81C934" w:rsidR="0086432E" w:rsidRPr="0086432E" w:rsidRDefault="00C1486D" w:rsidP="0086432E">
      <w:pPr>
        <w:widowControl w:val="0"/>
        <w:autoSpaceDE w:val="0"/>
        <w:autoSpaceDN w:val="0"/>
        <w:adjustRightInd w:val="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86432E" w:rsidRPr="0086432E">
        <w:rPr>
          <w:noProof/>
        </w:rPr>
        <w:t xml:space="preserve">Adamson, B., Norman, T.M., Jost, M., Cho, M.Y., Nuñez, J.K., Chen, Y., Villalta, J.E., Gilbert, L.A., Horlbeck, M.A., Hein, M.Y., et al. (2016). A Multiplexed Single-Cell CRISPR Screening Platform Enables Systematic Dissection of the Unfolded Protein Response. Cell </w:t>
      </w:r>
      <w:r w:rsidR="0086432E" w:rsidRPr="0086432E">
        <w:rPr>
          <w:i/>
          <w:iCs/>
          <w:noProof/>
        </w:rPr>
        <w:t>167</w:t>
      </w:r>
      <w:r w:rsidR="0086432E" w:rsidRPr="0086432E">
        <w:rPr>
          <w:noProof/>
        </w:rPr>
        <w:t>, 1867–1882.e21.</w:t>
      </w:r>
    </w:p>
    <w:p w14:paraId="5798225C" w14:textId="77777777" w:rsidR="0086432E" w:rsidRPr="0086432E" w:rsidRDefault="0086432E" w:rsidP="0086432E">
      <w:pPr>
        <w:widowControl w:val="0"/>
        <w:autoSpaceDE w:val="0"/>
        <w:autoSpaceDN w:val="0"/>
        <w:adjustRightInd w:val="0"/>
        <w:rPr>
          <w:noProof/>
        </w:rPr>
      </w:pPr>
      <w:r w:rsidRPr="0086432E">
        <w:rPr>
          <w:noProof/>
        </w:rPr>
        <w:t xml:space="preserve">Angeles-Albores, D., Puckett Robinson, C., Williams, B.A., Wold, B.J., and Sternberg, P.W. (2018). Reconstructing a metazoan genetic pathway with transcriptome-wide epistasis measurements. Proc. Natl. Acad. Sci. U. S. A. </w:t>
      </w:r>
      <w:r w:rsidRPr="0086432E">
        <w:rPr>
          <w:i/>
          <w:iCs/>
          <w:noProof/>
        </w:rPr>
        <w:t>115</w:t>
      </w:r>
      <w:r w:rsidRPr="0086432E">
        <w:rPr>
          <w:noProof/>
        </w:rPr>
        <w:t>, E2930–E2939.</w:t>
      </w:r>
    </w:p>
    <w:p w14:paraId="026B135E" w14:textId="77777777" w:rsidR="0086432E" w:rsidRPr="0086432E" w:rsidRDefault="0086432E" w:rsidP="0086432E">
      <w:pPr>
        <w:widowControl w:val="0"/>
        <w:autoSpaceDE w:val="0"/>
        <w:autoSpaceDN w:val="0"/>
        <w:adjustRightInd w:val="0"/>
        <w:rPr>
          <w:noProof/>
        </w:rPr>
      </w:pPr>
      <w:r w:rsidRPr="0086432E">
        <w:rPr>
          <w:noProof/>
        </w:rPr>
        <w:t xml:space="preserve">Beh, C.T., Cool, L., Phillips, J., and Rine, J. (2001). Overlapping functions of the yeast oxysterol-binding protein homologues. Genetics </w:t>
      </w:r>
      <w:r w:rsidRPr="0086432E">
        <w:rPr>
          <w:i/>
          <w:iCs/>
          <w:noProof/>
        </w:rPr>
        <w:t>157</w:t>
      </w:r>
      <w:r w:rsidRPr="0086432E">
        <w:rPr>
          <w:noProof/>
        </w:rPr>
        <w:t>, 1117–1140.</w:t>
      </w:r>
    </w:p>
    <w:p w14:paraId="60D2BEDC" w14:textId="77777777" w:rsidR="0086432E" w:rsidRPr="0086432E" w:rsidRDefault="0086432E" w:rsidP="0086432E">
      <w:pPr>
        <w:widowControl w:val="0"/>
        <w:autoSpaceDE w:val="0"/>
        <w:autoSpaceDN w:val="0"/>
        <w:adjustRightInd w:val="0"/>
        <w:rPr>
          <w:noProof/>
        </w:rPr>
      </w:pPr>
      <w:r w:rsidRPr="0086432E">
        <w:rPr>
          <w:noProof/>
        </w:rPr>
        <w:t xml:space="preserve">Benhamou, R.I., Bibi, M., Steinbuch, K.B., Engel, H., Levin, M., Roichman, Y., Berman, J., and Fridman, M. (2017). Real-Time Imaging of the Azole Class of Antifungal Drugs in Live Candida Cells. ACS Chem. Biol. </w:t>
      </w:r>
      <w:r w:rsidRPr="0086432E">
        <w:rPr>
          <w:i/>
          <w:iCs/>
          <w:noProof/>
        </w:rPr>
        <w:t>12</w:t>
      </w:r>
      <w:r w:rsidRPr="0086432E">
        <w:rPr>
          <w:noProof/>
        </w:rPr>
        <w:t>, 1769–1777.</w:t>
      </w:r>
    </w:p>
    <w:p w14:paraId="0FF0E33B" w14:textId="77777777" w:rsidR="0086432E" w:rsidRPr="0086432E" w:rsidRDefault="0086432E" w:rsidP="0086432E">
      <w:pPr>
        <w:widowControl w:val="0"/>
        <w:autoSpaceDE w:val="0"/>
        <w:autoSpaceDN w:val="0"/>
        <w:adjustRightInd w:val="0"/>
        <w:rPr>
          <w:noProof/>
        </w:rPr>
      </w:pPr>
      <w:r w:rsidRPr="0086432E">
        <w:rPr>
          <w:noProof/>
        </w:rPr>
        <w:t xml:space="preserve">Bloom, J.S., Ehrenreich, I.M., Loo, W.T., Lite, T.-L.V., and Kruglyak, L. (2013). Finding the sources of missing heritability in a yeast cross. Nature </w:t>
      </w:r>
      <w:r w:rsidRPr="0086432E">
        <w:rPr>
          <w:i/>
          <w:iCs/>
          <w:noProof/>
        </w:rPr>
        <w:t>494</w:t>
      </w:r>
      <w:r w:rsidRPr="0086432E">
        <w:rPr>
          <w:noProof/>
        </w:rPr>
        <w:t>, 234–237.</w:t>
      </w:r>
    </w:p>
    <w:p w14:paraId="274A08BB" w14:textId="77777777" w:rsidR="0086432E" w:rsidRPr="0086432E" w:rsidRDefault="0086432E" w:rsidP="0086432E">
      <w:pPr>
        <w:widowControl w:val="0"/>
        <w:autoSpaceDE w:val="0"/>
        <w:autoSpaceDN w:val="0"/>
        <w:adjustRightInd w:val="0"/>
        <w:rPr>
          <w:noProof/>
        </w:rPr>
      </w:pPr>
      <w:r w:rsidRPr="0086432E">
        <w:rPr>
          <w:noProof/>
        </w:rPr>
        <w:t xml:space="preserve">Boettcher, M., Tian, R., Blau, J.A., Markegard, E., Wagner, R.T., Wu, D., Mo, X., Biton, A., Zaitlen, N., Fu, H., et al. (2018). Dual gene activation and knockout screen reveals directional dependencies in genetic networks. Nat. Biotechnol. </w:t>
      </w:r>
      <w:r w:rsidRPr="0086432E">
        <w:rPr>
          <w:i/>
          <w:iCs/>
          <w:noProof/>
        </w:rPr>
        <w:t>36</w:t>
      </w:r>
      <w:r w:rsidRPr="0086432E">
        <w:rPr>
          <w:noProof/>
        </w:rPr>
        <w:t>, 170–178.</w:t>
      </w:r>
    </w:p>
    <w:p w14:paraId="5E3DAD8C" w14:textId="77777777" w:rsidR="0086432E" w:rsidRPr="0086432E" w:rsidRDefault="0086432E" w:rsidP="0086432E">
      <w:pPr>
        <w:widowControl w:val="0"/>
        <w:autoSpaceDE w:val="0"/>
        <w:autoSpaceDN w:val="0"/>
        <w:adjustRightInd w:val="0"/>
        <w:rPr>
          <w:noProof/>
        </w:rPr>
      </w:pPr>
      <w:r w:rsidRPr="0086432E">
        <w:rPr>
          <w:noProof/>
        </w:rPr>
        <w:t xml:space="preserve">Braberg, H., Alexander, R., Shales, M., Xu, J., Franks-Skiba, K.E., Wu, Q., Haber, J.E., and Krogan, N.J. (2014). Quantitative analysis of triple-mutant genetic interactions. Nat. Protoc. </w:t>
      </w:r>
      <w:r w:rsidRPr="0086432E">
        <w:rPr>
          <w:i/>
          <w:iCs/>
          <w:noProof/>
        </w:rPr>
        <w:t>9</w:t>
      </w:r>
      <w:r w:rsidRPr="0086432E">
        <w:rPr>
          <w:noProof/>
        </w:rPr>
        <w:t>, 1867–1881.</w:t>
      </w:r>
    </w:p>
    <w:p w14:paraId="7F37B5DD" w14:textId="77777777" w:rsidR="0086432E" w:rsidRPr="0086432E" w:rsidRDefault="0086432E" w:rsidP="0086432E">
      <w:pPr>
        <w:widowControl w:val="0"/>
        <w:autoSpaceDE w:val="0"/>
        <w:autoSpaceDN w:val="0"/>
        <w:adjustRightInd w:val="0"/>
        <w:rPr>
          <w:noProof/>
        </w:rPr>
      </w:pPr>
      <w:r w:rsidRPr="0086432E">
        <w:rPr>
          <w:noProof/>
        </w:rPr>
        <w:lastRenderedPageBreak/>
        <w:t xml:space="preserve">Braun, P., Tasan, M., Dreze, M., Barrios-Rodiles, M., Lemmens, I., Yu, H., Sahalie, J.M., Murray, R.R., Roncari, L., de Smet, A.-S., et al. (2009). An experimentally derived confidence score for binary protein-protein interactions. Nat. Methods </w:t>
      </w:r>
      <w:r w:rsidRPr="0086432E">
        <w:rPr>
          <w:i/>
          <w:iCs/>
          <w:noProof/>
        </w:rPr>
        <w:t>6</w:t>
      </w:r>
      <w:r w:rsidRPr="0086432E">
        <w:rPr>
          <w:noProof/>
        </w:rPr>
        <w:t>, 91–97.</w:t>
      </w:r>
    </w:p>
    <w:p w14:paraId="1748CF9B" w14:textId="77777777" w:rsidR="0086432E" w:rsidRPr="0086432E" w:rsidRDefault="0086432E" w:rsidP="0086432E">
      <w:pPr>
        <w:widowControl w:val="0"/>
        <w:autoSpaceDE w:val="0"/>
        <w:autoSpaceDN w:val="0"/>
        <w:adjustRightInd w:val="0"/>
        <w:rPr>
          <w:noProof/>
        </w:rPr>
      </w:pPr>
      <w:r w:rsidRPr="0086432E">
        <w:rPr>
          <w:noProof/>
        </w:rPr>
        <w:t xml:space="preserve">Brem, R.B., and Kruglyak, L. (2005). The landscape of genetic complexity across 5,700 gene expression traits in yeast. Proc. Natl. Acad. Sci. U. S. A. </w:t>
      </w:r>
      <w:r w:rsidRPr="0086432E">
        <w:rPr>
          <w:i/>
          <w:iCs/>
          <w:noProof/>
        </w:rPr>
        <w:t>102</w:t>
      </w:r>
      <w:r w:rsidRPr="0086432E">
        <w:rPr>
          <w:noProof/>
        </w:rPr>
        <w:t>, 1572–1577.</w:t>
      </w:r>
    </w:p>
    <w:p w14:paraId="5F512B93" w14:textId="77777777" w:rsidR="0086432E" w:rsidRPr="0086432E" w:rsidRDefault="0086432E" w:rsidP="0086432E">
      <w:pPr>
        <w:widowControl w:val="0"/>
        <w:autoSpaceDE w:val="0"/>
        <w:autoSpaceDN w:val="0"/>
        <w:adjustRightInd w:val="0"/>
        <w:rPr>
          <w:noProof/>
        </w:rPr>
      </w:pPr>
      <w:r w:rsidRPr="0086432E">
        <w:rPr>
          <w:noProof/>
        </w:rPr>
        <w:t xml:space="preserve">Cancer Genome Atlas Research Network, Ley, T.J., Miller, C., Ding, L., Raphael, B.J., Mungall, A.J., Robertson, A.G., Hoadley, K., Triche, T.J., Laird, P.W., et al. (2013). Genomic and Epigenomic Landscapes of Adult De Novo Acute Myeloid Leukemia. N. Engl. J. Med. </w:t>
      </w:r>
      <w:r w:rsidRPr="0086432E">
        <w:rPr>
          <w:i/>
          <w:iCs/>
          <w:noProof/>
        </w:rPr>
        <w:t>368</w:t>
      </w:r>
      <w:r w:rsidRPr="0086432E">
        <w:rPr>
          <w:noProof/>
        </w:rPr>
        <w:t>, 2059–2074.</w:t>
      </w:r>
    </w:p>
    <w:p w14:paraId="48017E11" w14:textId="77777777" w:rsidR="0086432E" w:rsidRPr="0086432E" w:rsidRDefault="0086432E" w:rsidP="0086432E">
      <w:pPr>
        <w:widowControl w:val="0"/>
        <w:autoSpaceDE w:val="0"/>
        <w:autoSpaceDN w:val="0"/>
        <w:adjustRightInd w:val="0"/>
        <w:rPr>
          <w:noProof/>
        </w:rPr>
      </w:pPr>
      <w:r w:rsidRPr="0086432E">
        <w:rPr>
          <w:noProof/>
        </w:rPr>
        <w:t xml:space="preserve">Costanzo, M., Baryshnikova, A., Bellay, J., Kim, Y., Spear, E.D., Sevier, C.S., Ding, H., Koh, J.L.Y., Toufighi, K., Mostafavi, S., et al. (2010). The genetic landscape of a cell. Science </w:t>
      </w:r>
      <w:r w:rsidRPr="0086432E">
        <w:rPr>
          <w:i/>
          <w:iCs/>
          <w:noProof/>
        </w:rPr>
        <w:t>327</w:t>
      </w:r>
      <w:r w:rsidRPr="0086432E">
        <w:rPr>
          <w:noProof/>
        </w:rPr>
        <w:t>, 425–431.</w:t>
      </w:r>
    </w:p>
    <w:p w14:paraId="7C4E3FF1" w14:textId="77777777" w:rsidR="0086432E" w:rsidRPr="0086432E" w:rsidRDefault="0086432E" w:rsidP="0086432E">
      <w:pPr>
        <w:widowControl w:val="0"/>
        <w:autoSpaceDE w:val="0"/>
        <w:autoSpaceDN w:val="0"/>
        <w:adjustRightInd w:val="0"/>
        <w:rPr>
          <w:noProof/>
        </w:rPr>
      </w:pPr>
      <w:r w:rsidRPr="0086432E">
        <w:rPr>
          <w:noProof/>
        </w:rPr>
        <w:t xml:space="preserve">Costanzo, M., VanderSluis, B., Koch, E.N., Baryshnikova, A., Pons, C., Tan, G., Wang, W., Usaj, M.M.M., Hanchard, J., Lee, S.D., et al. (2016). A global genetic interaction network maps a wiring diagram of cellular function. Science (80-. ). </w:t>
      </w:r>
      <w:r w:rsidRPr="0086432E">
        <w:rPr>
          <w:i/>
          <w:iCs/>
          <w:noProof/>
        </w:rPr>
        <w:t>353</w:t>
      </w:r>
      <w:r w:rsidRPr="0086432E">
        <w:rPr>
          <w:noProof/>
        </w:rPr>
        <w:t>.</w:t>
      </w:r>
    </w:p>
    <w:p w14:paraId="60F804B9" w14:textId="77777777" w:rsidR="0086432E" w:rsidRPr="0086432E" w:rsidRDefault="0086432E" w:rsidP="0086432E">
      <w:pPr>
        <w:widowControl w:val="0"/>
        <w:autoSpaceDE w:val="0"/>
        <w:autoSpaceDN w:val="0"/>
        <w:adjustRightInd w:val="0"/>
        <w:rPr>
          <w:noProof/>
        </w:rPr>
      </w:pPr>
      <w:r w:rsidRPr="0086432E">
        <w:rPr>
          <w:noProof/>
        </w:rPr>
        <w:t xml:space="preserve">Díaz-Mejía, J.J., Celaj, A., Mellor, J.C., Coté, A., Balint, A., Ho, B., Bansal, P., Shaeri, F., Gebbia, M., Weile, J., et al. (2018). Mapping DNA damage-dependent genetic interactions in yeast via party mating and barcode fusion genetics. Mol. Syst. Biol. </w:t>
      </w:r>
      <w:r w:rsidRPr="0086432E">
        <w:rPr>
          <w:i/>
          <w:iCs/>
          <w:noProof/>
        </w:rPr>
        <w:t>14</w:t>
      </w:r>
      <w:r w:rsidRPr="0086432E">
        <w:rPr>
          <w:noProof/>
        </w:rPr>
        <w:t>, e7985.</w:t>
      </w:r>
    </w:p>
    <w:p w14:paraId="25DA16EF" w14:textId="77777777" w:rsidR="0086432E" w:rsidRPr="0086432E" w:rsidRDefault="0086432E" w:rsidP="0086432E">
      <w:pPr>
        <w:widowControl w:val="0"/>
        <w:autoSpaceDE w:val="0"/>
        <w:autoSpaceDN w:val="0"/>
        <w:adjustRightInd w:val="0"/>
        <w:rPr>
          <w:noProof/>
        </w:rPr>
      </w:pPr>
      <w:r w:rsidRPr="0086432E">
        <w:rPr>
          <w:noProof/>
        </w:rPr>
        <w:t xml:space="preserve">Dixit, A., Parnas, O., Li, B., Chen, J., Fulco, C.P., Jerby-Arnon, L., Marjanovic, N.D., Dionne, D., Burks, T., Raychowdhury, R., et al. (2016). Perturb-Seq: Dissecting Molecular Circuits with Scalable Single-Cell RNA Profiling of Pooled Genetic Screens. Cell </w:t>
      </w:r>
      <w:r w:rsidRPr="0086432E">
        <w:rPr>
          <w:i/>
          <w:iCs/>
          <w:noProof/>
        </w:rPr>
        <w:t>167</w:t>
      </w:r>
      <w:r w:rsidRPr="0086432E">
        <w:rPr>
          <w:noProof/>
        </w:rPr>
        <w:t>, 1853–1866.e17.</w:t>
      </w:r>
    </w:p>
    <w:p w14:paraId="3AAE8D9D" w14:textId="77777777" w:rsidR="0086432E" w:rsidRPr="0086432E" w:rsidRDefault="0086432E" w:rsidP="0086432E">
      <w:pPr>
        <w:widowControl w:val="0"/>
        <w:autoSpaceDE w:val="0"/>
        <w:autoSpaceDN w:val="0"/>
        <w:adjustRightInd w:val="0"/>
        <w:rPr>
          <w:noProof/>
        </w:rPr>
      </w:pPr>
      <w:r w:rsidRPr="0086432E">
        <w:rPr>
          <w:noProof/>
        </w:rPr>
        <w:t xml:space="preserve">Donner, M., and Keppler, D. (2001). Up-regulation of basolateral multidrug resistance protein 3 (Mrp3) in cholestatic rat liver. Hepatology </w:t>
      </w:r>
      <w:r w:rsidRPr="0086432E">
        <w:rPr>
          <w:i/>
          <w:iCs/>
          <w:noProof/>
        </w:rPr>
        <w:t>34</w:t>
      </w:r>
      <w:r w:rsidRPr="0086432E">
        <w:rPr>
          <w:noProof/>
        </w:rPr>
        <w:t>, 351–359.</w:t>
      </w:r>
    </w:p>
    <w:p w14:paraId="557BA21E" w14:textId="77777777" w:rsidR="0086432E" w:rsidRPr="0086432E" w:rsidRDefault="0086432E" w:rsidP="0086432E">
      <w:pPr>
        <w:widowControl w:val="0"/>
        <w:autoSpaceDE w:val="0"/>
        <w:autoSpaceDN w:val="0"/>
        <w:adjustRightInd w:val="0"/>
        <w:rPr>
          <w:noProof/>
        </w:rPr>
      </w:pPr>
      <w:r w:rsidRPr="0086432E">
        <w:rPr>
          <w:noProof/>
        </w:rPr>
        <w:t xml:space="preserve">Emanuel, G., Moffitt, J.R., and Zhuang, X. (2017). High-throughput, image-based screening of pooled genetic-variant libraries. Nat. Methods </w:t>
      </w:r>
      <w:r w:rsidRPr="0086432E">
        <w:rPr>
          <w:i/>
          <w:iCs/>
          <w:noProof/>
        </w:rPr>
        <w:t>14</w:t>
      </w:r>
      <w:r w:rsidRPr="0086432E">
        <w:rPr>
          <w:noProof/>
        </w:rPr>
        <w:t>, 1159–1162.</w:t>
      </w:r>
    </w:p>
    <w:p w14:paraId="030729D3" w14:textId="77777777" w:rsidR="0086432E" w:rsidRPr="0086432E" w:rsidRDefault="0086432E" w:rsidP="0086432E">
      <w:pPr>
        <w:widowControl w:val="0"/>
        <w:autoSpaceDE w:val="0"/>
        <w:autoSpaceDN w:val="0"/>
        <w:adjustRightInd w:val="0"/>
        <w:rPr>
          <w:noProof/>
        </w:rPr>
      </w:pPr>
      <w:r w:rsidRPr="0086432E">
        <w:rPr>
          <w:noProof/>
        </w:rPr>
        <w:t xml:space="preserve">Ernst, R., Kueppers, P., Klein, C.M., Schwarzmueller, T., Kuchler, K., and Schmitt, L. (2008). A mutation of the H-loop selectively affects rhodamine transport by the yeast multidrug ABC transporter Pdr5. Proc. Natl. Acad. Sci. </w:t>
      </w:r>
      <w:r w:rsidRPr="0086432E">
        <w:rPr>
          <w:i/>
          <w:iCs/>
          <w:noProof/>
        </w:rPr>
        <w:t>105</w:t>
      </w:r>
      <w:r w:rsidRPr="0086432E">
        <w:rPr>
          <w:noProof/>
        </w:rPr>
        <w:t>, 5069–5074.</w:t>
      </w:r>
    </w:p>
    <w:p w14:paraId="44DC3DB9" w14:textId="77777777" w:rsidR="0086432E" w:rsidRPr="0086432E" w:rsidRDefault="0086432E" w:rsidP="0086432E">
      <w:pPr>
        <w:widowControl w:val="0"/>
        <w:autoSpaceDE w:val="0"/>
        <w:autoSpaceDN w:val="0"/>
        <w:adjustRightInd w:val="0"/>
        <w:rPr>
          <w:noProof/>
        </w:rPr>
      </w:pPr>
      <w:r w:rsidRPr="0086432E">
        <w:rPr>
          <w:noProof/>
        </w:rPr>
        <w:t xml:space="preserve">Fischer, B., Sandmann, T., Horn, T., Billmann, M., Chaudhary, V., Huber, W., and Boutros, M. (2015). A map of directional genetic interactions in a metazoan cell. Elife </w:t>
      </w:r>
      <w:r w:rsidRPr="0086432E">
        <w:rPr>
          <w:i/>
          <w:iCs/>
          <w:noProof/>
        </w:rPr>
        <w:t>4</w:t>
      </w:r>
      <w:r w:rsidRPr="0086432E">
        <w:rPr>
          <w:noProof/>
        </w:rPr>
        <w:t>, e05464.</w:t>
      </w:r>
    </w:p>
    <w:p w14:paraId="5038B348" w14:textId="77777777" w:rsidR="0086432E" w:rsidRPr="0086432E" w:rsidRDefault="0086432E" w:rsidP="0086432E">
      <w:pPr>
        <w:widowControl w:val="0"/>
        <w:autoSpaceDE w:val="0"/>
        <w:autoSpaceDN w:val="0"/>
        <w:adjustRightInd w:val="0"/>
        <w:rPr>
          <w:noProof/>
        </w:rPr>
      </w:pPr>
      <w:r w:rsidRPr="0086432E">
        <w:rPr>
          <w:noProof/>
        </w:rPr>
        <w:t xml:space="preserve">Giaever, G., Chu, A.M., Ni, L., Connelly, C., Riles, L., Véronneau, S., Dow, S., Lucau-Danila, A., Anderson, K., André, B., et al. (2002). Functional profiling of the Saccharomyces cerevisiae genome. Nature </w:t>
      </w:r>
      <w:r w:rsidRPr="0086432E">
        <w:rPr>
          <w:i/>
          <w:iCs/>
          <w:noProof/>
        </w:rPr>
        <w:t>418</w:t>
      </w:r>
      <w:r w:rsidRPr="0086432E">
        <w:rPr>
          <w:noProof/>
        </w:rPr>
        <w:t>, 387–391.</w:t>
      </w:r>
    </w:p>
    <w:p w14:paraId="2A42B02B" w14:textId="77777777" w:rsidR="0086432E" w:rsidRPr="0086432E" w:rsidRDefault="0086432E" w:rsidP="0086432E">
      <w:pPr>
        <w:widowControl w:val="0"/>
        <w:autoSpaceDE w:val="0"/>
        <w:autoSpaceDN w:val="0"/>
        <w:adjustRightInd w:val="0"/>
        <w:rPr>
          <w:noProof/>
        </w:rPr>
      </w:pPr>
      <w:r w:rsidRPr="0086432E">
        <w:rPr>
          <w:noProof/>
        </w:rPr>
        <w:t xml:space="preserve">Gibson, D.G., Young, L., Chuang, R.-Y., Venter, J.C., Hutchison, C.A., and Smith, H.O. (2009). Enzymatic assembly of DNA molecules up to several hundred kilobases. Nat. Methods </w:t>
      </w:r>
      <w:r w:rsidRPr="0086432E">
        <w:rPr>
          <w:i/>
          <w:iCs/>
          <w:noProof/>
        </w:rPr>
        <w:t>6</w:t>
      </w:r>
      <w:r w:rsidRPr="0086432E">
        <w:rPr>
          <w:noProof/>
        </w:rPr>
        <w:t>, 343–345.</w:t>
      </w:r>
    </w:p>
    <w:p w14:paraId="5B6D2162" w14:textId="77777777" w:rsidR="0086432E" w:rsidRPr="0086432E" w:rsidRDefault="0086432E" w:rsidP="0086432E">
      <w:pPr>
        <w:widowControl w:val="0"/>
        <w:autoSpaceDE w:val="0"/>
        <w:autoSpaceDN w:val="0"/>
        <w:adjustRightInd w:val="0"/>
        <w:rPr>
          <w:noProof/>
        </w:rPr>
      </w:pPr>
      <w:r w:rsidRPr="0086432E">
        <w:rPr>
          <w:noProof/>
        </w:rPr>
        <w:t xml:space="preserve">Gietz, R.D., and Schiestl, R.H. (2007). High-efficiency yeast transformation using the LiAc/SS carrier DNA/PEG method. Nat. Protoc. </w:t>
      </w:r>
      <w:r w:rsidRPr="0086432E">
        <w:rPr>
          <w:i/>
          <w:iCs/>
          <w:noProof/>
        </w:rPr>
        <w:t>2</w:t>
      </w:r>
      <w:r w:rsidRPr="0086432E">
        <w:rPr>
          <w:noProof/>
        </w:rPr>
        <w:t>, 31–34.</w:t>
      </w:r>
    </w:p>
    <w:p w14:paraId="04A69C8C" w14:textId="77777777" w:rsidR="0086432E" w:rsidRPr="0086432E" w:rsidRDefault="0086432E" w:rsidP="0086432E">
      <w:pPr>
        <w:widowControl w:val="0"/>
        <w:autoSpaceDE w:val="0"/>
        <w:autoSpaceDN w:val="0"/>
        <w:adjustRightInd w:val="0"/>
        <w:rPr>
          <w:noProof/>
        </w:rPr>
      </w:pPr>
      <w:r w:rsidRPr="0086432E">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86432E">
        <w:rPr>
          <w:i/>
          <w:iCs/>
          <w:noProof/>
        </w:rPr>
        <w:t>3</w:t>
      </w:r>
      <w:r w:rsidRPr="0086432E">
        <w:rPr>
          <w:noProof/>
        </w:rPr>
        <w:t>, 2168–2178.</w:t>
      </w:r>
    </w:p>
    <w:p w14:paraId="06D06893" w14:textId="77777777" w:rsidR="0086432E" w:rsidRPr="0086432E" w:rsidRDefault="0086432E" w:rsidP="0086432E">
      <w:pPr>
        <w:widowControl w:val="0"/>
        <w:autoSpaceDE w:val="0"/>
        <w:autoSpaceDN w:val="0"/>
        <w:adjustRightInd w:val="0"/>
        <w:rPr>
          <w:noProof/>
        </w:rPr>
      </w:pPr>
      <w:r w:rsidRPr="0086432E">
        <w:rPr>
          <w:noProof/>
        </w:rPr>
        <w:t xml:space="preserve">Hartman, J.L., Garvik, B., and Hartwell, L. (2001). Principles for the Buffering of Genetic Variation. Science (80-. ). </w:t>
      </w:r>
      <w:r w:rsidRPr="0086432E">
        <w:rPr>
          <w:i/>
          <w:iCs/>
          <w:noProof/>
        </w:rPr>
        <w:t>291</w:t>
      </w:r>
      <w:r w:rsidRPr="0086432E">
        <w:rPr>
          <w:noProof/>
        </w:rPr>
        <w:t>.</w:t>
      </w:r>
    </w:p>
    <w:p w14:paraId="04488E59" w14:textId="77777777" w:rsidR="0086432E" w:rsidRPr="0086432E" w:rsidRDefault="0086432E" w:rsidP="0086432E">
      <w:pPr>
        <w:widowControl w:val="0"/>
        <w:autoSpaceDE w:val="0"/>
        <w:autoSpaceDN w:val="0"/>
        <w:adjustRightInd w:val="0"/>
        <w:rPr>
          <w:noProof/>
        </w:rPr>
      </w:pPr>
      <w:r w:rsidRPr="0086432E">
        <w:rPr>
          <w:noProof/>
        </w:rPr>
        <w:t xml:space="preserve">Heckl, D., Kowalczyk, M.S., Yudovich, D., Belizaire, R., Puram, R. V, McConkey, M.E., Thielke, A., Aster, J.C., Regev, A., and Ebert, B.L. (2014). Generation of mouse models of </w:t>
      </w:r>
      <w:r w:rsidRPr="0086432E">
        <w:rPr>
          <w:noProof/>
        </w:rPr>
        <w:lastRenderedPageBreak/>
        <w:t xml:space="preserve">myeloid malignancy with combinatorial genetic lesions using CRISPR-Cas9 genome editing. Nat. Biotechnol. </w:t>
      </w:r>
      <w:r w:rsidRPr="0086432E">
        <w:rPr>
          <w:i/>
          <w:iCs/>
          <w:noProof/>
        </w:rPr>
        <w:t>32</w:t>
      </w:r>
      <w:r w:rsidRPr="0086432E">
        <w:rPr>
          <w:noProof/>
        </w:rPr>
        <w:t>, 941–946.</w:t>
      </w:r>
    </w:p>
    <w:p w14:paraId="6E898F9F" w14:textId="77777777" w:rsidR="0086432E" w:rsidRPr="0086432E" w:rsidRDefault="0086432E" w:rsidP="0086432E">
      <w:pPr>
        <w:widowControl w:val="0"/>
        <w:autoSpaceDE w:val="0"/>
        <w:autoSpaceDN w:val="0"/>
        <w:adjustRightInd w:val="0"/>
        <w:rPr>
          <w:noProof/>
        </w:rPr>
      </w:pPr>
      <w:r w:rsidRPr="0086432E">
        <w:rPr>
          <w:noProof/>
        </w:rPr>
        <w:t xml:space="preserve">Horlbeck, M.A., Xu, A., Wang, M., Bennett, N.K., Park, C.Y., Bogdanoff, D., Adamson, B., Chow, E.D., Kampmann, M., Peterson, T.R., et al. (2018). Mapping the Genetic Landscape of Human Cells. Cell </w:t>
      </w:r>
      <w:r w:rsidRPr="0086432E">
        <w:rPr>
          <w:i/>
          <w:iCs/>
          <w:noProof/>
        </w:rPr>
        <w:t>174</w:t>
      </w:r>
      <w:r w:rsidRPr="0086432E">
        <w:rPr>
          <w:noProof/>
        </w:rPr>
        <w:t>, 953–967.e22.</w:t>
      </w:r>
    </w:p>
    <w:p w14:paraId="2E57B5CF" w14:textId="77777777" w:rsidR="0086432E" w:rsidRPr="0086432E" w:rsidRDefault="0086432E" w:rsidP="0086432E">
      <w:pPr>
        <w:widowControl w:val="0"/>
        <w:autoSpaceDE w:val="0"/>
        <w:autoSpaceDN w:val="0"/>
        <w:adjustRightInd w:val="0"/>
        <w:rPr>
          <w:noProof/>
        </w:rPr>
      </w:pPr>
      <w:r w:rsidRPr="0086432E">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86432E">
        <w:rPr>
          <w:i/>
          <w:iCs/>
          <w:noProof/>
        </w:rPr>
        <w:t>73</w:t>
      </w:r>
      <w:r w:rsidRPr="0086432E">
        <w:rPr>
          <w:noProof/>
        </w:rPr>
        <w:t>, 220–225.</w:t>
      </w:r>
    </w:p>
    <w:p w14:paraId="75E6812A" w14:textId="77777777" w:rsidR="0086432E" w:rsidRPr="0086432E" w:rsidRDefault="0086432E" w:rsidP="0086432E">
      <w:pPr>
        <w:widowControl w:val="0"/>
        <w:autoSpaceDE w:val="0"/>
        <w:autoSpaceDN w:val="0"/>
        <w:adjustRightInd w:val="0"/>
        <w:rPr>
          <w:noProof/>
        </w:rPr>
      </w:pPr>
      <w:r w:rsidRPr="0086432E">
        <w:rPr>
          <w:noProof/>
        </w:rPr>
        <w:t xml:space="preserve">Jakočiūnas, T., Bonde, I., Herrgård, M., Harrison, S.J., Kristensen, M., Pedersen, L.E., Jensen, M.K., and Keasling, J.D. (2015). Multiplex metabolic pathway engineering using CRISPR/Cas9 in Saccharomyces cerevisiae. Metab. Eng. </w:t>
      </w:r>
      <w:r w:rsidRPr="0086432E">
        <w:rPr>
          <w:i/>
          <w:iCs/>
          <w:noProof/>
        </w:rPr>
        <w:t>28</w:t>
      </w:r>
      <w:r w:rsidRPr="0086432E">
        <w:rPr>
          <w:noProof/>
        </w:rPr>
        <w:t>, 213–222.</w:t>
      </w:r>
    </w:p>
    <w:p w14:paraId="26F62697" w14:textId="77777777" w:rsidR="0086432E" w:rsidRPr="0086432E" w:rsidRDefault="0086432E" w:rsidP="0086432E">
      <w:pPr>
        <w:widowControl w:val="0"/>
        <w:autoSpaceDE w:val="0"/>
        <w:autoSpaceDN w:val="0"/>
        <w:adjustRightInd w:val="0"/>
        <w:rPr>
          <w:noProof/>
        </w:rPr>
      </w:pPr>
      <w:r w:rsidRPr="0086432E">
        <w:rPr>
          <w:noProof/>
        </w:rPr>
        <w:t xml:space="preserve">Jao, L.-E., Wente, S.R., and Chen, W. (2013). Efficient multiplex biallelic zebrafish genome editing using a CRISPR nuclease system. Proc. Natl. Acad. Sci. </w:t>
      </w:r>
      <w:r w:rsidRPr="0086432E">
        <w:rPr>
          <w:i/>
          <w:iCs/>
          <w:noProof/>
        </w:rPr>
        <w:t>110</w:t>
      </w:r>
      <w:r w:rsidRPr="0086432E">
        <w:rPr>
          <w:noProof/>
        </w:rPr>
        <w:t>, 13904–13909.</w:t>
      </w:r>
    </w:p>
    <w:p w14:paraId="4C332BEC" w14:textId="77777777" w:rsidR="0086432E" w:rsidRPr="0086432E" w:rsidRDefault="0086432E" w:rsidP="0086432E">
      <w:pPr>
        <w:widowControl w:val="0"/>
        <w:autoSpaceDE w:val="0"/>
        <w:autoSpaceDN w:val="0"/>
        <w:adjustRightInd w:val="0"/>
        <w:rPr>
          <w:noProof/>
        </w:rPr>
      </w:pPr>
      <w:r w:rsidRPr="0086432E">
        <w:rPr>
          <w:noProof/>
        </w:rPr>
        <w:t xml:space="preserve">Katzmann, D.J., Burnett, P.E., Golin, J., Mahé, Y., and Moye-Rowley, W.S. (1994). Transcriptional control of the yeast PDR5 gene by the PDR3 gene product. Mol. Cell. Biol. </w:t>
      </w:r>
      <w:r w:rsidRPr="0086432E">
        <w:rPr>
          <w:i/>
          <w:iCs/>
          <w:noProof/>
        </w:rPr>
        <w:t>14</w:t>
      </w:r>
      <w:r w:rsidRPr="0086432E">
        <w:rPr>
          <w:noProof/>
        </w:rPr>
        <w:t>, 4653–4661.</w:t>
      </w:r>
    </w:p>
    <w:p w14:paraId="6228D7FF" w14:textId="77777777" w:rsidR="0086432E" w:rsidRPr="0086432E" w:rsidRDefault="0086432E" w:rsidP="0086432E">
      <w:pPr>
        <w:widowControl w:val="0"/>
        <w:autoSpaceDE w:val="0"/>
        <w:autoSpaceDN w:val="0"/>
        <w:adjustRightInd w:val="0"/>
        <w:rPr>
          <w:noProof/>
        </w:rPr>
      </w:pPr>
      <w:r w:rsidRPr="0086432E">
        <w:rPr>
          <w:noProof/>
        </w:rPr>
        <w:t xml:space="preserve">Kebschull, J.M., and Zador, A.M. (2018). Cellular barcoding: lineage tracing, screening and beyond. Nat. Methods </w:t>
      </w:r>
      <w:r w:rsidRPr="0086432E">
        <w:rPr>
          <w:i/>
          <w:iCs/>
          <w:noProof/>
        </w:rPr>
        <w:t>15</w:t>
      </w:r>
      <w:r w:rsidRPr="0086432E">
        <w:rPr>
          <w:noProof/>
        </w:rPr>
        <w:t>, 871–879.</w:t>
      </w:r>
    </w:p>
    <w:p w14:paraId="53F3349E" w14:textId="77777777" w:rsidR="0086432E" w:rsidRPr="0086432E" w:rsidRDefault="0086432E" w:rsidP="0086432E">
      <w:pPr>
        <w:widowControl w:val="0"/>
        <w:autoSpaceDE w:val="0"/>
        <w:autoSpaceDN w:val="0"/>
        <w:adjustRightInd w:val="0"/>
        <w:rPr>
          <w:noProof/>
        </w:rPr>
      </w:pPr>
      <w:r w:rsidRPr="0086432E">
        <w:rPr>
          <w:noProof/>
        </w:rPr>
        <w:t xml:space="preserve">Khakhina, S., Johnson, S.S., Manoharlal, R., Russo, S.B., Blugeon, C., Lemoine, S., Sunshine, A.B., Dunham, M.J., Cowart, L.A., Devaux, F., et al. (2015). Control of Plasma Membrane Permeability by ABC Transporters. Eukaryot. Cell </w:t>
      </w:r>
      <w:r w:rsidRPr="0086432E">
        <w:rPr>
          <w:i/>
          <w:iCs/>
          <w:noProof/>
        </w:rPr>
        <w:t>14</w:t>
      </w:r>
      <w:r w:rsidRPr="0086432E">
        <w:rPr>
          <w:noProof/>
        </w:rPr>
        <w:t>, 442–453.</w:t>
      </w:r>
    </w:p>
    <w:p w14:paraId="34366937" w14:textId="77777777" w:rsidR="0086432E" w:rsidRPr="0086432E" w:rsidRDefault="0086432E" w:rsidP="0086432E">
      <w:pPr>
        <w:widowControl w:val="0"/>
        <w:autoSpaceDE w:val="0"/>
        <w:autoSpaceDN w:val="0"/>
        <w:adjustRightInd w:val="0"/>
        <w:rPr>
          <w:noProof/>
        </w:rPr>
      </w:pPr>
      <w:r w:rsidRPr="0086432E">
        <w:rPr>
          <w:noProof/>
        </w:rPr>
        <w:t xml:space="preserve">Kolaczkowska, A., Kolaczkowski, M., Goffeau, A., and Moye-Rowley, W.S. (2008). Compensatory activation of the multidrug transporters Pdr5p, Snq2p, and Yor1p by Pdr1p in Saccharomyces cerevisiae. FEBS Lett. </w:t>
      </w:r>
      <w:r w:rsidRPr="0086432E">
        <w:rPr>
          <w:i/>
          <w:iCs/>
          <w:noProof/>
        </w:rPr>
        <w:t>582</w:t>
      </w:r>
      <w:r w:rsidRPr="0086432E">
        <w:rPr>
          <w:noProof/>
        </w:rPr>
        <w:t>, 977–983.</w:t>
      </w:r>
    </w:p>
    <w:p w14:paraId="266F3853" w14:textId="77777777" w:rsidR="0086432E" w:rsidRPr="0086432E" w:rsidRDefault="0086432E" w:rsidP="0086432E">
      <w:pPr>
        <w:widowControl w:val="0"/>
        <w:autoSpaceDE w:val="0"/>
        <w:autoSpaceDN w:val="0"/>
        <w:adjustRightInd w:val="0"/>
        <w:rPr>
          <w:noProof/>
        </w:rPr>
      </w:pPr>
      <w:r w:rsidRPr="0086432E">
        <w:rPr>
          <w:noProof/>
        </w:rPr>
        <w:t xml:space="preserve">Kolaczkowski, M., Kolaczkowska, A., Luczynski, J., Witek, S., and Goffeau, A. (1998). In Vivo Characterization of the Drug Resistance Profile of the Major ABC Transporters and Other Components of the Yeast Pleiotropic Drug Resistance Network. Microb. Drug Resist. </w:t>
      </w:r>
      <w:r w:rsidRPr="0086432E">
        <w:rPr>
          <w:i/>
          <w:iCs/>
          <w:noProof/>
        </w:rPr>
        <w:t>4</w:t>
      </w:r>
      <w:r w:rsidRPr="0086432E">
        <w:rPr>
          <w:noProof/>
        </w:rPr>
        <w:t>, 143–158.</w:t>
      </w:r>
    </w:p>
    <w:p w14:paraId="13D09DB9" w14:textId="77777777" w:rsidR="0086432E" w:rsidRPr="0086432E" w:rsidRDefault="0086432E" w:rsidP="0086432E">
      <w:pPr>
        <w:widowControl w:val="0"/>
        <w:autoSpaceDE w:val="0"/>
        <w:autoSpaceDN w:val="0"/>
        <w:adjustRightInd w:val="0"/>
        <w:rPr>
          <w:noProof/>
        </w:rPr>
      </w:pPr>
      <w:r w:rsidRPr="0086432E">
        <w:rPr>
          <w:noProof/>
        </w:rPr>
        <w:t xml:space="preserve">König, J., Rost, D., Cui, Y., and Keppler, D. (1999). Characterization of the human multidrug resistance protein isoform MRP3 localized to the basolateral hepatocyte membrane. Hepatology </w:t>
      </w:r>
      <w:r w:rsidRPr="0086432E">
        <w:rPr>
          <w:i/>
          <w:iCs/>
          <w:noProof/>
        </w:rPr>
        <w:t>29</w:t>
      </w:r>
      <w:r w:rsidRPr="0086432E">
        <w:rPr>
          <w:noProof/>
        </w:rPr>
        <w:t>, 1156–1163.</w:t>
      </w:r>
    </w:p>
    <w:p w14:paraId="453F8651" w14:textId="77777777" w:rsidR="0086432E" w:rsidRPr="0086432E" w:rsidRDefault="0086432E" w:rsidP="0086432E">
      <w:pPr>
        <w:widowControl w:val="0"/>
        <w:autoSpaceDE w:val="0"/>
        <w:autoSpaceDN w:val="0"/>
        <w:adjustRightInd w:val="0"/>
        <w:rPr>
          <w:noProof/>
        </w:rPr>
      </w:pPr>
      <w:r w:rsidRPr="0086432E">
        <w:rPr>
          <w:noProof/>
        </w:rPr>
        <w:t xml:space="preserve">Kuzmin, E., VanderSluis, B., Wang, W., Tan, G., Deshpande, R., Chen, Y., Usaj, M., Balint, A., Mattiazzi Usaj, M., van Leeuwen, J., et al. (2018). Systematic analysis of complex genetic interactions. Science (80-. ). </w:t>
      </w:r>
      <w:r w:rsidRPr="0086432E">
        <w:rPr>
          <w:i/>
          <w:iCs/>
          <w:noProof/>
        </w:rPr>
        <w:t>360</w:t>
      </w:r>
      <w:r w:rsidRPr="0086432E">
        <w:rPr>
          <w:noProof/>
        </w:rPr>
        <w:t>, eaao1729.</w:t>
      </w:r>
    </w:p>
    <w:p w14:paraId="3110AF89" w14:textId="77777777" w:rsidR="0086432E" w:rsidRPr="0086432E" w:rsidRDefault="0086432E" w:rsidP="0086432E">
      <w:pPr>
        <w:widowControl w:val="0"/>
        <w:autoSpaceDE w:val="0"/>
        <w:autoSpaceDN w:val="0"/>
        <w:adjustRightInd w:val="0"/>
        <w:rPr>
          <w:noProof/>
        </w:rPr>
      </w:pPr>
      <w:r w:rsidRPr="0086432E">
        <w:rPr>
          <w:noProof/>
        </w:rPr>
        <w:t xml:space="preserve">Lee, A.Y., St Onge, R.P., Proctor, M.J., Wallace, I.M., Nile, A.H., Spagnuolo, P.A., Jitkova, Y., Gronda, M., Wu, Y., Kim, M.K., et al. (2014). Mapping the cellular response to small molecules using chemogenomic fitness signatures. Science </w:t>
      </w:r>
      <w:r w:rsidRPr="0086432E">
        <w:rPr>
          <w:i/>
          <w:iCs/>
          <w:noProof/>
        </w:rPr>
        <w:t>344</w:t>
      </w:r>
      <w:r w:rsidRPr="0086432E">
        <w:rPr>
          <w:noProof/>
        </w:rPr>
        <w:t>, 208–211.</w:t>
      </w:r>
    </w:p>
    <w:p w14:paraId="682AFA00" w14:textId="77777777" w:rsidR="0086432E" w:rsidRPr="0086432E" w:rsidRDefault="0086432E" w:rsidP="0086432E">
      <w:pPr>
        <w:widowControl w:val="0"/>
        <w:autoSpaceDE w:val="0"/>
        <w:autoSpaceDN w:val="0"/>
        <w:adjustRightInd w:val="0"/>
        <w:rPr>
          <w:noProof/>
        </w:rPr>
      </w:pPr>
      <w:r w:rsidRPr="0086432E">
        <w:rPr>
          <w:noProof/>
        </w:rPr>
        <w:t xml:space="preserve">Ma, J., Yu, M.K., Fong, S., Ono, K., Sage, E., Demchak, B., Sharan, R., and Ideker, T. (2018). Using deep learning to model the hierarchical structure and function of a cell. Nat. Methods </w:t>
      </w:r>
      <w:r w:rsidRPr="0086432E">
        <w:rPr>
          <w:i/>
          <w:iCs/>
          <w:noProof/>
        </w:rPr>
        <w:t>15</w:t>
      </w:r>
      <w:r w:rsidRPr="0086432E">
        <w:rPr>
          <w:noProof/>
        </w:rPr>
        <w:t>, 290–298.</w:t>
      </w:r>
    </w:p>
    <w:p w14:paraId="53C5CD08" w14:textId="77777777" w:rsidR="0086432E" w:rsidRPr="0086432E" w:rsidRDefault="0086432E" w:rsidP="0086432E">
      <w:pPr>
        <w:widowControl w:val="0"/>
        <w:autoSpaceDE w:val="0"/>
        <w:autoSpaceDN w:val="0"/>
        <w:adjustRightInd w:val="0"/>
        <w:rPr>
          <w:noProof/>
        </w:rPr>
      </w:pPr>
      <w:r w:rsidRPr="0086432E">
        <w:rPr>
          <w:noProof/>
        </w:rPr>
        <w:t xml:space="preserve">Mani, R., St Onge, R.P., Hartman, J.L., Giaever, G., and Roth, F.P. (2008). Defining genetic interaction. Proc. Natl. Acad. Sci. U. S. A. </w:t>
      </w:r>
      <w:r w:rsidRPr="0086432E">
        <w:rPr>
          <w:i/>
          <w:iCs/>
          <w:noProof/>
        </w:rPr>
        <w:t>105</w:t>
      </w:r>
      <w:r w:rsidRPr="0086432E">
        <w:rPr>
          <w:noProof/>
        </w:rPr>
        <w:t>, 3461–3466.</w:t>
      </w:r>
    </w:p>
    <w:p w14:paraId="66578F7C" w14:textId="77777777" w:rsidR="0086432E" w:rsidRPr="0086432E" w:rsidRDefault="0086432E" w:rsidP="0086432E">
      <w:pPr>
        <w:widowControl w:val="0"/>
        <w:autoSpaceDE w:val="0"/>
        <w:autoSpaceDN w:val="0"/>
        <w:adjustRightInd w:val="0"/>
        <w:rPr>
          <w:noProof/>
        </w:rPr>
      </w:pPr>
      <w:r w:rsidRPr="0086432E">
        <w:rPr>
          <w:noProof/>
        </w:rPr>
        <w:t xml:space="preserve">Mullis, M.N., Matsui, T., Schell, R., Foree, R., and Ehrenreich, I.M. (2018). The complex underpinnings of genetic background effects. Nat. Commun. </w:t>
      </w:r>
      <w:r w:rsidRPr="0086432E">
        <w:rPr>
          <w:i/>
          <w:iCs/>
          <w:noProof/>
        </w:rPr>
        <w:t>9</w:t>
      </w:r>
      <w:r w:rsidRPr="0086432E">
        <w:rPr>
          <w:noProof/>
        </w:rPr>
        <w:t>, 3548.</w:t>
      </w:r>
    </w:p>
    <w:p w14:paraId="4828713F" w14:textId="77777777" w:rsidR="0086432E" w:rsidRPr="0086432E" w:rsidRDefault="0086432E" w:rsidP="0086432E">
      <w:pPr>
        <w:widowControl w:val="0"/>
        <w:autoSpaceDE w:val="0"/>
        <w:autoSpaceDN w:val="0"/>
        <w:adjustRightInd w:val="0"/>
        <w:rPr>
          <w:noProof/>
        </w:rPr>
      </w:pPr>
      <w:r w:rsidRPr="0086432E">
        <w:rPr>
          <w:noProof/>
        </w:rPr>
        <w:t xml:space="preserve">Najm, F.J., Strand, C., Donovan, K.F., Hegde, M., Sanson, K.R., Vaimberg, E.W., Sullender, </w:t>
      </w:r>
      <w:r w:rsidRPr="0086432E">
        <w:rPr>
          <w:noProof/>
        </w:rPr>
        <w:lastRenderedPageBreak/>
        <w:t xml:space="preserve">M.E., Hartenian, E., Kalani, Z., Fusi, N., et al. (2017). Orthologous CRISPR–Cas9 enzymes for combinatorial genetic screens. Nat. Biotechnol. </w:t>
      </w:r>
      <w:r w:rsidRPr="0086432E">
        <w:rPr>
          <w:i/>
          <w:iCs/>
          <w:noProof/>
        </w:rPr>
        <w:t>36</w:t>
      </w:r>
      <w:r w:rsidRPr="0086432E">
        <w:rPr>
          <w:noProof/>
        </w:rPr>
        <w:t>, 179–189.</w:t>
      </w:r>
    </w:p>
    <w:p w14:paraId="528D58A0" w14:textId="77777777" w:rsidR="0086432E" w:rsidRPr="0086432E" w:rsidRDefault="0086432E" w:rsidP="0086432E">
      <w:pPr>
        <w:widowControl w:val="0"/>
        <w:autoSpaceDE w:val="0"/>
        <w:autoSpaceDN w:val="0"/>
        <w:adjustRightInd w:val="0"/>
        <w:rPr>
          <w:noProof/>
        </w:rPr>
      </w:pPr>
      <w:r w:rsidRPr="0086432E">
        <w:rPr>
          <w:noProof/>
        </w:rPr>
        <w:t xml:space="preserve">Newman, J.R.S., Ghaemmaghami, S., Ihmels, J., Breslow, D.K., Noble, M., DeRisi, J.L., and Weissman, J.S. (2006). Single-cell proteomic analysis of S. cerevisiae reveals the architecture of biological noise. Nature </w:t>
      </w:r>
      <w:r w:rsidRPr="0086432E">
        <w:rPr>
          <w:i/>
          <w:iCs/>
          <w:noProof/>
        </w:rPr>
        <w:t>441</w:t>
      </w:r>
      <w:r w:rsidRPr="0086432E">
        <w:rPr>
          <w:noProof/>
        </w:rPr>
        <w:t>, 840–846.</w:t>
      </w:r>
    </w:p>
    <w:p w14:paraId="138DCAB1" w14:textId="77777777" w:rsidR="0086432E" w:rsidRPr="0086432E" w:rsidRDefault="0086432E" w:rsidP="0086432E">
      <w:pPr>
        <w:widowControl w:val="0"/>
        <w:autoSpaceDE w:val="0"/>
        <w:autoSpaceDN w:val="0"/>
        <w:adjustRightInd w:val="0"/>
        <w:rPr>
          <w:noProof/>
        </w:rPr>
      </w:pPr>
      <w:r w:rsidRPr="0086432E">
        <w:rPr>
          <w:noProof/>
        </w:rPr>
        <w:t xml:space="preserve">Otwinowski, J., McCandlish, D.M., and Plotkin, J.B. (2018). Inferring the shape of global epistasis. Proc. Natl. Acad. Sci. U. S. A. </w:t>
      </w:r>
      <w:r w:rsidRPr="0086432E">
        <w:rPr>
          <w:i/>
          <w:iCs/>
          <w:noProof/>
        </w:rPr>
        <w:t>115</w:t>
      </w:r>
      <w:r w:rsidRPr="0086432E">
        <w:rPr>
          <w:noProof/>
        </w:rPr>
        <w:t>, E7550–E7558.</w:t>
      </w:r>
    </w:p>
    <w:p w14:paraId="41A5B69A" w14:textId="77777777" w:rsidR="0086432E" w:rsidRPr="0086432E" w:rsidRDefault="0086432E" w:rsidP="0086432E">
      <w:pPr>
        <w:widowControl w:val="0"/>
        <w:autoSpaceDE w:val="0"/>
        <w:autoSpaceDN w:val="0"/>
        <w:adjustRightInd w:val="0"/>
        <w:rPr>
          <w:noProof/>
        </w:rPr>
      </w:pPr>
      <w:r w:rsidRPr="0086432E">
        <w:rPr>
          <w:noProof/>
        </w:rPr>
        <w:t xml:space="preserve">Perlstein, E.O., Ruderfer, D.M., Roberts, D.C., Schreiber, S.L., and Kruglyak, L. (2007). Genetic basis of individual differences in the response to small-molecule drugs in yeast. Nat. Genet. </w:t>
      </w:r>
      <w:r w:rsidRPr="0086432E">
        <w:rPr>
          <w:i/>
          <w:iCs/>
          <w:noProof/>
        </w:rPr>
        <w:t>39</w:t>
      </w:r>
      <w:r w:rsidRPr="0086432E">
        <w:rPr>
          <w:noProof/>
        </w:rPr>
        <w:t>, 496–502.</w:t>
      </w:r>
    </w:p>
    <w:p w14:paraId="0D5B04AB" w14:textId="77777777" w:rsidR="0086432E" w:rsidRPr="0086432E" w:rsidRDefault="0086432E" w:rsidP="0086432E">
      <w:pPr>
        <w:widowControl w:val="0"/>
        <w:autoSpaceDE w:val="0"/>
        <w:autoSpaceDN w:val="0"/>
        <w:adjustRightInd w:val="0"/>
        <w:rPr>
          <w:noProof/>
        </w:rPr>
      </w:pPr>
      <w:r w:rsidRPr="0086432E">
        <w:rPr>
          <w:noProof/>
        </w:rPr>
        <w:t xml:space="preserve">Phenix, H., Morin, K., Batenchuk, C., Parker, J., Abedi, V., Yang, L., Tepliakova, L., Perkins, T.J., and Kærn, M. (2011). Quantitative Epistasis Analysis and Pathway Inference from Genetic Interaction Data. PLoS Comput. Biol. </w:t>
      </w:r>
      <w:r w:rsidRPr="0086432E">
        <w:rPr>
          <w:i/>
          <w:iCs/>
          <w:noProof/>
        </w:rPr>
        <w:t>7</w:t>
      </w:r>
      <w:r w:rsidRPr="0086432E">
        <w:rPr>
          <w:noProof/>
        </w:rPr>
        <w:t>, e1002048.</w:t>
      </w:r>
    </w:p>
    <w:p w14:paraId="77CEDBF9" w14:textId="77777777" w:rsidR="0086432E" w:rsidRPr="0086432E" w:rsidRDefault="0086432E" w:rsidP="0086432E">
      <w:pPr>
        <w:widowControl w:val="0"/>
        <w:autoSpaceDE w:val="0"/>
        <w:autoSpaceDN w:val="0"/>
        <w:adjustRightInd w:val="0"/>
        <w:rPr>
          <w:noProof/>
        </w:rPr>
      </w:pPr>
      <w:r w:rsidRPr="0086432E">
        <w:rPr>
          <w:noProof/>
        </w:rPr>
        <w:t>Proctor, M., Urbanus, M.L., Fung, E.L., Jaramillo, D.F., Davis, R.W., Nislow, C., and Giaever, G. (2011). The Automated Cell: Compound and Environment Screening System (ACCESS) for Chemogenomic Screening. (Humana Press), pp. 239–269.</w:t>
      </w:r>
    </w:p>
    <w:p w14:paraId="55D9E714" w14:textId="77777777" w:rsidR="0086432E" w:rsidRPr="0086432E" w:rsidRDefault="0086432E" w:rsidP="0086432E">
      <w:pPr>
        <w:widowControl w:val="0"/>
        <w:autoSpaceDE w:val="0"/>
        <w:autoSpaceDN w:val="0"/>
        <w:adjustRightInd w:val="0"/>
        <w:rPr>
          <w:noProof/>
        </w:rPr>
      </w:pPr>
      <w:r w:rsidRPr="0086432E">
        <w:rPr>
          <w:noProof/>
        </w:rPr>
        <w:t>Rubin, A.J., Parker, K.R., Satpathy, A.T., Qi, Y., Wu, B., Ong, A.J., Mumbach, M.R., Ji, A.L., Kim, D.S., Cho, S.W., et al. (2018). Coupled Single-Cell CRISPR Screening and Epigenomic Profiling Reveals Causal Gene Regulatory Networks. Cell.</w:t>
      </w:r>
    </w:p>
    <w:p w14:paraId="2382BB6A" w14:textId="77777777" w:rsidR="0086432E" w:rsidRPr="0086432E" w:rsidRDefault="0086432E" w:rsidP="0086432E">
      <w:pPr>
        <w:widowControl w:val="0"/>
        <w:autoSpaceDE w:val="0"/>
        <w:autoSpaceDN w:val="0"/>
        <w:adjustRightInd w:val="0"/>
        <w:rPr>
          <w:noProof/>
        </w:rPr>
      </w:pPr>
      <w:r w:rsidRPr="0086432E">
        <w:rPr>
          <w:noProof/>
        </w:rPr>
        <w:t>Shaw, W.M., Yamauchi, H., Mead, J., Gowers, G.F., Oling, D., Larsson, N., Wigglesworth, M., Ladds, G., and Ellis, T. (2018). Engineering a model cell for rational tuning of GPCR signaling. BioRxiv 390559.</w:t>
      </w:r>
    </w:p>
    <w:p w14:paraId="695CA07B" w14:textId="77777777" w:rsidR="0086432E" w:rsidRPr="0086432E" w:rsidRDefault="0086432E" w:rsidP="0086432E">
      <w:pPr>
        <w:widowControl w:val="0"/>
        <w:autoSpaceDE w:val="0"/>
        <w:autoSpaceDN w:val="0"/>
        <w:adjustRightInd w:val="0"/>
        <w:rPr>
          <w:noProof/>
        </w:rPr>
      </w:pPr>
      <w:r w:rsidRPr="0086432E">
        <w:rPr>
          <w:noProof/>
        </w:rPr>
        <w:t xml:space="preserve">Shekhar-Guturja, T., Tebung, W.A., Mount, H., Liu, N., Köhler, J.R., Whiteway, M., and Cowen, L.E. (2016). Beauvericin Potentiates Azole Activity via Inhibition of Multidrug Efflux, Blocks </w:t>
      </w:r>
      <w:r w:rsidRPr="0086432E">
        <w:rPr>
          <w:i/>
          <w:iCs/>
          <w:noProof/>
        </w:rPr>
        <w:t>C. albicans</w:t>
      </w:r>
      <w:r w:rsidRPr="0086432E">
        <w:rPr>
          <w:noProof/>
        </w:rPr>
        <w:t xml:space="preserve"> Morphogenesis, and is Effluxed via Yor1 and Circuitry Controlled by Zcf29. Antimicrob. Agents Chemother. </w:t>
      </w:r>
      <w:r w:rsidRPr="0086432E">
        <w:rPr>
          <w:i/>
          <w:iCs/>
          <w:noProof/>
        </w:rPr>
        <w:t>60</w:t>
      </w:r>
      <w:r w:rsidRPr="0086432E">
        <w:rPr>
          <w:noProof/>
        </w:rPr>
        <w:t>, AAC.01959-16.</w:t>
      </w:r>
    </w:p>
    <w:p w14:paraId="218579C2" w14:textId="77777777" w:rsidR="0086432E" w:rsidRPr="0086432E" w:rsidRDefault="0086432E" w:rsidP="0086432E">
      <w:pPr>
        <w:widowControl w:val="0"/>
        <w:autoSpaceDE w:val="0"/>
        <w:autoSpaceDN w:val="0"/>
        <w:adjustRightInd w:val="0"/>
        <w:rPr>
          <w:noProof/>
        </w:rPr>
      </w:pPr>
      <w:r w:rsidRPr="0086432E">
        <w:rPr>
          <w:noProof/>
        </w:rPr>
        <w:t xml:space="preserve">Shen, J.P., and Ideker, T. (2018). Synthetic Lethal Networks for Precision Oncology: Promises and Pitfalls. J. Mol. Biol. </w:t>
      </w:r>
      <w:r w:rsidRPr="0086432E">
        <w:rPr>
          <w:i/>
          <w:iCs/>
          <w:noProof/>
        </w:rPr>
        <w:t>430</w:t>
      </w:r>
      <w:r w:rsidRPr="0086432E">
        <w:rPr>
          <w:noProof/>
        </w:rPr>
        <w:t>, 2900–2912.</w:t>
      </w:r>
    </w:p>
    <w:p w14:paraId="189CD09C" w14:textId="77777777" w:rsidR="0086432E" w:rsidRPr="0086432E" w:rsidRDefault="0086432E" w:rsidP="0086432E">
      <w:pPr>
        <w:widowControl w:val="0"/>
        <w:autoSpaceDE w:val="0"/>
        <w:autoSpaceDN w:val="0"/>
        <w:adjustRightInd w:val="0"/>
        <w:rPr>
          <w:noProof/>
        </w:rPr>
      </w:pPr>
      <w:r w:rsidRPr="0086432E">
        <w:rPr>
          <w:noProof/>
        </w:rPr>
        <w:t xml:space="preserve">Shen, J.P., Zhao, D., Sasik, R., Luebeck, J., Birmingham, A., Bojorquez-Gomez, A., Licon, K., Klepper, K., Pekin, D., Beckett, A.N., et al. (2017). Combinatorial CRISPR–Cas9 screens for de novo mapping of genetic interactions. Nat. Methods </w:t>
      </w:r>
      <w:r w:rsidRPr="0086432E">
        <w:rPr>
          <w:i/>
          <w:iCs/>
          <w:noProof/>
        </w:rPr>
        <w:t>14</w:t>
      </w:r>
      <w:r w:rsidRPr="0086432E">
        <w:rPr>
          <w:noProof/>
        </w:rPr>
        <w:t>, 573–576.</w:t>
      </w:r>
    </w:p>
    <w:p w14:paraId="52FBAEF0" w14:textId="77777777" w:rsidR="0086432E" w:rsidRPr="0086432E" w:rsidRDefault="0086432E" w:rsidP="0086432E">
      <w:pPr>
        <w:widowControl w:val="0"/>
        <w:autoSpaceDE w:val="0"/>
        <w:autoSpaceDN w:val="0"/>
        <w:adjustRightInd w:val="0"/>
        <w:rPr>
          <w:noProof/>
        </w:rPr>
      </w:pPr>
      <w:r w:rsidRPr="0086432E">
        <w:rPr>
          <w:noProof/>
        </w:rPr>
        <w:t xml:space="preserve">Smith, A.M., Heisler, L.E., Mellor, J., Kaper, F., Thompson, M.J., Chee, M., Roth, F.P., Giaever, G., and Nislow, C. (2009). Quantitative phenotyping via deep barcode sequencing. Genome Res. </w:t>
      </w:r>
      <w:r w:rsidRPr="0086432E">
        <w:rPr>
          <w:i/>
          <w:iCs/>
          <w:noProof/>
        </w:rPr>
        <w:t>19</w:t>
      </w:r>
      <w:r w:rsidRPr="0086432E">
        <w:rPr>
          <w:noProof/>
        </w:rPr>
        <w:t>, 1836–1842.</w:t>
      </w:r>
    </w:p>
    <w:p w14:paraId="1C7304DB" w14:textId="77777777" w:rsidR="0086432E" w:rsidRPr="0086432E" w:rsidRDefault="0086432E" w:rsidP="0086432E">
      <w:pPr>
        <w:widowControl w:val="0"/>
        <w:autoSpaceDE w:val="0"/>
        <w:autoSpaceDN w:val="0"/>
        <w:adjustRightInd w:val="0"/>
        <w:rPr>
          <w:noProof/>
        </w:rPr>
      </w:pPr>
      <w:r w:rsidRPr="0086432E">
        <w:rPr>
          <w:noProof/>
        </w:rPr>
        <w:t xml:space="preserve">Snider, J., Kittanakom, S., Damjanovic, D., Curak, J., Wong, V., and Stagljar, I. (2010). Detecting interactions with membrane proteins using a membrane two-hybrid assay in yeast. Nat. Protoc. </w:t>
      </w:r>
      <w:r w:rsidRPr="0086432E">
        <w:rPr>
          <w:i/>
          <w:iCs/>
          <w:noProof/>
        </w:rPr>
        <w:t>5</w:t>
      </w:r>
      <w:r w:rsidRPr="0086432E">
        <w:rPr>
          <w:noProof/>
        </w:rPr>
        <w:t>, 1281–1293.</w:t>
      </w:r>
    </w:p>
    <w:p w14:paraId="038E0CF8" w14:textId="77777777" w:rsidR="0086432E" w:rsidRPr="0086432E" w:rsidRDefault="0086432E" w:rsidP="0086432E">
      <w:pPr>
        <w:widowControl w:val="0"/>
        <w:autoSpaceDE w:val="0"/>
        <w:autoSpaceDN w:val="0"/>
        <w:adjustRightInd w:val="0"/>
        <w:rPr>
          <w:noProof/>
        </w:rPr>
      </w:pPr>
      <w:r w:rsidRPr="0086432E">
        <w:rPr>
          <w:noProof/>
        </w:rPr>
        <w:t xml:space="preserve">Snider, J., Hanif, A., Lee, M.E., Jin, K., Yu, A.R., Graham, C., Chuk, M., Damjanovic, D., Wierzbicka, M., Tang, P., et al. (2013). Mapping the functional yeast ABC transporter interactome. Nat. Chem. Biol. </w:t>
      </w:r>
      <w:r w:rsidRPr="0086432E">
        <w:rPr>
          <w:i/>
          <w:iCs/>
          <w:noProof/>
        </w:rPr>
        <w:t>9</w:t>
      </w:r>
      <w:r w:rsidRPr="0086432E">
        <w:rPr>
          <w:noProof/>
        </w:rPr>
        <w:t>, 565–572.</w:t>
      </w:r>
    </w:p>
    <w:p w14:paraId="7B943D8A" w14:textId="77777777" w:rsidR="0086432E" w:rsidRPr="0086432E" w:rsidRDefault="0086432E" w:rsidP="0086432E">
      <w:pPr>
        <w:widowControl w:val="0"/>
        <w:autoSpaceDE w:val="0"/>
        <w:autoSpaceDN w:val="0"/>
        <w:adjustRightInd w:val="0"/>
        <w:rPr>
          <w:noProof/>
        </w:rPr>
      </w:pPr>
      <w:r w:rsidRPr="0086432E">
        <w:rPr>
          <w:noProof/>
        </w:rPr>
        <w:t xml:space="preserve">Sousa, C.A., Hanselaer, S., and Soares, E. V. (2015). ABCC Subfamily Vacuolar Transporters are Involved in Pb (Lead) Detoxification in Saccharomyces cerevisiae. Appl. Biochem. Biotechnol. </w:t>
      </w:r>
      <w:r w:rsidRPr="0086432E">
        <w:rPr>
          <w:i/>
          <w:iCs/>
          <w:noProof/>
        </w:rPr>
        <w:t>175</w:t>
      </w:r>
      <w:r w:rsidRPr="0086432E">
        <w:rPr>
          <w:noProof/>
        </w:rPr>
        <w:t>, 65–74.</w:t>
      </w:r>
    </w:p>
    <w:p w14:paraId="0109C0DC" w14:textId="77777777" w:rsidR="0086432E" w:rsidRPr="0086432E" w:rsidRDefault="0086432E" w:rsidP="0086432E">
      <w:pPr>
        <w:widowControl w:val="0"/>
        <w:autoSpaceDE w:val="0"/>
        <w:autoSpaceDN w:val="0"/>
        <w:adjustRightInd w:val="0"/>
        <w:rPr>
          <w:noProof/>
        </w:rPr>
      </w:pPr>
      <w:r w:rsidRPr="0086432E">
        <w:rPr>
          <w:noProof/>
        </w:rPr>
        <w:t xml:space="preserve">St Onge, R.P., Mani, R., Oh, J., Proctor, M., Fung, E., Davis, R.W., Nislow, C., Roth, F.P., and Giaever, G. (2007). Systematic pathway analysis using high-resolution fitness profiling of combinatorial gene deletions. Nat. Genet. </w:t>
      </w:r>
      <w:r w:rsidRPr="0086432E">
        <w:rPr>
          <w:i/>
          <w:iCs/>
          <w:noProof/>
        </w:rPr>
        <w:t>39</w:t>
      </w:r>
      <w:r w:rsidRPr="0086432E">
        <w:rPr>
          <w:noProof/>
        </w:rPr>
        <w:t>, 199–206.</w:t>
      </w:r>
    </w:p>
    <w:p w14:paraId="6E3876C9" w14:textId="77777777" w:rsidR="0086432E" w:rsidRPr="0086432E" w:rsidRDefault="0086432E" w:rsidP="0086432E">
      <w:pPr>
        <w:widowControl w:val="0"/>
        <w:autoSpaceDE w:val="0"/>
        <w:autoSpaceDN w:val="0"/>
        <w:adjustRightInd w:val="0"/>
        <w:rPr>
          <w:noProof/>
        </w:rPr>
      </w:pPr>
      <w:r w:rsidRPr="0086432E">
        <w:rPr>
          <w:noProof/>
        </w:rPr>
        <w:lastRenderedPageBreak/>
        <w:t xml:space="preserve">Suzuki, Y., St Onge, R.P., Mani, R., King, O.D., Heilbut, A., Labunskyy, V.M., Chen, W., Pham, L., Zhang, L. V, Tong, A.H.Y., et al. (2011). Knocking out multigene redundancies via cycles of sexual assortment and fluorescence selection. Nat. Methods </w:t>
      </w:r>
      <w:r w:rsidRPr="0086432E">
        <w:rPr>
          <w:i/>
          <w:iCs/>
          <w:noProof/>
        </w:rPr>
        <w:t>8</w:t>
      </w:r>
      <w:r w:rsidRPr="0086432E">
        <w:rPr>
          <w:noProof/>
        </w:rPr>
        <w:t>, 159–164.</w:t>
      </w:r>
    </w:p>
    <w:p w14:paraId="0731E613" w14:textId="77777777" w:rsidR="0086432E" w:rsidRPr="0086432E" w:rsidRDefault="0086432E" w:rsidP="0086432E">
      <w:pPr>
        <w:widowControl w:val="0"/>
        <w:autoSpaceDE w:val="0"/>
        <w:autoSpaceDN w:val="0"/>
        <w:adjustRightInd w:val="0"/>
        <w:rPr>
          <w:noProof/>
        </w:rPr>
      </w:pPr>
      <w:r w:rsidRPr="0086432E">
        <w:rPr>
          <w:noProof/>
        </w:rPr>
        <w:t xml:space="preserve">Takahashi, K., and Yamanaka, S. (2006). Induction of Pluripotent Stem Cells from Mouse Embryonic and Adult Fibroblast Cultures by Defined Factors. Cell </w:t>
      </w:r>
      <w:r w:rsidRPr="0086432E">
        <w:rPr>
          <w:i/>
          <w:iCs/>
          <w:noProof/>
        </w:rPr>
        <w:t>126</w:t>
      </w:r>
      <w:r w:rsidRPr="0086432E">
        <w:rPr>
          <w:noProof/>
        </w:rPr>
        <w:t>, 663–676.</w:t>
      </w:r>
    </w:p>
    <w:p w14:paraId="205418E2" w14:textId="77777777" w:rsidR="0086432E" w:rsidRPr="0086432E" w:rsidRDefault="0086432E" w:rsidP="0086432E">
      <w:pPr>
        <w:widowControl w:val="0"/>
        <w:autoSpaceDE w:val="0"/>
        <w:autoSpaceDN w:val="0"/>
        <w:adjustRightInd w:val="0"/>
        <w:rPr>
          <w:noProof/>
        </w:rPr>
      </w:pPr>
      <w:r w:rsidRPr="0086432E">
        <w:rPr>
          <w:noProof/>
        </w:rPr>
        <w:t xml:space="preserve">Tarassov, K., Messier, V., Landry, C.R., Radinovic, S., Serna Molina, M.M., Shames, I., Malitskaya, Y., Vogel, J., Bussey, H., and Michnick, S.W. (2008). An in vivo map of the yeast protein interactome. Science </w:t>
      </w:r>
      <w:r w:rsidRPr="0086432E">
        <w:rPr>
          <w:i/>
          <w:iCs/>
          <w:noProof/>
        </w:rPr>
        <w:t>320</w:t>
      </w:r>
      <w:r w:rsidRPr="0086432E">
        <w:rPr>
          <w:noProof/>
        </w:rPr>
        <w:t>, 1465–1470.</w:t>
      </w:r>
    </w:p>
    <w:p w14:paraId="554B4F7F" w14:textId="77777777" w:rsidR="0086432E" w:rsidRPr="0086432E" w:rsidRDefault="0086432E" w:rsidP="0086432E">
      <w:pPr>
        <w:widowControl w:val="0"/>
        <w:autoSpaceDE w:val="0"/>
        <w:autoSpaceDN w:val="0"/>
        <w:adjustRightInd w:val="0"/>
        <w:rPr>
          <w:noProof/>
        </w:rPr>
      </w:pPr>
      <w:r w:rsidRPr="0086432E">
        <w:rPr>
          <w:noProof/>
        </w:rPr>
        <w:t xml:space="preserve">Taylor, M.B., Ehrenreich, I.M., Rothstein, R., Hu, T., and Mast, J. (2014). Genetic Interactions Involving Five or More Genes Contribute to a Complex Trait in Yeast. PLoS Genet. </w:t>
      </w:r>
      <w:r w:rsidRPr="0086432E">
        <w:rPr>
          <w:i/>
          <w:iCs/>
          <w:noProof/>
        </w:rPr>
        <w:t>10</w:t>
      </w:r>
      <w:r w:rsidRPr="0086432E">
        <w:rPr>
          <w:noProof/>
        </w:rPr>
        <w:t>, e1004324.</w:t>
      </w:r>
    </w:p>
    <w:p w14:paraId="45359A39" w14:textId="77777777" w:rsidR="0086432E" w:rsidRPr="0086432E" w:rsidRDefault="0086432E" w:rsidP="0086432E">
      <w:pPr>
        <w:widowControl w:val="0"/>
        <w:autoSpaceDE w:val="0"/>
        <w:autoSpaceDN w:val="0"/>
        <w:adjustRightInd w:val="0"/>
        <w:rPr>
          <w:noProof/>
        </w:rPr>
      </w:pPr>
      <w:r w:rsidRPr="0086432E">
        <w:rPr>
          <w:noProof/>
        </w:rPr>
        <w:t xml:space="preserve">Wang, H., Yang, H., Shivalila, C.S., Dawlaty, M.M., Cheng, A.W., Zhang, F., and Jaenisch, R. (2013). One-Step Generation of Mice Carrying Mutations in Multiple Genes by CRISPR/Cas-Mediated Genome Engineering. Cell </w:t>
      </w:r>
      <w:r w:rsidRPr="0086432E">
        <w:rPr>
          <w:i/>
          <w:iCs/>
          <w:noProof/>
        </w:rPr>
        <w:t>153</w:t>
      </w:r>
      <w:r w:rsidRPr="0086432E">
        <w:rPr>
          <w:noProof/>
        </w:rPr>
        <w:t>, 910–918.</w:t>
      </w:r>
    </w:p>
    <w:p w14:paraId="346A4371" w14:textId="77777777" w:rsidR="0086432E" w:rsidRPr="0086432E" w:rsidRDefault="0086432E" w:rsidP="0086432E">
      <w:pPr>
        <w:widowControl w:val="0"/>
        <w:autoSpaceDE w:val="0"/>
        <w:autoSpaceDN w:val="0"/>
        <w:adjustRightInd w:val="0"/>
        <w:rPr>
          <w:noProof/>
        </w:rPr>
      </w:pPr>
      <w:r w:rsidRPr="0086432E">
        <w:rPr>
          <w:noProof/>
        </w:rPr>
        <w:t xml:space="preserve">Wieczorke, R., Krampe, S., Weierstall, T., Freidel, K., Hollenberg, C.P., and Boles, E. (1999). Concurrent knock-out of at least 20 transporter genes is required to block uptake of hexoses in Saccharomyces cerevisiae. FEBS Lett. </w:t>
      </w:r>
      <w:r w:rsidRPr="0086432E">
        <w:rPr>
          <w:i/>
          <w:iCs/>
          <w:noProof/>
        </w:rPr>
        <w:t>464</w:t>
      </w:r>
      <w:r w:rsidRPr="0086432E">
        <w:rPr>
          <w:noProof/>
        </w:rPr>
        <w:t>, 123–128.</w:t>
      </w:r>
    </w:p>
    <w:p w14:paraId="6BAA0B82" w14:textId="77777777" w:rsidR="0086432E" w:rsidRPr="0086432E" w:rsidRDefault="0086432E" w:rsidP="0086432E">
      <w:pPr>
        <w:widowControl w:val="0"/>
        <w:autoSpaceDE w:val="0"/>
        <w:autoSpaceDN w:val="0"/>
        <w:adjustRightInd w:val="0"/>
        <w:rPr>
          <w:noProof/>
        </w:rPr>
      </w:pPr>
      <w:r w:rsidRPr="0086432E">
        <w:rPr>
          <w:noProof/>
        </w:rPr>
        <w:t xml:space="preserve">Wong, A.S.L., Choi, G.C.G., Cui, C.H., Pregernig, G., Milani, P., Adam, M., Perli, S.D., Kazer, S.W., Gaillard, A., Hermann, M., et al. (2016). Multiplexed barcoded CRISPR-Cas9 screening enabled by CombiGEM. Proc. Natl. Acad. Sci. U. S. A. </w:t>
      </w:r>
      <w:r w:rsidRPr="0086432E">
        <w:rPr>
          <w:i/>
          <w:iCs/>
          <w:noProof/>
        </w:rPr>
        <w:t>113</w:t>
      </w:r>
      <w:r w:rsidRPr="0086432E">
        <w:rPr>
          <w:noProof/>
        </w:rPr>
        <w:t>, 2544–2549.</w:t>
      </w:r>
    </w:p>
    <w:p w14:paraId="758862AC" w14:textId="77777777" w:rsidR="0086432E" w:rsidRPr="0086432E" w:rsidRDefault="0086432E" w:rsidP="0086432E">
      <w:pPr>
        <w:widowControl w:val="0"/>
        <w:autoSpaceDE w:val="0"/>
        <w:autoSpaceDN w:val="0"/>
        <w:adjustRightInd w:val="0"/>
        <w:rPr>
          <w:noProof/>
        </w:rPr>
      </w:pPr>
      <w:r w:rsidRPr="0086432E">
        <w:rPr>
          <w:noProof/>
        </w:rPr>
        <w:t xml:space="preserve">Xu, S., Wang, Z., Kim, K.W., Jin, Y., and Chisholm, A.D. (2016). Targeted Mutagenesis of Duplicated Genes in Caenorhabditis elegans Using CRISPR-Cas9. J. Genet. Genomics </w:t>
      </w:r>
      <w:r w:rsidRPr="0086432E">
        <w:rPr>
          <w:i/>
          <w:iCs/>
          <w:noProof/>
        </w:rPr>
        <w:t>43</w:t>
      </w:r>
      <w:r w:rsidRPr="0086432E">
        <w:rPr>
          <w:noProof/>
        </w:rPr>
        <w:t>, 103–106.</w:t>
      </w:r>
    </w:p>
    <w:p w14:paraId="0C3E68C8" w14:textId="77777777" w:rsidR="0086432E" w:rsidRPr="0086432E" w:rsidRDefault="0086432E" w:rsidP="0086432E">
      <w:pPr>
        <w:widowControl w:val="0"/>
        <w:autoSpaceDE w:val="0"/>
        <w:autoSpaceDN w:val="0"/>
        <w:adjustRightInd w:val="0"/>
        <w:rPr>
          <w:noProof/>
        </w:rPr>
      </w:pPr>
      <w:r w:rsidRPr="0086432E">
        <w:rPr>
          <w:noProof/>
        </w:rPr>
        <w:t xml:space="preserve">Yachie, N., Petsalaki, E., Mellor, J.C., Weile, J., Jacob, Y., Verby, M., Ozturk, S.B., Li, S., Cote, A.G., Mosca, R., et al. (2016). Pooled-matrix protein interaction screens using Barcode Fusion Genetics. Mol. Syst. Biol. </w:t>
      </w:r>
      <w:r w:rsidRPr="0086432E">
        <w:rPr>
          <w:i/>
          <w:iCs/>
          <w:noProof/>
        </w:rPr>
        <w:t>12</w:t>
      </w:r>
      <w:r w:rsidRPr="0086432E">
        <w:rPr>
          <w:noProof/>
        </w:rPr>
        <w:t>, 863.</w:t>
      </w:r>
    </w:p>
    <w:p w14:paraId="514683B7" w14:textId="77777777" w:rsidR="0086432E" w:rsidRPr="0086432E" w:rsidRDefault="0086432E" w:rsidP="0086432E">
      <w:pPr>
        <w:widowControl w:val="0"/>
        <w:autoSpaceDE w:val="0"/>
        <w:autoSpaceDN w:val="0"/>
        <w:adjustRightInd w:val="0"/>
        <w:rPr>
          <w:noProof/>
        </w:rPr>
      </w:pPr>
      <w:r w:rsidRPr="0086432E">
        <w:rPr>
          <w:noProof/>
        </w:rPr>
        <w:t xml:space="preserve">Yan, Z., Costanzo, M., Heisler, L.E., Paw, J., Kaper, F., Andrews, B.J., Boone, C., Giaever, G., and Nislow, C. (2008). Yeast Barcoders: a chemogenomic application of a universal donor-strain collection carrying bar-code identifiers. Nat. Methods </w:t>
      </w:r>
      <w:r w:rsidRPr="0086432E">
        <w:rPr>
          <w:i/>
          <w:iCs/>
          <w:noProof/>
        </w:rPr>
        <w:t>5</w:t>
      </w:r>
      <w:r w:rsidRPr="0086432E">
        <w:rPr>
          <w:noProof/>
        </w:rPr>
        <w:t>, 719–725.</w:t>
      </w:r>
    </w:p>
    <w:p w14:paraId="1937F320" w14:textId="77777777" w:rsidR="0086432E" w:rsidRPr="0086432E" w:rsidRDefault="0086432E" w:rsidP="0086432E">
      <w:pPr>
        <w:widowControl w:val="0"/>
        <w:autoSpaceDE w:val="0"/>
        <w:autoSpaceDN w:val="0"/>
        <w:adjustRightInd w:val="0"/>
        <w:rPr>
          <w:noProof/>
        </w:rPr>
      </w:pPr>
      <w:r w:rsidRPr="0086432E">
        <w:rPr>
          <w:noProof/>
        </w:rPr>
        <w:t xml:space="preserve">Zeitoun, R.I., Pines, G., Grau, W.C., and Gill, R.T. (2017). Quantitative Tracking of Combinatorially Engineered Populations with Multiplexed Binary Assemblies. ACS Synth. Biol. </w:t>
      </w:r>
      <w:r w:rsidRPr="0086432E">
        <w:rPr>
          <w:i/>
          <w:iCs/>
          <w:noProof/>
        </w:rPr>
        <w:t>6</w:t>
      </w:r>
      <w:r w:rsidRPr="0086432E">
        <w:rPr>
          <w:noProof/>
        </w:rPr>
        <w:t>, 619–627.</w:t>
      </w:r>
    </w:p>
    <w:p w14:paraId="1276DED5" w14:textId="77777777" w:rsidR="0086432E" w:rsidRPr="0086432E" w:rsidRDefault="0086432E" w:rsidP="0086432E">
      <w:pPr>
        <w:widowControl w:val="0"/>
        <w:autoSpaceDE w:val="0"/>
        <w:autoSpaceDN w:val="0"/>
        <w:adjustRightInd w:val="0"/>
        <w:rPr>
          <w:noProof/>
        </w:rPr>
      </w:pPr>
      <w:r w:rsidRPr="0086432E">
        <w:rPr>
          <w:noProof/>
        </w:rPr>
        <w:t xml:space="preserve">Zhang, Z., Mao, Y., Ha, S., Liu, W., Botella, J.R., and Zhu, J.-K. (2016). A multiplex CRISPR/Cas9 platform for fast and efficient editing of multiple genes in Arabidopsis. Plant Cell Rep. </w:t>
      </w:r>
      <w:r w:rsidRPr="0086432E">
        <w:rPr>
          <w:i/>
          <w:iCs/>
          <w:noProof/>
        </w:rPr>
        <w:t>35</w:t>
      </w:r>
      <w:r w:rsidRPr="0086432E">
        <w:rPr>
          <w:noProof/>
        </w:rPr>
        <w:t>, 1519–1533.</w:t>
      </w:r>
    </w:p>
    <w:p w14:paraId="5E7D0454" w14:textId="5B066F98" w:rsidR="001F052C" w:rsidRPr="00233F15" w:rsidRDefault="00C1486D" w:rsidP="0086432E">
      <w:pPr>
        <w:widowControl w:val="0"/>
        <w:autoSpaceDE w:val="0"/>
        <w:autoSpaceDN w:val="0"/>
        <w:adjustRightInd w:val="0"/>
        <w:rPr>
          <w:b/>
        </w:rPr>
      </w:pPr>
      <w:r w:rsidRPr="00233F15">
        <w:rPr>
          <w:b/>
        </w:rPr>
        <w:fldChar w:fldCharType="end"/>
      </w:r>
    </w:p>
    <w:p w14:paraId="33CC3232" w14:textId="2CFE1D3B" w:rsidR="002F52D4" w:rsidRPr="00233F15" w:rsidRDefault="002F52D4" w:rsidP="00224FCB">
      <w:pPr>
        <w:jc w:val="both"/>
        <w:outlineLvl w:val="0"/>
        <w:rPr>
          <w:b/>
          <w:sz w:val="28"/>
        </w:rPr>
      </w:pPr>
      <w:r w:rsidRPr="00233F15">
        <w:rPr>
          <w:b/>
          <w:sz w:val="28"/>
        </w:rPr>
        <w:t>Figures</w:t>
      </w:r>
    </w:p>
    <w:p w14:paraId="13DAE294" w14:textId="77777777" w:rsidR="008236EB" w:rsidRPr="00233F15" w:rsidRDefault="002F52D4" w:rsidP="00224FCB">
      <w:pPr>
        <w:jc w:val="both"/>
      </w:pPr>
      <w:r w:rsidRPr="00233F15">
        <w:rPr>
          <w:b/>
        </w:rPr>
        <w:t>Figure 1</w:t>
      </w:r>
      <w:r w:rsidR="0023730D" w:rsidRPr="00233F15">
        <w:rPr>
          <w:b/>
        </w:rPr>
        <w:t xml:space="preserve">.  </w:t>
      </w:r>
      <w:r w:rsidR="00445948" w:rsidRPr="00233F15">
        <w:t>Overview of the engineered population profiling process</w:t>
      </w:r>
      <w:r w:rsidR="008236EB" w:rsidRPr="00233F15">
        <w:t>.</w:t>
      </w:r>
    </w:p>
    <w:p w14:paraId="3BAE68FA" w14:textId="339DA163" w:rsidR="002F52D4" w:rsidRPr="007779DD" w:rsidRDefault="00100CAE" w:rsidP="00224FCB">
      <w:pPr>
        <w:jc w:val="both"/>
      </w:pPr>
      <w:r>
        <w:t>We c</w:t>
      </w:r>
      <w:r w:rsidR="00154026">
        <w:t>reated</w:t>
      </w:r>
      <w:r>
        <w:t xml:space="preserve"> a barcoded wild-type pool (</w:t>
      </w:r>
      <w:r w:rsidR="004452EF">
        <w:t xml:space="preserve">Figure </w:t>
      </w:r>
      <w:r>
        <w:t>S1)</w:t>
      </w:r>
      <w:r w:rsidR="00AF6100">
        <w:t xml:space="preserve"> to enable construction of an engineered </w:t>
      </w:r>
      <w:r w:rsidR="0061370B">
        <w:t>population using</w:t>
      </w:r>
      <w:r w:rsidR="00AF6100">
        <w:t xml:space="preserve"> any</w:t>
      </w:r>
      <w:r w:rsidR="00A40659">
        <w:t xml:space="preserve"> multi-mu</w:t>
      </w:r>
      <w:r w:rsidR="00AF6100">
        <w:t>tant strain.  In this stu</w:t>
      </w:r>
      <w:r w:rsidR="009167AA">
        <w:t>dy, this pool was mated with a 16 ABC transporter knockout strain</w:t>
      </w:r>
      <w:r w:rsidR="00A40659">
        <w:t xml:space="preserve"> </w:t>
      </w:r>
      <w:r w:rsidR="009167AA">
        <w:t>(</w:t>
      </w:r>
      <w:r w:rsidR="00A40659">
        <w:t>ABC-16</w:t>
      </w:r>
      <w:r w:rsidR="009167AA">
        <w:t>)</w:t>
      </w:r>
      <w:r w:rsidR="00A06A83">
        <w:t>.  The genotype at 16 ABC transporters is</w:t>
      </w:r>
      <w:r w:rsidR="00E66486">
        <w:t xml:space="preserve"> </w:t>
      </w:r>
      <w:r w:rsidR="005B3452">
        <w:t xml:space="preserve">indicated </w:t>
      </w:r>
      <w:r w:rsidR="00961BDD">
        <w:t>by the squares</w:t>
      </w:r>
      <w:r w:rsidR="00E66486">
        <w:t xml:space="preserve"> drawn in each cell (black =</w:t>
      </w:r>
      <w:r w:rsidR="00A06A83">
        <w:t xml:space="preserve"> knockout, white = wild type). </w:t>
      </w:r>
      <w:r w:rsidR="00AF6100">
        <w:t xml:space="preserve"> </w:t>
      </w:r>
      <w:r w:rsidR="003D658F" w:rsidRPr="00233F15">
        <w:t>Diploids from t</w:t>
      </w:r>
      <w:r w:rsidR="00C92D60" w:rsidRPr="00233F15">
        <w:t>his cros</w:t>
      </w:r>
      <w:r w:rsidR="00805928">
        <w:t>s we</w:t>
      </w:r>
      <w:r w:rsidR="00C92D60" w:rsidRPr="00233F15">
        <w:t>re</w:t>
      </w:r>
      <w:r w:rsidR="00526A53" w:rsidRPr="00233F15">
        <w:t xml:space="preserve"> subject to sporulation and barcoded haploid</w:t>
      </w:r>
      <w:r w:rsidR="00826A60">
        <w:t xml:space="preserve">s were </w:t>
      </w:r>
      <w:r w:rsidR="001676C0">
        <w:t xml:space="preserve">then </w:t>
      </w:r>
      <w:r w:rsidR="00826A60">
        <w:t>selected</w:t>
      </w:r>
      <w:r w:rsidR="00526A53" w:rsidRPr="00233F15">
        <w:t xml:space="preserve">. </w:t>
      </w:r>
      <w:r w:rsidR="00484AF4" w:rsidRPr="00233F15">
        <w:t xml:space="preserve"> </w:t>
      </w:r>
      <w:r w:rsidR="00AF6100">
        <w:t xml:space="preserve">Each haploid inherits either a </w:t>
      </w:r>
      <w:r w:rsidR="00660958">
        <w:t>wild-type</w:t>
      </w:r>
      <w:r w:rsidR="00AF6100">
        <w:t xml:space="preserve"> or knockout</w:t>
      </w:r>
      <w:r w:rsidR="006C29CC">
        <w:t xml:space="preserve"> </w:t>
      </w:r>
      <w:r w:rsidR="00AF6100">
        <w:t xml:space="preserve">allele </w:t>
      </w:r>
      <w:r w:rsidR="006C29CC">
        <w:t xml:space="preserve">at these 16 loci.  </w:t>
      </w:r>
      <w:r w:rsidR="00526A53" w:rsidRPr="00233F15">
        <w:t>S</w:t>
      </w:r>
      <w:r w:rsidR="00805928">
        <w:t>ingle colonies we</w:t>
      </w:r>
      <w:r w:rsidR="00CB62BD" w:rsidRPr="00233F15">
        <w:t xml:space="preserve">re </w:t>
      </w:r>
      <w:r w:rsidR="00526A53" w:rsidRPr="00233F15">
        <w:t>picked and</w:t>
      </w:r>
      <w:r w:rsidR="00CB62BD" w:rsidRPr="00233F15">
        <w:t xml:space="preserve"> </w:t>
      </w:r>
      <w:r w:rsidR="00445948" w:rsidRPr="00233F15">
        <w:t xml:space="preserve">arrayed onto a series of 384-well plates.  </w:t>
      </w:r>
      <w:r w:rsidR="002E2574">
        <w:rPr>
          <w:i/>
        </w:rPr>
        <w:t>En masse</w:t>
      </w:r>
      <w:r w:rsidR="00445948" w:rsidRPr="00233F15">
        <w:t xml:space="preserve"> genotyping </w:t>
      </w:r>
      <w:r w:rsidR="00805928">
        <w:t>wa</w:t>
      </w:r>
      <w:r w:rsidR="00445948" w:rsidRPr="00233F15">
        <w:t xml:space="preserve">s performed </w:t>
      </w:r>
      <w:r w:rsidR="00B439DA" w:rsidRPr="00233F15">
        <w:t>on this collection</w:t>
      </w:r>
      <w:r w:rsidR="00F54166" w:rsidRPr="00233F15">
        <w:t xml:space="preserve"> </w:t>
      </w:r>
      <w:r w:rsidR="00E029E1">
        <w:t>using an</w:t>
      </w:r>
      <w:r w:rsidR="00323193" w:rsidRPr="00233F15">
        <w:t xml:space="preserve"> RCP-PCR</w:t>
      </w:r>
      <w:r w:rsidR="00323193" w:rsidRPr="00233F15">
        <w:fldChar w:fldCharType="begin" w:fldLock="1"/>
      </w:r>
      <w:r w:rsidR="00F13A96">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00323193" w:rsidRPr="00233F15">
        <w:fldChar w:fldCharType="separate"/>
      </w:r>
      <w:r w:rsidR="00D659A1" w:rsidRPr="00D659A1">
        <w:rPr>
          <w:noProof/>
        </w:rPr>
        <w:t>(Yachie et al., 2016)</w:t>
      </w:r>
      <w:r w:rsidR="00323193" w:rsidRPr="00233F15">
        <w:fldChar w:fldCharType="end"/>
      </w:r>
      <w:r w:rsidR="00323193" w:rsidRPr="00233F15">
        <w:t xml:space="preserve"> strategy</w:t>
      </w:r>
      <w:r w:rsidR="00821C8A">
        <w:t>,</w:t>
      </w:r>
      <w:r w:rsidR="00323193" w:rsidRPr="00233F15">
        <w:t xml:space="preserve"> </w:t>
      </w:r>
      <w:r w:rsidR="00A06A83">
        <w:t xml:space="preserve">which uses a combination of </w:t>
      </w:r>
      <w:r w:rsidR="006C29CC">
        <w:t>row and column tags</w:t>
      </w:r>
      <w:r w:rsidR="00AB49FC">
        <w:t xml:space="preserve"> to allow </w:t>
      </w:r>
      <w:r w:rsidR="006C29CC">
        <w:lastRenderedPageBreak/>
        <w:t>identification</w:t>
      </w:r>
      <w:r w:rsidR="00AB49FC">
        <w:t xml:space="preserve"> of PCR products arising from the same well in each plate</w:t>
      </w:r>
      <w:r w:rsidR="00817881">
        <w:t xml:space="preserve"> (Methods)</w:t>
      </w:r>
      <w:r w:rsidR="006C29CC">
        <w:t>.  An additional PCR reaction adds a plate tag (not shown).</w:t>
      </w:r>
      <w:r w:rsidR="00966095">
        <w:t xml:space="preserve">  High throughput sequencing of </w:t>
      </w:r>
      <w:r w:rsidR="00772DCE">
        <w:t xml:space="preserve">pooled </w:t>
      </w:r>
      <w:r w:rsidR="00966095">
        <w:t>RCP-PCR products allows large scale genotyping and identification of a strain-specific DNA barcode</w:t>
      </w:r>
      <w:r w:rsidR="007E7995">
        <w:t xml:space="preserve"> for many strains</w:t>
      </w:r>
      <w:r w:rsidR="00A80755">
        <w:t xml:space="preserve">.  </w:t>
      </w:r>
      <w:r w:rsidR="00283198">
        <w:t>Strains with a sucessfully determined barcode and genotype</w:t>
      </w:r>
      <w:r w:rsidR="00966095">
        <w:t xml:space="preserve"> </w:t>
      </w:r>
      <w:r w:rsidR="00A80755">
        <w:t>are</w:t>
      </w:r>
      <w:r w:rsidR="00966095">
        <w:t xml:space="preserve"> transferred into two liquid pools </w:t>
      </w:r>
      <w:r w:rsidR="00E029E1">
        <w:t xml:space="preserve">based on mating type </w:t>
      </w:r>
      <w:r w:rsidR="00966095">
        <w:t>(MAT</w:t>
      </w:r>
      <w:r w:rsidR="00966095" w:rsidRPr="00966095">
        <w:rPr>
          <w:b/>
        </w:rPr>
        <w:t>a</w:t>
      </w:r>
      <w:r w:rsidR="00E029E1">
        <w:t xml:space="preserve"> or</w:t>
      </w:r>
      <w:r w:rsidR="00966095">
        <w:t xml:space="preserve"> MAT</w:t>
      </w:r>
      <w:r w:rsidR="00966095" w:rsidRPr="00966095">
        <w:rPr>
          <w:b/>
        </w:rPr>
        <w:t>α</w:t>
      </w:r>
      <w:r w:rsidR="00966095">
        <w:rPr>
          <w:lang w:val="en-CA"/>
        </w:rPr>
        <w:t>)</w:t>
      </w:r>
      <w:r w:rsidR="008446C9">
        <w:rPr>
          <w:lang w:val="en-CA"/>
        </w:rPr>
        <w:t xml:space="preserve">, </w:t>
      </w:r>
      <w:r w:rsidR="00525BD3">
        <w:rPr>
          <w:lang w:val="en-CA"/>
        </w:rPr>
        <w:t>and</w:t>
      </w:r>
      <w:r w:rsidR="008446C9">
        <w:rPr>
          <w:lang w:val="en-CA"/>
        </w:rPr>
        <w:t xml:space="preserve"> grown under</w:t>
      </w:r>
      <w:r w:rsidR="002815B6">
        <w:rPr>
          <w:lang w:val="en-CA"/>
        </w:rPr>
        <w:t xml:space="preserve"> each of 16 drugs</w:t>
      </w:r>
      <w:r w:rsidR="00817881">
        <w:rPr>
          <w:lang w:val="en-CA"/>
        </w:rPr>
        <w:t>, as well as a solvent control</w:t>
      </w:r>
      <w:r w:rsidR="002815B6">
        <w:rPr>
          <w:lang w:val="en-CA"/>
        </w:rPr>
        <w:t xml:space="preserve">.  </w:t>
      </w:r>
      <w:r w:rsidR="007779DD">
        <w:rPr>
          <w:lang w:val="en-CA"/>
        </w:rPr>
        <w:t>H</w:t>
      </w:r>
      <w:r w:rsidR="007E7995">
        <w:rPr>
          <w:lang w:val="en-CA"/>
        </w:rPr>
        <w:t>i</w:t>
      </w:r>
      <w:r w:rsidR="007779DD">
        <w:rPr>
          <w:lang w:val="en-CA"/>
        </w:rPr>
        <w:t xml:space="preserve">gh throughput sequencing of </w:t>
      </w:r>
      <w:r w:rsidR="007E7995">
        <w:rPr>
          <w:lang w:val="en-CA"/>
        </w:rPr>
        <w:t>strain-specific DNA barcodes</w:t>
      </w:r>
      <w:r w:rsidR="007779DD">
        <w:rPr>
          <w:lang w:val="en-CA"/>
        </w:rPr>
        <w:t xml:space="preserve"> at </w:t>
      </w:r>
      <w:r w:rsidR="00147811">
        <w:rPr>
          <w:lang w:val="en-CA"/>
        </w:rPr>
        <w:t xml:space="preserve">t = 0, 5, 10, 15, and 20 generations </w:t>
      </w:r>
      <w:r w:rsidR="00E029E1">
        <w:rPr>
          <w:lang w:val="en-CA"/>
        </w:rPr>
        <w:t xml:space="preserve">of growth </w:t>
      </w:r>
      <w:r w:rsidR="007779DD">
        <w:rPr>
          <w:lang w:val="en-CA"/>
        </w:rPr>
        <w:t>reconstructs</w:t>
      </w:r>
      <w:r w:rsidR="00817881">
        <w:rPr>
          <w:lang w:val="en-CA"/>
        </w:rPr>
        <w:t xml:space="preserve"> the resistance of each strain to each drug</w:t>
      </w:r>
      <w:r w:rsidR="00CC5B62">
        <w:t xml:space="preserve">, </w:t>
      </w:r>
      <w:r w:rsidR="00E029E1">
        <w:t>profiling the</w:t>
      </w:r>
      <w:r w:rsidR="00CC5B62">
        <w:t xml:space="preserve"> </w:t>
      </w:r>
      <w:r w:rsidR="008D745B">
        <w:t xml:space="preserve">engineered </w:t>
      </w:r>
      <w:r w:rsidR="006D582E">
        <w:t>population</w:t>
      </w:r>
      <w:r w:rsidR="00CC5B62">
        <w:t>.</w:t>
      </w:r>
    </w:p>
    <w:p w14:paraId="671C945B" w14:textId="77777777" w:rsidR="00F54166" w:rsidRPr="00233F15" w:rsidRDefault="00F54166" w:rsidP="00224FCB">
      <w:pPr>
        <w:jc w:val="both"/>
      </w:pPr>
    </w:p>
    <w:p w14:paraId="23A02103" w14:textId="2928904E" w:rsidR="003A4E50" w:rsidRDefault="00F0546A" w:rsidP="00224FCB">
      <w:pPr>
        <w:jc w:val="both"/>
      </w:pPr>
      <w:r w:rsidRPr="00233F15">
        <w:rPr>
          <w:b/>
        </w:rPr>
        <w:t>Figure 2</w:t>
      </w:r>
      <w:r w:rsidR="0023730D" w:rsidRPr="00233F15">
        <w:rPr>
          <w:b/>
        </w:rPr>
        <w:t xml:space="preserve">.  </w:t>
      </w:r>
      <w:r w:rsidR="00FF4072">
        <w:t xml:space="preserve">An </w:t>
      </w:r>
      <w:r w:rsidR="003A4E50">
        <w:t xml:space="preserve">exploration and assessment of </w:t>
      </w:r>
      <w:r w:rsidR="003A4E50" w:rsidRPr="00233F15">
        <w:t>multi-knockout fitness landscapes with</w:t>
      </w:r>
      <w:r w:rsidR="003A4E50">
        <w:t>in a 6-gene group.</w:t>
      </w:r>
    </w:p>
    <w:p w14:paraId="40001D3C" w14:textId="16DA40BE" w:rsidR="006219B8" w:rsidRPr="007A228C" w:rsidRDefault="006628D0" w:rsidP="00224FCB">
      <w:pPr>
        <w:jc w:val="both"/>
      </w:pPr>
      <w:commentRangeStart w:id="35"/>
      <w:commentRangeStart w:id="36"/>
      <w:r>
        <w:rPr>
          <w:b/>
        </w:rPr>
        <w:t>A</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r w:rsidR="00E41888">
        <w:rPr>
          <w:b/>
        </w:rPr>
        <w:tab/>
      </w:r>
      <w:r w:rsidR="007A228C">
        <w:t>Comparison of MAT</w:t>
      </w:r>
      <w:r w:rsidR="007A228C" w:rsidRPr="00B96C58">
        <w:rPr>
          <w:b/>
        </w:rPr>
        <w:t>a</w:t>
      </w:r>
      <w:r w:rsidR="007A228C">
        <w:t xml:space="preserve"> and MAT</w:t>
      </w:r>
      <w:r w:rsidR="007A228C" w:rsidRPr="00B96C58">
        <w:rPr>
          <w:b/>
          <w:lang w:val="el-GR"/>
        </w:rPr>
        <w:t>α</w:t>
      </w:r>
      <w:r w:rsidR="007A228C">
        <w:t xml:space="preserve"> group resistance</w:t>
      </w:r>
      <w:r w:rsidR="001F2999">
        <w:t xml:space="preserve"> profiles</w:t>
      </w:r>
      <w:r w:rsidR="009167AA">
        <w:t xml:space="preserve"> in camptothecin and </w:t>
      </w:r>
      <w:r w:rsidR="003412D0">
        <w:t>ketoconazole</w:t>
      </w:r>
      <w:r w:rsidR="007A228C">
        <w:t xml:space="preserve">.  </w:t>
      </w:r>
      <w:r w:rsidR="00116D98">
        <w:t>Individual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7A228C">
        <w:t xml:space="preserve">.  The </w:t>
      </w:r>
      <w:r w:rsidR="003412D0">
        <w:t>5</w:t>
      </w:r>
      <w:r w:rsidR="007A228C">
        <w:t>-locus genotype of each group is indicated by the legend.  Individuals in each group vary a</w:t>
      </w:r>
      <w:r w:rsidR="009B5864">
        <w:t>t</w:t>
      </w:r>
      <w:r w:rsidR="007A228C">
        <w:t xml:space="preserve"> the remaining 1</w:t>
      </w:r>
      <w:r w:rsidR="003412D0">
        <w:t>1</w:t>
      </w:r>
      <w:r w:rsidR="007A228C">
        <w:t xml:space="preserve"> loci.</w:t>
      </w:r>
      <w:r w:rsidR="00147E6F">
        <w:t xml:space="preserve"> </w:t>
      </w:r>
      <w:r w:rsidR="003A4E50">
        <w:t xml:space="preserve"> </w:t>
      </w:r>
      <w:r w:rsidR="00E41888">
        <w:t>Each point represent</w:t>
      </w:r>
      <w:r w:rsidR="00431864">
        <w:t xml:space="preserve">s the </w:t>
      </w:r>
      <w:r w:rsidR="00FF0407">
        <w:t>mean</w:t>
      </w:r>
      <w:r w:rsidR="00B96C58">
        <w:t xml:space="preserve"> </w:t>
      </w:r>
      <w:r w:rsidR="003412D0">
        <w:t>resistance</w:t>
      </w:r>
      <w:r w:rsidR="00B96C58">
        <w:t xml:space="preserve"> of </w:t>
      </w:r>
      <w:r w:rsidR="00244B15">
        <w:t xml:space="preserve">the indicated </w:t>
      </w:r>
      <w:r w:rsidR="00B96C58">
        <w:t>group in the MAT</w:t>
      </w:r>
      <w:r w:rsidR="00B96C58" w:rsidRPr="00B96C58">
        <w:rPr>
          <w:b/>
        </w:rPr>
        <w:t>a</w:t>
      </w:r>
      <w:r w:rsidR="00B96C58">
        <w:rPr>
          <w:b/>
        </w:rPr>
        <w:t xml:space="preserve"> </w:t>
      </w:r>
      <w:r w:rsidR="00295A58" w:rsidRPr="00B96C58">
        <w:t>pools</w:t>
      </w:r>
      <w:r w:rsidR="00295A58">
        <w:t xml:space="preserve"> </w:t>
      </w:r>
      <w:r w:rsidR="00B96C58">
        <w:t>(x-axis) and MAT</w:t>
      </w:r>
      <w:r w:rsidR="00B96C58" w:rsidRPr="00B96C58">
        <w:rPr>
          <w:b/>
          <w:lang w:val="el-GR"/>
        </w:rPr>
        <w:t>α</w:t>
      </w:r>
      <w:r w:rsidR="00B96C58" w:rsidRPr="00B96C58">
        <w:rPr>
          <w:b/>
        </w:rPr>
        <w:t xml:space="preserve"> </w:t>
      </w:r>
      <w:r w:rsidR="00295A58" w:rsidRPr="00B96C58">
        <w:t>pools</w:t>
      </w:r>
      <w:r w:rsidR="00295A58">
        <w:t xml:space="preserve"> </w:t>
      </w:r>
      <w:r w:rsidR="00B96C58">
        <w:t>(y-</w:t>
      </w:r>
      <w:r w:rsidR="00B96C58" w:rsidRPr="00B96C58">
        <w:t>axis).</w:t>
      </w:r>
      <w:r w:rsidR="00F02A72">
        <w:t xml:space="preserve">  Profiles </w:t>
      </w:r>
      <w:r w:rsidR="009167AA">
        <w:t xml:space="preserve">for the remaining drugs </w:t>
      </w:r>
      <w:r w:rsidR="00F02A72">
        <w:t>are shown</w:t>
      </w:r>
      <w:r w:rsidR="006D57CD">
        <w:t xml:space="preserve"> </w:t>
      </w:r>
      <w:r w:rsidR="00A570A8">
        <w:t xml:space="preserve">in </w:t>
      </w:r>
      <w:r w:rsidR="004452EF">
        <w:t xml:space="preserve">Figure </w:t>
      </w:r>
      <w:r w:rsidR="00EB3FCB">
        <w:t>S</w:t>
      </w:r>
      <w:r w:rsidR="009D302F">
        <w:t>5</w:t>
      </w:r>
      <w:r w:rsidR="00EB3FCB">
        <w:t>.</w:t>
      </w:r>
    </w:p>
    <w:p w14:paraId="5E3AB690" w14:textId="2D3F4BFE" w:rsidR="003A529C" w:rsidRPr="00B96C58" w:rsidRDefault="003A529C" w:rsidP="00224FCB">
      <w:pPr>
        <w:jc w:val="both"/>
      </w:pPr>
      <w:r>
        <w:rPr>
          <w:b/>
        </w:rPr>
        <w:t>B</w:t>
      </w:r>
      <w:r w:rsidR="00407A4E">
        <w:rPr>
          <w:b/>
        </w:rPr>
        <w:tab/>
      </w:r>
      <w:r w:rsidR="00B96C58">
        <w:t>Distribution of MAT</w:t>
      </w:r>
      <w:r w:rsidR="00B96C58" w:rsidRPr="00B96C58">
        <w:rPr>
          <w:b/>
        </w:rPr>
        <w:t>a</w:t>
      </w:r>
      <w:r w:rsidR="00B96C58">
        <w:t>–MAT</w:t>
      </w:r>
      <w:r w:rsidR="00B96C58" w:rsidRPr="00B96C58">
        <w:rPr>
          <w:b/>
          <w:lang w:val="el-GR"/>
        </w:rPr>
        <w:t>α</w:t>
      </w:r>
      <w:r w:rsidR="00B96C58" w:rsidRPr="00B96C58">
        <w:rPr>
          <w:b/>
        </w:rPr>
        <w:t xml:space="preserve"> </w:t>
      </w:r>
      <w:r w:rsidR="00B96C58" w:rsidRPr="00B96C58">
        <w:t>correlations of the g</w:t>
      </w:r>
      <w:r w:rsidR="000D20B3">
        <w:t xml:space="preserve">rouped </w:t>
      </w:r>
      <w:r w:rsidR="00E57A37">
        <w:t>resistance</w:t>
      </w:r>
      <w:r w:rsidR="009B5864">
        <w:t xml:space="preserve"> profiles</w:t>
      </w:r>
      <w:r w:rsidR="000D20B3">
        <w:t xml:space="preserve"> amongst all drugs tested.</w:t>
      </w:r>
    </w:p>
    <w:p w14:paraId="6C9495A0" w14:textId="2AD46C44" w:rsidR="006C19FF" w:rsidRPr="00233F15" w:rsidRDefault="00E41888" w:rsidP="00224FCB">
      <w:pPr>
        <w:jc w:val="both"/>
      </w:pPr>
      <w:r>
        <w:rPr>
          <w:b/>
        </w:rPr>
        <w:t>C</w:t>
      </w:r>
      <w:r w:rsidR="003545B6" w:rsidRPr="00233F15">
        <w:rPr>
          <w:b/>
        </w:rPr>
        <w:tab/>
      </w:r>
      <w:commentRangeStart w:id="37"/>
      <w:commentRangeStart w:id="38"/>
      <w:r w:rsidR="006628D0">
        <w:t>A radial landscape of benomyl resistance.</w:t>
      </w:r>
      <w:commentRangeEnd w:id="37"/>
      <w:r w:rsidR="006628D0">
        <w:rPr>
          <w:rStyle w:val="CommentReference"/>
          <w:rFonts w:asciiTheme="minorHAnsi" w:hAnsiTheme="minorHAnsi" w:cstheme="minorBidi"/>
        </w:rPr>
        <w:commentReference w:id="37"/>
      </w:r>
      <w:commentRangeEnd w:id="38"/>
      <w:r w:rsidR="006628D0">
        <w:rPr>
          <w:rStyle w:val="CommentReference"/>
          <w:rFonts w:asciiTheme="minorHAnsi" w:hAnsiTheme="minorHAnsi" w:cstheme="minorBidi"/>
        </w:rPr>
        <w:commentReference w:id="38"/>
      </w:r>
      <w:r w:rsidR="006628D0">
        <w:t xml:space="preserve">  </w:t>
      </w:r>
      <w:r w:rsidR="00CB2EAF">
        <w:t xml:space="preserve">The graph is centered by the </w:t>
      </w:r>
      <w:r w:rsidR="00363EC3">
        <w:t>5</w:t>
      </w:r>
      <w:r w:rsidR="00CB2EAF">
        <w:t>-</w:t>
      </w:r>
      <w:r w:rsidR="0085454E">
        <w:t>gene</w:t>
      </w:r>
      <w:r w:rsidR="00CB2EAF">
        <w:t xml:space="preserve"> </w:t>
      </w:r>
      <w:r w:rsidR="00660958">
        <w:t>wild-type</w:t>
      </w:r>
      <w:r w:rsidR="00CB2EAF">
        <w:t xml:space="preserve"> group, with </w:t>
      </w:r>
      <w:r w:rsidR="00AE68B7">
        <w:t>outward</w:t>
      </w:r>
      <w:r w:rsidR="00CB2EAF">
        <w:t xml:space="preserve"> extensions </w:t>
      </w:r>
      <w:r w:rsidR="00164434">
        <w:t xml:space="preserve">adding </w:t>
      </w:r>
      <w:r w:rsidR="0085454E">
        <w:t xml:space="preserve">cumulative knockouts.  Each section is coloured by the </w:t>
      </w:r>
      <w:r w:rsidR="00F009C4">
        <w:t>average</w:t>
      </w:r>
      <w:r w:rsidR="0085454E">
        <w:t xml:space="preserve"> resistance of </w:t>
      </w:r>
      <w:r w:rsidR="00F01DC8">
        <w:t>the</w:t>
      </w:r>
      <w:r w:rsidR="00E10890">
        <w:t xml:space="preserve"> </w:t>
      </w:r>
      <w:r w:rsidR="0085454E">
        <w:t xml:space="preserve">corresponding </w:t>
      </w:r>
      <w:r w:rsidR="00363EC3">
        <w:t>5</w:t>
      </w:r>
      <w:r w:rsidR="0085454E">
        <w:t>-gene group</w:t>
      </w:r>
      <w:r w:rsidR="00F02A72">
        <w:t xml:space="preserve"> relative to the </w:t>
      </w:r>
      <w:r w:rsidR="00363EC3">
        <w:t>5</w:t>
      </w:r>
      <w:r w:rsidR="004C5E91">
        <w:t xml:space="preserve">-gene </w:t>
      </w:r>
      <w:r w:rsidR="00F02A72">
        <w:t>wild type</w:t>
      </w:r>
      <w:r w:rsidR="0085454E">
        <w:t xml:space="preserve">.  </w:t>
      </w:r>
      <w:r w:rsidR="0035118B">
        <w:t xml:space="preserve">Extensions to 1, 2, and </w:t>
      </w:r>
      <w:r w:rsidR="00363EC3">
        <w:t>5</w:t>
      </w:r>
      <w:r w:rsidR="0035118B">
        <w:t xml:space="preserve"> total knockouts</w:t>
      </w:r>
      <w:r w:rsidR="00FC439A">
        <w:t xml:space="preserve"> are shown</w:t>
      </w:r>
      <w:r w:rsidR="0035118B">
        <w:t xml:space="preserve">.  Sections are coloured by the mean resistance of each group relative to the </w:t>
      </w:r>
      <w:r w:rsidR="00363EC3">
        <w:t>5</w:t>
      </w:r>
      <w:r w:rsidR="0035118B">
        <w:t xml:space="preserve">-gene </w:t>
      </w:r>
      <w:r w:rsidR="00660958">
        <w:t>wild-type</w:t>
      </w:r>
      <w:r w:rsidR="0035118B">
        <w:t>.</w:t>
      </w:r>
      <w:r w:rsidR="0035118B" w:rsidRPr="0035118B">
        <w:t xml:space="preserve"> </w:t>
      </w:r>
      <w:r w:rsidR="002F4277">
        <w:t xml:space="preserve"> The colour scale is centered by the mean 5-gene wild-type resistance and extends by half of the observed difference between the 5% and 95% percentile resistance in that drug in both directions</w:t>
      </w:r>
      <w:r w:rsidR="0035118B">
        <w:t xml:space="preserve"> (blue </w:t>
      </w:r>
      <w:r w:rsidR="009A5D41">
        <w:t>for increased resistance, orange for decreased resistance</w:t>
      </w:r>
      <w:r w:rsidR="0035118B">
        <w:t>).</w:t>
      </w:r>
    </w:p>
    <w:p w14:paraId="063CE020" w14:textId="69728E13" w:rsidR="00CB62BD" w:rsidRPr="00233F15" w:rsidRDefault="00E41888" w:rsidP="00224FCB">
      <w:pPr>
        <w:jc w:val="both"/>
      </w:pPr>
      <w:r>
        <w:rPr>
          <w:b/>
        </w:rPr>
        <w:t>D</w:t>
      </w:r>
      <w:r w:rsidR="00F10D4E" w:rsidRPr="00233F15">
        <w:rPr>
          <w:b/>
        </w:rPr>
        <w:tab/>
      </w:r>
      <w:r w:rsidR="00F10D4E" w:rsidRPr="00233F15">
        <w:t>As in B, showing radial fitness landscapes for 10 additional drugs.</w:t>
      </w:r>
      <w:r w:rsidR="00885680">
        <w:t xml:space="preserve">  The remaining 5 drugs are shown in </w:t>
      </w:r>
      <w:r w:rsidR="004452EF">
        <w:t xml:space="preserve">Figure </w:t>
      </w:r>
      <w:r w:rsidR="00885680">
        <w:t>S</w:t>
      </w:r>
      <w:r w:rsidR="00572BCC">
        <w:t>6</w:t>
      </w:r>
      <w:r w:rsidR="00885680">
        <w:t>.</w:t>
      </w:r>
    </w:p>
    <w:p w14:paraId="05144FD0" w14:textId="77777777" w:rsidR="00BB1522" w:rsidRDefault="00BB1522" w:rsidP="00224FCB">
      <w:pPr>
        <w:jc w:val="both"/>
        <w:rPr>
          <w:b/>
        </w:rPr>
      </w:pPr>
    </w:p>
    <w:p w14:paraId="462AB57E" w14:textId="453B3553" w:rsidR="003A4E50" w:rsidRDefault="00F0546A" w:rsidP="00224FCB">
      <w:pPr>
        <w:jc w:val="both"/>
      </w:pPr>
      <w:r w:rsidRPr="00233F15">
        <w:rPr>
          <w:b/>
        </w:rPr>
        <w:t>Figure 3</w:t>
      </w:r>
      <w:r w:rsidR="00D1612A" w:rsidRPr="00233F15">
        <w:rPr>
          <w:b/>
        </w:rPr>
        <w:t xml:space="preserve">. </w:t>
      </w:r>
      <w:r w:rsidR="00D1612A" w:rsidRPr="00233F15">
        <w:t xml:space="preserve"> </w:t>
      </w:r>
      <w:r w:rsidR="003A4E50">
        <w:t xml:space="preserve">Exploration and formalization of </w:t>
      </w:r>
      <w:r w:rsidR="003A4E50" w:rsidRPr="00233F15">
        <w:t>surprising multi-gene knockout phenotypes.</w:t>
      </w:r>
    </w:p>
    <w:p w14:paraId="352B179D" w14:textId="15AB8034" w:rsidR="00FD042D" w:rsidRPr="00803577" w:rsidRDefault="00FD042D" w:rsidP="00224FCB">
      <w:pPr>
        <w:jc w:val="both"/>
      </w:pPr>
      <w:r w:rsidRPr="00233F15">
        <w:rPr>
          <w:b/>
        </w:rPr>
        <w:t>A</w:t>
      </w:r>
      <w:r w:rsidRPr="00233F15">
        <w:rPr>
          <w:b/>
        </w:rPr>
        <w:tab/>
      </w:r>
      <w:r>
        <w:t xml:space="preserve">A linear landscape of </w:t>
      </w:r>
      <w:r w:rsidR="00803577">
        <w:t xml:space="preserve">resistance to </w:t>
      </w:r>
      <w:r w:rsidR="00363EC3" w:rsidRPr="00233F15">
        <w:t xml:space="preserve">benomyl, </w:t>
      </w:r>
      <w:r w:rsidR="00803577">
        <w:t>mitoxantrone</w:t>
      </w:r>
      <w:r w:rsidRPr="00233F15">
        <w:t xml:space="preserve">, and </w:t>
      </w:r>
      <w:del w:id="39" w:author="Albi Celaj [2]" w:date="2018-12-07T15:12:00Z">
        <w:r w:rsidR="00803577" w:rsidDel="006571AE">
          <w:delText>fluconazole</w:delText>
        </w:r>
        <w:r w:rsidRPr="00233F15" w:rsidDel="006571AE">
          <w:delText xml:space="preserve"> </w:delText>
        </w:r>
      </w:del>
      <w:ins w:id="40" w:author="Albi Celaj [2]" w:date="2018-12-07T15:12:00Z">
        <w:r w:rsidR="006571AE">
          <w:t>valinomycin</w:t>
        </w:r>
        <w:r w:rsidR="006571AE" w:rsidRPr="00233F15">
          <w:t xml:space="preserve"> </w:t>
        </w:r>
      </w:ins>
      <w:r w:rsidR="00363EC3">
        <w:t>in</w:t>
      </w:r>
      <w:r w:rsidR="005E3D42">
        <w:t xml:space="preserve"> amongst </w:t>
      </w:r>
      <w:r w:rsidR="00363EC3">
        <w:t>5</w:t>
      </w:r>
      <w:r w:rsidR="005E3D42">
        <w:t xml:space="preserve">-gene groups.  The </w:t>
      </w:r>
      <w:r w:rsidR="00363EC3">
        <w:t>5</w:t>
      </w:r>
      <w:r w:rsidR="005E3D42">
        <w:t xml:space="preserve">-gene genotype of each group is indicated by the legend.  </w:t>
      </w:r>
      <w:r w:rsidR="00523E72">
        <w:t>Groups are arranged on the x-axis</w:t>
      </w:r>
      <w:r>
        <w:t xml:space="preserve"> by the number of knockou</w:t>
      </w:r>
      <w:r w:rsidR="005E3D42">
        <w:t>ts (with jitter added to improve</w:t>
      </w:r>
      <w:r w:rsidR="00523E72">
        <w:t xml:space="preserve"> clarity), and the y-axis</w:t>
      </w:r>
      <w:r w:rsidR="00D11030">
        <w:t xml:space="preserve"> by average</w:t>
      </w:r>
      <w:r>
        <w:t xml:space="preserve"> drug resistance.  Groups separated by </w:t>
      </w:r>
      <w:r w:rsidR="00363EC3">
        <w:t xml:space="preserve">a </w:t>
      </w:r>
      <w:r>
        <w:t xml:space="preserve">single </w:t>
      </w:r>
      <w:r w:rsidR="00363EC3">
        <w:t xml:space="preserve">additional </w:t>
      </w:r>
      <w:r>
        <w:t xml:space="preserve">knockout are connected </w:t>
      </w:r>
      <w:r w:rsidR="003C78BE">
        <w:t xml:space="preserve">by lines.  </w:t>
      </w:r>
      <w:r w:rsidR="00BE690F">
        <w:t xml:space="preserve">Solid lines indicate significant differences in resistance </w:t>
      </w:r>
      <w:r w:rsidR="00BE690F" w:rsidRPr="00233F15">
        <w:t xml:space="preserve">(Bonferroni-adjusted </w:t>
      </w:r>
      <w:r w:rsidR="00BE690F" w:rsidRPr="00AC7F48">
        <w:rPr>
          <w:i/>
        </w:rPr>
        <w:t>p</w:t>
      </w:r>
      <w:r w:rsidR="00BE690F" w:rsidRPr="00233F15">
        <w:t xml:space="preserve"> &lt; 0.05, Mann-Whitney U test)</w:t>
      </w:r>
      <w:r w:rsidR="00BE690F">
        <w:t>, otherwise dashed lines are used.</w:t>
      </w:r>
      <w:r>
        <w:t xml:space="preserve"> </w:t>
      </w:r>
      <w:r w:rsidR="00BE690F">
        <w:t>Linear landscapes for all pools are drawn</w:t>
      </w:r>
      <w:r>
        <w:t xml:space="preserve"> in </w:t>
      </w:r>
      <w:r w:rsidR="004452EF">
        <w:t xml:space="preserve">Figure </w:t>
      </w:r>
      <w:r w:rsidR="007E2236">
        <w:t>S</w:t>
      </w:r>
      <w:r w:rsidR="00BB089C">
        <w:t>7</w:t>
      </w:r>
      <w:r>
        <w:t>.</w:t>
      </w:r>
    </w:p>
    <w:p w14:paraId="5A4BC04E" w14:textId="435A7BA9" w:rsidR="007C32E8" w:rsidRDefault="006219B8" w:rsidP="00224FCB">
      <w:pPr>
        <w:jc w:val="both"/>
      </w:pPr>
      <w:r>
        <w:rPr>
          <w:b/>
        </w:rPr>
        <w:t>B</w:t>
      </w:r>
      <w:r w:rsidRPr="00233F15">
        <w:rPr>
          <w:b/>
        </w:rPr>
        <w:tab/>
      </w:r>
      <w:r w:rsidRPr="00233F15">
        <w:t xml:space="preserve">Distribution of </w:t>
      </w:r>
      <w:ins w:id="41" w:author="Albi Celaj [2]" w:date="2018-12-07T15:12:00Z">
        <w:r w:rsidR="006571AE">
          <w:t>valinomycin</w:t>
        </w:r>
      </w:ins>
      <w:del w:id="42" w:author="Albi Celaj [2]" w:date="2018-12-07T15:12:00Z">
        <w:r w:rsidRPr="00233F15" w:rsidDel="006571AE">
          <w:delText>fluconazole</w:delText>
        </w:r>
      </w:del>
      <w:r w:rsidRPr="00233F15">
        <w:t xml:space="preserve"> resistance amongst all </w:t>
      </w:r>
      <w:r w:rsidRPr="00233F15">
        <w:rPr>
          <w:i/>
        </w:rPr>
        <w:t>ybt1∆,</w:t>
      </w:r>
      <w:r w:rsidRPr="00233F15">
        <w:t xml:space="preserve"> </w:t>
      </w:r>
      <w:r w:rsidRPr="00233F15">
        <w:rPr>
          <w:i/>
        </w:rPr>
        <w:t>yor1∆</w:t>
      </w:r>
      <w:r w:rsidRPr="00233F15">
        <w:t>,</w:t>
      </w:r>
      <w:r w:rsidRPr="00233F15">
        <w:rPr>
          <w:i/>
        </w:rPr>
        <w:t xml:space="preserve"> snq2∆, ycf1∆, </w:t>
      </w:r>
      <w:r w:rsidRPr="00233F15">
        <w:t xml:space="preserve">and </w:t>
      </w:r>
      <w:r w:rsidRPr="00233F15">
        <w:rPr>
          <w:i/>
        </w:rPr>
        <w:t xml:space="preserve">pdr5∆ </w:t>
      </w:r>
      <w:r w:rsidRPr="00233F15">
        <w:t>knockout groups.  Group genot</w:t>
      </w:r>
      <w:r>
        <w:t xml:space="preserve">ype </w:t>
      </w:r>
      <w:r w:rsidR="003B5F45">
        <w:t xml:space="preserve">is indicated </w:t>
      </w:r>
      <w:r w:rsidR="00F01DC8">
        <w:t xml:space="preserve">for each line </w:t>
      </w:r>
      <w:r>
        <w:t xml:space="preserve">using the </w:t>
      </w:r>
      <w:r w:rsidR="00F65035">
        <w:t>same legend</w:t>
      </w:r>
      <w:r>
        <w:t xml:space="preserve"> as</w:t>
      </w:r>
      <w:r w:rsidRPr="00233F15">
        <w:t xml:space="preserve"> in A</w:t>
      </w:r>
      <w:r>
        <w:t>)</w:t>
      </w:r>
      <w:r w:rsidR="00D103D0">
        <w:t>.</w:t>
      </w:r>
      <w:r w:rsidRPr="00233F15">
        <w:t xml:space="preserve"> </w:t>
      </w:r>
      <w:r w:rsidR="00C7777B">
        <w:t>All</w:t>
      </w:r>
      <w:r w:rsidR="007C4A24">
        <w:t xml:space="preserve"> </w:t>
      </w:r>
      <w:r w:rsidRPr="00233F15">
        <w:rPr>
          <w:i/>
        </w:rPr>
        <w:t xml:space="preserve">pdr5∆ </w:t>
      </w:r>
      <w:r w:rsidRPr="00233F15">
        <w:t xml:space="preserve">groups </w:t>
      </w:r>
      <w:r w:rsidR="007C4A24">
        <w:t>(</w:t>
      </w:r>
      <w:r w:rsidR="00363EC3">
        <w:t>dark blue</w:t>
      </w:r>
      <w:r w:rsidR="007C4A24">
        <w:t xml:space="preserve">) </w:t>
      </w:r>
      <w:r w:rsidRPr="00233F15">
        <w:t xml:space="preserve">are paired with their corresponding </w:t>
      </w:r>
      <w:r w:rsidRPr="00233F15">
        <w:rPr>
          <w:i/>
        </w:rPr>
        <w:t>PDR5</w:t>
      </w:r>
      <w:r w:rsidR="00D103D0">
        <w:rPr>
          <w:i/>
        </w:rPr>
        <w:t>+</w:t>
      </w:r>
      <w:r w:rsidR="00FE00A1">
        <w:t xml:space="preserve"> equivalent </w:t>
      </w:r>
      <w:r w:rsidR="007C4A24">
        <w:t>(grey)</w:t>
      </w:r>
      <w:r w:rsidRPr="00233F15">
        <w:t xml:space="preserve">.  </w:t>
      </w:r>
    </w:p>
    <w:p w14:paraId="630DCB93" w14:textId="45345DC5" w:rsidR="005A78CA" w:rsidRPr="005A78CA" w:rsidRDefault="006219B8" w:rsidP="00224FCB">
      <w:pPr>
        <w:jc w:val="both"/>
      </w:pPr>
      <w:r>
        <w:rPr>
          <w:b/>
        </w:rPr>
        <w:t>C</w:t>
      </w:r>
      <w:r w:rsidR="00D1612A" w:rsidRPr="00233F15">
        <w:rPr>
          <w:b/>
        </w:rPr>
        <w:tab/>
      </w:r>
      <w:r w:rsidR="00C87A4E" w:rsidRPr="00233F15">
        <w:t>A linear model was used to formally determine significant</w:t>
      </w:r>
      <w:r w:rsidR="00E90256">
        <w:t xml:space="preserve"> gene knockout and genetic interaction effects mediating resistance to the tested drugs</w:t>
      </w:r>
      <w:r w:rsidR="00625610">
        <w:t xml:space="preserve"> (see Methods)</w:t>
      </w:r>
      <w:r w:rsidR="00E90256">
        <w:t>.  Linear model terms</w:t>
      </w:r>
      <w:r w:rsidR="00143AC7">
        <w:t xml:space="preserve"> </w:t>
      </w:r>
      <w:r w:rsidR="00E90256">
        <w:t xml:space="preserve">which were significant </w:t>
      </w:r>
      <w:r w:rsidR="00E90256" w:rsidRPr="00233F15">
        <w:t xml:space="preserve">(Bonferroni adjusted </w:t>
      </w:r>
      <w:r w:rsidR="00AC7F48" w:rsidRPr="00AC7F48">
        <w:rPr>
          <w:i/>
        </w:rPr>
        <w:t>p</w:t>
      </w:r>
      <w:r w:rsidR="00E90256" w:rsidRPr="00233F15">
        <w:t xml:space="preserve"> &lt; 0.05) </w:t>
      </w:r>
      <w:r w:rsidR="00511F79">
        <w:t>in a</w:t>
      </w:r>
      <w:r w:rsidR="00E90256">
        <w:t xml:space="preserve"> given drug are coloured according the legend on the </w:t>
      </w:r>
      <w:ins w:id="43" w:author="Albi Celaj [2]" w:date="2018-12-07T15:14:00Z">
        <w:r w:rsidR="001722E9">
          <w:t>right</w:t>
        </w:r>
      </w:ins>
      <w:del w:id="44" w:author="Albi Celaj [2]" w:date="2018-12-07T15:14:00Z">
        <w:r w:rsidR="00E90256" w:rsidDel="001722E9">
          <w:delText>left</w:delText>
        </w:r>
      </w:del>
      <w:r w:rsidR="00E90256">
        <w:t xml:space="preserve">.  </w:t>
      </w:r>
      <w:ins w:id="45" w:author="Albi Celaj [2]" w:date="2018-12-07T15:14:00Z">
        <w:r w:rsidR="001722E9">
          <w:t xml:space="preserve">Maximum and minimum scale values are determined by the median absolute deviation </w:t>
        </w:r>
      </w:ins>
      <w:ins w:id="46" w:author="Albi Celaj [2]" w:date="2018-12-07T15:15:00Z">
        <w:r w:rsidR="001722E9">
          <w:t>of the log(resistance)</w:t>
        </w:r>
      </w:ins>
      <w:ins w:id="47" w:author="Albi Celaj [2]" w:date="2018-12-07T15:16:00Z">
        <w:r w:rsidR="001722E9">
          <w:t xml:space="preserve"> in that drug</w:t>
        </w:r>
      </w:ins>
      <w:ins w:id="48" w:author="Albi Celaj [2]" w:date="2018-12-07T15:15:00Z">
        <w:r w:rsidR="001722E9">
          <w:t xml:space="preserve">.  </w:t>
        </w:r>
      </w:ins>
      <w:del w:id="49" w:author="Albi Celaj [2]" w:date="2018-12-07T15:16:00Z">
        <w:r w:rsidR="00DA6783" w:rsidDel="001722E9">
          <w:delText xml:space="preserve">Other </w:delText>
        </w:r>
      </w:del>
      <w:ins w:id="50" w:author="Albi Celaj [2]" w:date="2018-12-07T15:16:00Z">
        <w:r w:rsidR="001722E9">
          <w:t xml:space="preserve">Non-significant </w:t>
        </w:r>
      </w:ins>
      <w:r w:rsidR="00DA6783">
        <w:t xml:space="preserve">terms are coloured in </w:t>
      </w:r>
      <w:r w:rsidR="00DA6783">
        <w:lastRenderedPageBreak/>
        <w:t xml:space="preserve">grey.  </w:t>
      </w:r>
      <w:r w:rsidR="00D448AE">
        <w:rPr>
          <w:lang w:val="el-GR"/>
        </w:rPr>
        <w:t>ε</w:t>
      </w:r>
      <w:r w:rsidR="00D448AE">
        <w:rPr>
          <w:lang w:val="en-CA"/>
        </w:rPr>
        <w:t xml:space="preserve"> terms represent n-way interactions (see Methods).</w:t>
      </w:r>
      <w:r w:rsidR="00E555C1">
        <w:rPr>
          <w:lang w:val="en-CA"/>
        </w:rPr>
        <w:t xml:space="preserve"> </w:t>
      </w:r>
      <w:r w:rsidR="00D448AE">
        <w:rPr>
          <w:lang w:val="en-CA"/>
        </w:rPr>
        <w:t xml:space="preserve"> </w:t>
      </w:r>
      <w:r w:rsidR="00EA1649" w:rsidRPr="00233F15">
        <w:t>Coeffic</w:t>
      </w:r>
      <w:ins w:id="51" w:author="Albi Celaj [2]" w:date="2018-12-07T15:12:00Z">
        <w:r w:rsidR="008B19D7">
          <w:t>i</w:t>
        </w:r>
      </w:ins>
      <w:r w:rsidR="00EA1649" w:rsidRPr="00233F15">
        <w:t xml:space="preserve">ents are sorted by </w:t>
      </w:r>
      <w:r w:rsidR="007153D9">
        <w:t>term complexity.  Term complexity</w:t>
      </w:r>
      <w:r w:rsidR="00DA6783">
        <w:t xml:space="preserve"> i</w:t>
      </w:r>
      <w:r w:rsidR="00D448AE">
        <w:t xml:space="preserve">s also indicated by the </w:t>
      </w:r>
      <w:r w:rsidR="005358A0">
        <w:t xml:space="preserve">grey </w:t>
      </w:r>
      <w:commentRangeStart w:id="52"/>
      <w:commentRangeStart w:id="53"/>
      <w:r w:rsidR="006628D0">
        <w:t>colour</w:t>
      </w:r>
      <w:commentRangeEnd w:id="52"/>
      <w:r w:rsidR="006628D0">
        <w:rPr>
          <w:rStyle w:val="CommentReference"/>
          <w:rFonts w:asciiTheme="minorHAnsi" w:hAnsiTheme="minorHAnsi" w:cstheme="minorBidi"/>
        </w:rPr>
        <w:commentReference w:id="52"/>
      </w:r>
      <w:commentRangeEnd w:id="53"/>
      <w:r w:rsidR="006628D0">
        <w:rPr>
          <w:rStyle w:val="CommentReference"/>
          <w:rFonts w:asciiTheme="minorHAnsi" w:hAnsiTheme="minorHAnsi" w:cstheme="minorBidi"/>
        </w:rPr>
        <w:commentReference w:id="53"/>
      </w:r>
      <w:r w:rsidR="00D448AE">
        <w:t xml:space="preserve"> scale </w:t>
      </w:r>
      <w:r w:rsidR="00511F79">
        <w:t>on the top</w:t>
      </w:r>
      <w:r w:rsidR="00D448AE">
        <w:t xml:space="preserve"> of the heatmap.</w:t>
      </w:r>
    </w:p>
    <w:p w14:paraId="5A224BF4" w14:textId="77777777" w:rsidR="00A03E04" w:rsidRDefault="00A03E04" w:rsidP="00224FCB">
      <w:pPr>
        <w:jc w:val="both"/>
        <w:rPr>
          <w:b/>
          <w:color w:val="000000" w:themeColor="text1"/>
        </w:rPr>
      </w:pPr>
    </w:p>
    <w:p w14:paraId="2347C136" w14:textId="0405FBAB" w:rsidR="005A78CA" w:rsidRPr="00DA75F4" w:rsidRDefault="00E555C1" w:rsidP="00224FCB">
      <w:pPr>
        <w:jc w:val="both"/>
        <w:rPr>
          <w:color w:val="7F7F7F" w:themeColor="text1" w:themeTint="80"/>
        </w:rPr>
      </w:pPr>
      <w:r>
        <w:rPr>
          <w:b/>
          <w:color w:val="000000" w:themeColor="text1"/>
        </w:rPr>
        <w:t xml:space="preserve">Figure 4.  </w:t>
      </w:r>
      <w:r w:rsidR="009711FA">
        <w:rPr>
          <w:color w:val="000000" w:themeColor="text1"/>
        </w:rPr>
        <w:t>Modeling and interpreting</w:t>
      </w:r>
      <w:r w:rsidR="005A78CA" w:rsidRPr="00DA75F4">
        <w:rPr>
          <w:color w:val="000000" w:themeColor="text1"/>
        </w:rPr>
        <w:t xml:space="preserve"> a complex genetic landscap</w:t>
      </w:r>
      <w:r w:rsidR="005F1A1C">
        <w:rPr>
          <w:color w:val="000000" w:themeColor="text1"/>
        </w:rPr>
        <w:t>e</w:t>
      </w:r>
      <w:r w:rsidR="005A78CA" w:rsidRPr="00DA75F4">
        <w:rPr>
          <w:color w:val="000000" w:themeColor="text1"/>
        </w:rPr>
        <w:t>.</w:t>
      </w:r>
    </w:p>
    <w:p w14:paraId="0041EDD7" w14:textId="7896B073" w:rsidR="003C2082" w:rsidRPr="00E36F4E" w:rsidRDefault="005A78CA" w:rsidP="00224FCB">
      <w:pPr>
        <w:jc w:val="both"/>
      </w:pPr>
      <w:r w:rsidRPr="00DA75F4">
        <w:rPr>
          <w:b/>
        </w:rPr>
        <w:t>A</w:t>
      </w:r>
      <w:r w:rsidRPr="00DA75F4">
        <w:rPr>
          <w:b/>
        </w:rPr>
        <w:tab/>
      </w:r>
      <w:r w:rsidR="00BD0859">
        <w:t xml:space="preserve">A neural network model was created to infer transporter-drug and transporter-transporter relationships from the engineered population profiles.  </w:t>
      </w:r>
      <w:r w:rsidR="003C2082">
        <w:t>The 16-transporter genotype (</w:t>
      </w:r>
      <w:r w:rsidR="003C2082" w:rsidRPr="003C2082">
        <w:rPr>
          <w:b/>
          <w:i/>
        </w:rPr>
        <w:t>G</w:t>
      </w:r>
      <w:r w:rsidR="003C2082">
        <w:t>), is given as input to the model</w:t>
      </w:r>
      <w:r w:rsidR="00831999">
        <w:t xml:space="preserve"> as a binary variable (1 = presence, 0 = absence for each transporter) </w:t>
      </w:r>
      <w:r w:rsidR="003C2082">
        <w:t>, and the activity of each transporter (</w:t>
      </w:r>
      <w:r w:rsidR="003C2082" w:rsidRPr="003C2082">
        <w:rPr>
          <w:b/>
          <w:i/>
        </w:rPr>
        <w:t>A</w:t>
      </w:r>
      <w:r w:rsidR="003C2082" w:rsidRPr="003C2082">
        <w:t>)</w:t>
      </w:r>
      <w:r w:rsidR="00990CD4">
        <w:t xml:space="preserve"> is computed by the set of learned transporter-transporter influence weights (</w:t>
      </w:r>
      <w:r w:rsidR="00990CD4" w:rsidRPr="00990CD4">
        <w:rPr>
          <w:b/>
          <w:i/>
        </w:rPr>
        <w:t>I</w:t>
      </w:r>
      <w:r w:rsidR="00990CD4">
        <w:t xml:space="preserve">), </w:t>
      </w:r>
      <w:r w:rsidR="00B454B3">
        <w:t>and is multiplied element-wise by</w:t>
      </w:r>
      <w:r w:rsidR="00990CD4">
        <w:t xml:space="preserve"> </w:t>
      </w:r>
      <w:r w:rsidR="00990CD4" w:rsidRPr="003C2082">
        <w:rPr>
          <w:b/>
          <w:i/>
        </w:rPr>
        <w:t>G</w:t>
      </w:r>
      <w:r w:rsidR="00990CD4" w:rsidRPr="004B71FB">
        <w:t xml:space="preserve">.  </w:t>
      </w:r>
      <w:r w:rsidR="004B71FB">
        <w:t>Resistance to each of the 16 tested compounds (</w:t>
      </w:r>
      <w:r w:rsidR="004B71FB" w:rsidRPr="004B71FB">
        <w:rPr>
          <w:b/>
          <w:i/>
        </w:rPr>
        <w:t>R</w:t>
      </w:r>
      <w:r w:rsidR="004B71FB" w:rsidRPr="004B71FB">
        <w:t>)</w:t>
      </w:r>
      <w:r w:rsidR="004B71FB">
        <w:t xml:space="preserve"> is then computed by transporter-drug efflux weights (</w:t>
      </w:r>
      <w:r w:rsidR="004B71FB" w:rsidRPr="004B71FB">
        <w:rPr>
          <w:b/>
          <w:i/>
        </w:rPr>
        <w:t>E</w:t>
      </w:r>
      <w:r w:rsidR="004B71FB" w:rsidRPr="004B71FB">
        <w:t>)</w:t>
      </w:r>
      <w:r w:rsidR="004B71FB">
        <w:t xml:space="preserve">.  Appropriate weights for </w:t>
      </w:r>
      <w:r w:rsidR="004B71FB" w:rsidRPr="004B71FB">
        <w:rPr>
          <w:b/>
          <w:i/>
        </w:rPr>
        <w:t>I</w:t>
      </w:r>
      <w:r w:rsidR="004B71FB">
        <w:t xml:space="preserve"> and </w:t>
      </w:r>
      <w:r w:rsidR="004B71FB" w:rsidRPr="004B71FB">
        <w:rPr>
          <w:b/>
          <w:i/>
        </w:rPr>
        <w:t>E</w:t>
      </w:r>
      <w:r w:rsidR="004B71FB">
        <w:rPr>
          <w:b/>
        </w:rPr>
        <w:t xml:space="preserve"> </w:t>
      </w:r>
      <w:r w:rsidR="00E36F4E">
        <w:t>are learned using stochastic gradient descent and backpropagation using the engineered population profiling data</w:t>
      </w:r>
      <w:r w:rsidR="00831999">
        <w:t xml:space="preserve"> such that mean-squared error is minimized between </w:t>
      </w:r>
      <w:r w:rsidR="00831999" w:rsidRPr="00831999">
        <w:rPr>
          <w:b/>
          <w:i/>
        </w:rPr>
        <w:t>R</w:t>
      </w:r>
      <w:r w:rsidR="00831999">
        <w:rPr>
          <w:b/>
          <w:i/>
        </w:rPr>
        <w:t xml:space="preserve"> </w:t>
      </w:r>
      <w:r w:rsidR="00831999">
        <w:t xml:space="preserve">and measured resistance.  In addition, a positive constraint is placed on </w:t>
      </w:r>
      <w:r w:rsidR="00831999">
        <w:rPr>
          <w:b/>
          <w:i/>
        </w:rPr>
        <w:t>E</w:t>
      </w:r>
      <w:r w:rsidR="00831999">
        <w:t xml:space="preserve"> and regularization is added to the model </w:t>
      </w:r>
      <w:r w:rsidR="00A978F8">
        <w:t>(Methods).</w:t>
      </w:r>
    </w:p>
    <w:p w14:paraId="62CA6A0C" w14:textId="6ABD8BA0" w:rsidR="00A978F8" w:rsidRDefault="0080721A" w:rsidP="00224FCB">
      <w:pPr>
        <w:jc w:val="both"/>
        <w:rPr>
          <w:color w:val="000000" w:themeColor="text1"/>
        </w:rPr>
      </w:pPr>
      <w:r>
        <w:rPr>
          <w:b/>
          <w:color w:val="000000" w:themeColor="text1"/>
        </w:rPr>
        <w:t>B</w:t>
      </w:r>
      <w:r>
        <w:rPr>
          <w:b/>
          <w:color w:val="000000" w:themeColor="text1"/>
        </w:rPr>
        <w:tab/>
      </w:r>
      <w:r w:rsidR="00A978F8">
        <w:rPr>
          <w:color w:val="000000" w:themeColor="text1"/>
        </w:rPr>
        <w:t xml:space="preserve">Weights learned by the neural network model after </w:t>
      </w:r>
      <w:r w:rsidR="00471074">
        <w:rPr>
          <w:color w:val="000000" w:themeColor="text1"/>
        </w:rPr>
        <w:t xml:space="preserve">training and </w:t>
      </w:r>
      <w:r w:rsidR="00A978F8">
        <w:rPr>
          <w:color w:val="000000" w:themeColor="text1"/>
        </w:rPr>
        <w:t>pruning are shown</w:t>
      </w:r>
      <w:r w:rsidR="00471074">
        <w:rPr>
          <w:color w:val="000000" w:themeColor="text1"/>
        </w:rPr>
        <w:t xml:space="preserve">.  </w:t>
      </w:r>
      <w:r w:rsidR="00B80B34">
        <w:rPr>
          <w:color w:val="000000" w:themeColor="text1"/>
        </w:rPr>
        <w:t>All</w:t>
      </w:r>
      <w:r w:rsidR="00585309">
        <w:rPr>
          <w:color w:val="000000" w:themeColor="text1"/>
        </w:rPr>
        <w:t xml:space="preserve"> non-zero</w:t>
      </w:r>
      <w:r w:rsidR="00B80B34">
        <w:rPr>
          <w:color w:val="000000" w:themeColor="text1"/>
        </w:rPr>
        <w:t xml:space="preserve"> </w:t>
      </w:r>
      <w:r w:rsidR="00B80B34">
        <w:rPr>
          <w:b/>
          <w:i/>
          <w:color w:val="000000" w:themeColor="text1"/>
        </w:rPr>
        <w:t>I</w:t>
      </w:r>
      <w:r w:rsidR="00B80B34">
        <w:rPr>
          <w:b/>
          <w:color w:val="000000" w:themeColor="text1"/>
        </w:rPr>
        <w:t xml:space="preserve"> </w:t>
      </w:r>
      <w:r w:rsidR="00B80B34">
        <w:rPr>
          <w:color w:val="000000" w:themeColor="text1"/>
        </w:rPr>
        <w:t>weights learned by the model were negative.</w:t>
      </w:r>
    </w:p>
    <w:p w14:paraId="79F6736A" w14:textId="77777777" w:rsidR="004557DE" w:rsidRDefault="004557DE" w:rsidP="004557DE">
      <w:pPr>
        <w:jc w:val="both"/>
        <w:rPr>
          <w:color w:val="000000" w:themeColor="text1"/>
        </w:rPr>
      </w:pPr>
      <w:commentRangeStart w:id="54"/>
      <w:r>
        <w:rPr>
          <w:b/>
          <w:color w:val="000000" w:themeColor="text1"/>
        </w:rPr>
        <w:t>C</w:t>
      </w:r>
      <w:r>
        <w:rPr>
          <w:b/>
          <w:color w:val="000000" w:themeColor="text1"/>
        </w:rPr>
        <w:tab/>
      </w:r>
      <w:r>
        <w:rPr>
          <w:color w:val="000000" w:themeColor="text1"/>
        </w:rPr>
        <w:t>Comparing the normalized resistance of each strain measured by engineered population profiling to resistances modelled by the neural network.</w:t>
      </w:r>
    </w:p>
    <w:p w14:paraId="0682DE71" w14:textId="7EB6A73C" w:rsidR="001722E9" w:rsidRPr="001722E9" w:rsidRDefault="004557DE" w:rsidP="004557DE">
      <w:pPr>
        <w:jc w:val="both"/>
        <w:rPr>
          <w:ins w:id="55" w:author="Albi Celaj [2]" w:date="2018-12-07T15:16:00Z"/>
          <w:color w:val="000000" w:themeColor="text1"/>
        </w:rPr>
      </w:pPr>
      <w:r>
        <w:rPr>
          <w:b/>
          <w:color w:val="000000" w:themeColor="text1"/>
        </w:rPr>
        <w:t>D</w:t>
      </w:r>
      <w:commentRangeEnd w:id="54"/>
      <w:r>
        <w:rPr>
          <w:rStyle w:val="CommentReference"/>
          <w:rFonts w:asciiTheme="minorHAnsi" w:hAnsiTheme="minorHAnsi" w:cstheme="minorBidi"/>
        </w:rPr>
        <w:commentReference w:id="54"/>
      </w:r>
      <w:ins w:id="56" w:author="Albi Celaj [2]" w:date="2018-12-07T15:17:00Z">
        <w:r w:rsidR="001722E9">
          <w:rPr>
            <w:color w:val="000000" w:themeColor="text1"/>
          </w:rPr>
          <w:tab/>
          <w:t xml:space="preserve">Comparing the neural model in valinomycin to the observed resistances for each five-gene knockout group.  </w:t>
        </w:r>
      </w:ins>
      <w:ins w:id="57" w:author="Albi Celaj [2]" w:date="2018-12-07T15:20:00Z">
        <w:r w:rsidR="001722E9">
          <w:rPr>
            <w:color w:val="000000" w:themeColor="text1"/>
          </w:rPr>
          <w:t xml:space="preserve">The neural network weights (top) are shown for the original model (top-left) and </w:t>
        </w:r>
      </w:ins>
      <w:ins w:id="58" w:author="Albi Celaj [2]" w:date="2018-12-07T15:23:00Z">
        <w:r w:rsidR="00DE1226">
          <w:rPr>
            <w:color w:val="000000" w:themeColor="text1"/>
          </w:rPr>
          <w:t>one</w:t>
        </w:r>
      </w:ins>
      <w:ins w:id="59" w:author="Albi Celaj [2]" w:date="2018-12-07T15:20:00Z">
        <w:r w:rsidR="001722E9">
          <w:rPr>
            <w:color w:val="000000" w:themeColor="text1"/>
          </w:rPr>
          <w:t xml:space="preserve"> trained with an extra always-present node in the activity layer</w:t>
        </w:r>
      </w:ins>
      <w:ins w:id="60" w:author="Albi Celaj [2]" w:date="2018-12-07T15:23:00Z">
        <w:r w:rsidR="00DE1226">
          <w:rPr>
            <w:color w:val="000000" w:themeColor="text1"/>
          </w:rPr>
          <w:t xml:space="preserve"> to model </w:t>
        </w:r>
      </w:ins>
      <w:ins w:id="61" w:author="Albi Celaj [2]" w:date="2018-12-07T15:25:00Z">
        <w:r w:rsidR="009A06E9">
          <w:rPr>
            <w:color w:val="000000" w:themeColor="text1"/>
          </w:rPr>
          <w:t xml:space="preserve">potential </w:t>
        </w:r>
      </w:ins>
      <w:ins w:id="62" w:author="Albi Celaj [2]" w:date="2018-12-07T15:23:00Z">
        <w:r w:rsidR="00DE1226">
          <w:rPr>
            <w:color w:val="000000" w:themeColor="text1"/>
          </w:rPr>
          <w:t>influence of a hidden resistance factor</w:t>
        </w:r>
      </w:ins>
      <w:ins w:id="63" w:author="Albi Celaj [2]" w:date="2018-12-07T15:20:00Z">
        <w:r w:rsidR="001722E9">
          <w:rPr>
            <w:color w:val="000000" w:themeColor="text1"/>
          </w:rPr>
          <w:t xml:space="preserve"> (top right).  </w:t>
        </w:r>
      </w:ins>
      <w:ins w:id="64" w:author="Albi Celaj [2]" w:date="2018-12-07T15:26:00Z">
        <w:r w:rsidR="00FF0877">
          <w:rPr>
            <w:color w:val="000000" w:themeColor="text1"/>
          </w:rPr>
          <w:t xml:space="preserve">At the bottom, </w:t>
        </w:r>
        <w:r w:rsidR="00FF0877">
          <w:t>strains were grouped</w:t>
        </w:r>
        <w:r w:rsidR="00996C72">
          <w:t xml:space="preserve"> </w:t>
        </w:r>
      </w:ins>
      <w:ins w:id="65" w:author="Albi Celaj [2]" w:date="2018-12-07T15:27:00Z">
        <w:r w:rsidR="00996C72">
          <w:t>by</w:t>
        </w:r>
      </w:ins>
      <w:ins w:id="66" w:author="Albi Celaj [2]" w:date="2018-12-07T15:26:00Z">
        <w:r w:rsidR="00FF0877" w:rsidRPr="00233F15">
          <w:t xml:space="preserve"> knockout genotype</w:t>
        </w:r>
        <w:r w:rsidR="00FF0877">
          <w:t>s</w:t>
        </w:r>
        <w:r w:rsidR="00FF0877" w:rsidRPr="00233F15">
          <w:t xml:space="preserve"> at </w:t>
        </w:r>
        <w:r w:rsidR="00FF0877" w:rsidRPr="00233F15">
          <w:rPr>
            <w:i/>
          </w:rPr>
          <w:t xml:space="preserve">pdr5∆, snq2∆, ybt1∆, ycf1∆, </w:t>
        </w:r>
        <w:r w:rsidR="00FF0877" w:rsidRPr="00233F15">
          <w:t xml:space="preserve">and </w:t>
        </w:r>
        <w:r w:rsidR="00FF0877" w:rsidRPr="00233F15">
          <w:rPr>
            <w:i/>
          </w:rPr>
          <w:t>yor1∆</w:t>
        </w:r>
        <w:r w:rsidR="00FF0877">
          <w:t xml:space="preserve">. </w:t>
        </w:r>
        <w:r w:rsidR="00FF0877" w:rsidRPr="00233F15">
          <w:t>Each poi</w:t>
        </w:r>
        <w:r w:rsidR="00FF0877">
          <w:t xml:space="preserve">nt represents the mean resistance of a group of strains containing the 5-locus genotype </w:t>
        </w:r>
        <w:r w:rsidR="00FF0877" w:rsidRPr="00233F15">
          <w:t xml:space="preserve">indicated by the </w:t>
        </w:r>
        <w:r w:rsidR="00FF0877">
          <w:t xml:space="preserve">legend, either as modeled by the </w:t>
        </w:r>
      </w:ins>
      <w:ins w:id="67" w:author="Albi Celaj [2]" w:date="2018-12-07T15:27:00Z">
        <w:r w:rsidR="00FF0877">
          <w:t xml:space="preserve">corresponding </w:t>
        </w:r>
      </w:ins>
      <w:ins w:id="68" w:author="Albi Celaj [2]" w:date="2018-12-07T15:26:00Z">
        <w:r w:rsidR="00FF0877">
          <w:t>neural network (x-axis) or as measured in the data (y-axis).  Correlation in the top left is shown for all data, then only for the 5-locus groups in parentheses.</w:t>
        </w:r>
      </w:ins>
    </w:p>
    <w:p w14:paraId="659C50EB" w14:textId="77777777" w:rsidR="001722E9" w:rsidRDefault="001722E9" w:rsidP="00224FCB">
      <w:pPr>
        <w:jc w:val="both"/>
        <w:rPr>
          <w:ins w:id="69" w:author="Albi Celaj [2]" w:date="2018-12-07T15:16:00Z"/>
          <w:color w:val="000000" w:themeColor="text1"/>
        </w:rPr>
      </w:pPr>
    </w:p>
    <w:p w14:paraId="1DCD7BBC" w14:textId="77777777" w:rsidR="001722E9" w:rsidRDefault="001722E9" w:rsidP="00224FCB">
      <w:pPr>
        <w:jc w:val="both"/>
        <w:rPr>
          <w:color w:val="000000" w:themeColor="text1"/>
        </w:rPr>
      </w:pPr>
    </w:p>
    <w:p w14:paraId="1943CAA4" w14:textId="26FF8E2B" w:rsidR="00996C72" w:rsidRDefault="00996C72" w:rsidP="00224FCB">
      <w:pPr>
        <w:jc w:val="both"/>
        <w:rPr>
          <w:ins w:id="70" w:author="Albi Celaj [2]" w:date="2018-12-07T15:28:00Z"/>
          <w:color w:val="000000" w:themeColor="text1"/>
        </w:rPr>
      </w:pPr>
      <w:ins w:id="71" w:author="Albi Celaj [2]" w:date="2018-12-07T15:28:00Z">
        <w:r>
          <w:rPr>
            <w:b/>
            <w:color w:val="000000" w:themeColor="text1"/>
          </w:rPr>
          <w:t xml:space="preserve">Figure 5. </w:t>
        </w:r>
        <w:r>
          <w:rPr>
            <w:color w:val="000000" w:themeColor="text1"/>
          </w:rPr>
          <w:t>Further modeling and exploring of ABC-16 mediated fluconazole resistance.</w:t>
        </w:r>
      </w:ins>
    </w:p>
    <w:p w14:paraId="210A6634" w14:textId="6311C416" w:rsidR="00996C72" w:rsidRDefault="00330ADB" w:rsidP="00224FCB">
      <w:pPr>
        <w:jc w:val="both"/>
        <w:rPr>
          <w:ins w:id="72" w:author="Albi Celaj [2]" w:date="2018-12-07T15:29:00Z"/>
        </w:rPr>
      </w:pPr>
      <w:ins w:id="73" w:author="Albi Celaj [2]" w:date="2018-12-07T15:29:00Z">
        <w:r>
          <w:rPr>
            <w:b/>
            <w:color w:val="000000" w:themeColor="text1"/>
          </w:rPr>
          <w:t>A</w:t>
        </w:r>
        <w:r>
          <w:rPr>
            <w:b/>
            <w:color w:val="000000" w:themeColor="text1"/>
          </w:rPr>
          <w:tab/>
        </w:r>
        <w:r>
          <w:rPr>
            <w:color w:val="000000" w:themeColor="text1"/>
          </w:rPr>
          <w:t xml:space="preserve">As in Figure 3A, </w:t>
        </w:r>
        <w:r>
          <w:t>a linear landscape of fluconazole resistance is shown .</w:t>
        </w:r>
      </w:ins>
    </w:p>
    <w:p w14:paraId="064D745E" w14:textId="3E61D60A" w:rsidR="00330ADB" w:rsidRPr="001722E9" w:rsidRDefault="00330ADB" w:rsidP="000B3F65">
      <w:pPr>
        <w:jc w:val="both"/>
        <w:rPr>
          <w:ins w:id="74" w:author="Albi Celaj [2]" w:date="2018-12-07T15:30:00Z"/>
          <w:color w:val="000000" w:themeColor="text1"/>
        </w:rPr>
      </w:pPr>
      <w:ins w:id="75" w:author="Albi Celaj [2]" w:date="2018-12-07T15:30:00Z">
        <w:r>
          <w:rPr>
            <w:b/>
          </w:rPr>
          <w:t>B</w:t>
        </w:r>
        <w:r>
          <w:tab/>
        </w:r>
        <w:r>
          <w:rPr>
            <w:color w:val="000000" w:themeColor="text1"/>
          </w:rPr>
          <w:t xml:space="preserve">Comparing the neural model in fluconazole to the observed resistances for each five-gene knockout group.  The neural network weights (top) are shown for the original model (top-left) and one trained with an extra always-present </w:t>
        </w:r>
      </w:ins>
      <w:ins w:id="76" w:author="Albi Celaj [2]" w:date="2018-12-07T15:35:00Z">
        <w:r w:rsidR="000B3F65">
          <w:rPr>
            <w:color w:val="000000" w:themeColor="text1"/>
          </w:rPr>
          <w:t xml:space="preserve">‘hidden’ </w:t>
        </w:r>
      </w:ins>
      <w:ins w:id="77" w:author="Albi Celaj [2]" w:date="2018-12-07T15:30:00Z">
        <w:r>
          <w:rPr>
            <w:color w:val="000000" w:themeColor="text1"/>
          </w:rPr>
          <w:t xml:space="preserve">node </w:t>
        </w:r>
      </w:ins>
      <w:ins w:id="78" w:author="Albi Celaj [2]" w:date="2018-12-07T15:32:00Z">
        <w:r>
          <w:rPr>
            <w:color w:val="000000" w:themeColor="text1"/>
          </w:rPr>
          <w:t xml:space="preserve">between the </w:t>
        </w:r>
        <w:r>
          <w:rPr>
            <w:b/>
            <w:i/>
            <w:color w:val="000000" w:themeColor="text1"/>
          </w:rPr>
          <w:t>G</w:t>
        </w:r>
        <w:r>
          <w:rPr>
            <w:color w:val="000000" w:themeColor="text1"/>
          </w:rPr>
          <w:t xml:space="preserve"> and </w:t>
        </w:r>
        <w:r>
          <w:rPr>
            <w:b/>
            <w:i/>
            <w:color w:val="000000" w:themeColor="text1"/>
          </w:rPr>
          <w:t>A</w:t>
        </w:r>
        <w:r>
          <w:rPr>
            <w:color w:val="000000" w:themeColor="text1"/>
          </w:rPr>
          <w:t xml:space="preserve"> layer to model potential non-linear influence of Pdr5</w:t>
        </w:r>
      </w:ins>
      <w:ins w:id="79" w:author="Albi Celaj [2]" w:date="2018-12-07T15:33:00Z">
        <w:r w:rsidR="000B3F65">
          <w:rPr>
            <w:color w:val="000000" w:themeColor="text1"/>
          </w:rPr>
          <w:t xml:space="preserve"> (see Methods for details, top right).</w:t>
        </w:r>
      </w:ins>
      <w:ins w:id="80" w:author="Albi Celaj [2]" w:date="2018-12-07T15:30:00Z">
        <w:r>
          <w:rPr>
            <w:color w:val="000000" w:themeColor="text1"/>
          </w:rPr>
          <w:t xml:space="preserve"> At the bottom, </w:t>
        </w:r>
        <w:r>
          <w:t>strains were grouped by</w:t>
        </w:r>
        <w:r w:rsidRPr="00233F15">
          <w:t xml:space="preserve">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the mean resistance of a group of strains containing the 5-locus genotype </w:t>
        </w:r>
        <w:r w:rsidRPr="00233F15">
          <w:t xml:space="preserve">indicated by the </w:t>
        </w:r>
        <w:r>
          <w:t>legend, either as modeled by the corresponding neural network (x-axis) or as measured in the data (y-axis).  Correlation in the top left is shown for all data, then only for the 5-locus groups in parentheses.</w:t>
        </w:r>
      </w:ins>
    </w:p>
    <w:p w14:paraId="2207A608" w14:textId="5BA15000" w:rsidR="005A78CA" w:rsidRPr="006A3425" w:rsidRDefault="000B3F65" w:rsidP="00224FCB">
      <w:pPr>
        <w:jc w:val="both"/>
        <w:rPr>
          <w:color w:val="000000" w:themeColor="text1"/>
        </w:rPr>
      </w:pPr>
      <w:ins w:id="81" w:author="Albi Celaj [2]" w:date="2018-12-07T15:33:00Z">
        <w:r>
          <w:rPr>
            <w:b/>
            <w:color w:val="000000" w:themeColor="text1"/>
          </w:rPr>
          <w:t>C</w:t>
        </w:r>
      </w:ins>
      <w:del w:id="82" w:author="Albi Celaj [2]" w:date="2018-12-07T15:33:00Z">
        <w:r w:rsidR="00E07DAD" w:rsidDel="000B3F65">
          <w:rPr>
            <w:b/>
            <w:color w:val="000000" w:themeColor="text1"/>
          </w:rPr>
          <w:delText>D</w:delText>
        </w:r>
      </w:del>
      <w:r w:rsidR="005A78CA">
        <w:rPr>
          <w:b/>
          <w:color w:val="000000" w:themeColor="text1"/>
        </w:rPr>
        <w:tab/>
      </w:r>
      <w:r w:rsidR="005A78CA">
        <w:rPr>
          <w:color w:val="000000" w:themeColor="text1"/>
        </w:rPr>
        <w:t>Comparing the</w:t>
      </w:r>
      <w:r w:rsidR="0017091A">
        <w:rPr>
          <w:color w:val="000000" w:themeColor="text1"/>
        </w:rPr>
        <w:t xml:space="preserve"> IC50 of</w:t>
      </w:r>
      <w:r w:rsidR="005A78CA">
        <w:rPr>
          <w:color w:val="000000" w:themeColor="text1"/>
        </w:rPr>
        <w:t xml:space="preserve"> </w:t>
      </w:r>
      <w:r w:rsidR="00EE4589">
        <w:rPr>
          <w:color w:val="000000" w:themeColor="text1"/>
        </w:rPr>
        <w:t xml:space="preserve">fluconazole </w:t>
      </w:r>
      <w:r w:rsidR="005A78CA">
        <w:rPr>
          <w:color w:val="000000" w:themeColor="text1"/>
        </w:rPr>
        <w:t xml:space="preserve">derived from single-strain </w:t>
      </w:r>
      <w:r w:rsidR="00485C4F">
        <w:rPr>
          <w:color w:val="000000" w:themeColor="text1"/>
        </w:rPr>
        <w:t xml:space="preserve">growth </w:t>
      </w:r>
      <w:r w:rsidR="005A78CA">
        <w:rPr>
          <w:color w:val="000000" w:themeColor="text1"/>
        </w:rPr>
        <w:t xml:space="preserve">experiments to the </w:t>
      </w:r>
      <w:r w:rsidR="00A41476">
        <w:rPr>
          <w:color w:val="000000" w:themeColor="text1"/>
        </w:rPr>
        <w:t xml:space="preserve">normalized </w:t>
      </w:r>
      <w:r w:rsidR="005A78CA">
        <w:rPr>
          <w:color w:val="000000" w:themeColor="text1"/>
        </w:rPr>
        <w:t xml:space="preserve">resistance </w:t>
      </w:r>
      <w:r w:rsidR="002F5CAC">
        <w:rPr>
          <w:color w:val="000000" w:themeColor="text1"/>
        </w:rPr>
        <w:t>expected by</w:t>
      </w:r>
      <w:r w:rsidR="005A78CA">
        <w:rPr>
          <w:color w:val="000000" w:themeColor="text1"/>
        </w:rPr>
        <w:t xml:space="preserve"> in the </w:t>
      </w:r>
      <w:r w:rsidR="00231A38">
        <w:rPr>
          <w:color w:val="000000" w:themeColor="text1"/>
        </w:rPr>
        <w:t>grouped pool</w:t>
      </w:r>
      <w:r w:rsidR="005A78CA">
        <w:rPr>
          <w:color w:val="000000" w:themeColor="text1"/>
        </w:rPr>
        <w:t xml:space="preserve"> data</w:t>
      </w:r>
      <w:r w:rsidR="00EA717D">
        <w:rPr>
          <w:color w:val="000000" w:themeColor="text1"/>
        </w:rPr>
        <w:t xml:space="preserve"> (</w:t>
      </w:r>
      <w:r w:rsidR="00B80B34">
        <w:rPr>
          <w:color w:val="000000" w:themeColor="text1"/>
        </w:rPr>
        <w:t>mean resistance is shown for each group</w:t>
      </w:r>
      <w:r w:rsidR="00EA717D">
        <w:rPr>
          <w:color w:val="000000" w:themeColor="text1"/>
        </w:rPr>
        <w:t>)</w:t>
      </w:r>
      <w:r w:rsidR="005A78CA">
        <w:rPr>
          <w:color w:val="000000" w:themeColor="text1"/>
        </w:rPr>
        <w:t>.  Strain genotype is indicated by the legend.</w:t>
      </w:r>
    </w:p>
    <w:p w14:paraId="1A793DAD" w14:textId="484DE21F" w:rsidR="005A78CA" w:rsidRPr="00E755E1" w:rsidRDefault="000B3F65" w:rsidP="00224FCB">
      <w:pPr>
        <w:jc w:val="both"/>
        <w:rPr>
          <w:color w:val="000000" w:themeColor="text1"/>
        </w:rPr>
      </w:pPr>
      <w:ins w:id="83" w:author="Albi Celaj [2]" w:date="2018-12-07T15:36:00Z">
        <w:r>
          <w:rPr>
            <w:b/>
            <w:color w:val="000000" w:themeColor="text1"/>
          </w:rPr>
          <w:t>D</w:t>
        </w:r>
      </w:ins>
      <w:del w:id="84" w:author="Albi Celaj [2]" w:date="2018-12-07T15:36:00Z">
        <w:r w:rsidR="00E07DAD" w:rsidDel="000B3F65">
          <w:rPr>
            <w:b/>
            <w:color w:val="000000" w:themeColor="text1"/>
          </w:rPr>
          <w:delText>E</w:delText>
        </w:r>
      </w:del>
      <w:r w:rsidR="005A78CA" w:rsidRPr="00E755E1">
        <w:rPr>
          <w:b/>
          <w:color w:val="000000" w:themeColor="text1"/>
        </w:rPr>
        <w:tab/>
      </w:r>
      <w:r w:rsidR="005A78CA">
        <w:rPr>
          <w:color w:val="000000" w:themeColor="text1"/>
        </w:rPr>
        <w:t xml:space="preserve">Measuring the </w:t>
      </w:r>
      <w:r w:rsidR="00E86A23">
        <w:rPr>
          <w:color w:val="000000" w:themeColor="text1"/>
        </w:rPr>
        <w:t xml:space="preserve">mRNA </w:t>
      </w:r>
      <w:r w:rsidR="005A78CA">
        <w:rPr>
          <w:color w:val="000000" w:themeColor="text1"/>
        </w:rPr>
        <w:t xml:space="preserve">expression of </w:t>
      </w:r>
      <w:r w:rsidR="005A78CA">
        <w:rPr>
          <w:i/>
          <w:color w:val="000000" w:themeColor="text1"/>
        </w:rPr>
        <w:t xml:space="preserve">PDR5 </w:t>
      </w:r>
      <w:r w:rsidR="005A78CA">
        <w:rPr>
          <w:color w:val="000000" w:themeColor="text1"/>
        </w:rPr>
        <w:t xml:space="preserve">in wild-type (RY0566), </w:t>
      </w:r>
      <w:r w:rsidR="00B80B34">
        <w:rPr>
          <w:i/>
          <w:color w:val="000000" w:themeColor="text1"/>
        </w:rPr>
        <w:t>ybt1∆ycf1∆</w:t>
      </w:r>
      <w:r w:rsidR="00B80B34" w:rsidRPr="00B80B34">
        <w:rPr>
          <w:color w:val="000000" w:themeColor="text1"/>
        </w:rPr>
        <w:t xml:space="preserve">, </w:t>
      </w:r>
      <w:r w:rsidR="005A78CA">
        <w:rPr>
          <w:i/>
          <w:color w:val="000000" w:themeColor="text1"/>
        </w:rPr>
        <w:t>snq2∆yor1∆</w:t>
      </w:r>
      <w:r w:rsidR="005A78CA">
        <w:rPr>
          <w:color w:val="000000" w:themeColor="text1"/>
        </w:rPr>
        <w:t xml:space="preserve">, and </w:t>
      </w:r>
      <w:r w:rsidR="005A78CA">
        <w:rPr>
          <w:i/>
          <w:color w:val="000000" w:themeColor="text1"/>
        </w:rPr>
        <w:t xml:space="preserve">snq2∆yor1∆ybt1∆ycf1∆ </w:t>
      </w:r>
      <w:r w:rsidR="00373498">
        <w:rPr>
          <w:color w:val="000000" w:themeColor="text1"/>
        </w:rPr>
        <w:t xml:space="preserve">strains.  </w:t>
      </w:r>
      <w:r w:rsidR="00373498">
        <w:rPr>
          <w:i/>
          <w:color w:val="000000" w:themeColor="text1"/>
        </w:rPr>
        <w:t xml:space="preserve">PDR5 </w:t>
      </w:r>
      <w:r w:rsidR="000566FB">
        <w:rPr>
          <w:color w:val="000000" w:themeColor="text1"/>
        </w:rPr>
        <w:t xml:space="preserve">mRNA </w:t>
      </w:r>
      <w:r w:rsidR="00A65BBE">
        <w:rPr>
          <w:color w:val="000000" w:themeColor="text1"/>
        </w:rPr>
        <w:t>e</w:t>
      </w:r>
      <w:r w:rsidR="005A78CA">
        <w:rPr>
          <w:color w:val="000000" w:themeColor="text1"/>
        </w:rPr>
        <w:t xml:space="preserve">xpression </w:t>
      </w:r>
      <w:r w:rsidR="00AF5300">
        <w:rPr>
          <w:color w:val="000000" w:themeColor="text1"/>
        </w:rPr>
        <w:t>was measured using qRT-PCR</w:t>
      </w:r>
      <w:r w:rsidR="00B209F3">
        <w:rPr>
          <w:color w:val="000000" w:themeColor="text1"/>
        </w:rPr>
        <w:t xml:space="preserve"> and normalized relative to </w:t>
      </w:r>
      <w:r w:rsidR="00B209F3" w:rsidRPr="00E755E1">
        <w:rPr>
          <w:i/>
          <w:color w:val="000000" w:themeColor="text1"/>
        </w:rPr>
        <w:t>UBC6</w:t>
      </w:r>
      <w:r w:rsidR="005A78CA">
        <w:rPr>
          <w:color w:val="000000" w:themeColor="text1"/>
        </w:rPr>
        <w:t>.  Values represent the ratio of</w:t>
      </w:r>
      <w:r w:rsidR="00AF5300">
        <w:rPr>
          <w:color w:val="000000" w:themeColor="text1"/>
        </w:rPr>
        <w:t xml:space="preserve"> </w:t>
      </w:r>
      <w:r w:rsidR="005A78CA">
        <w:rPr>
          <w:i/>
          <w:color w:val="000000" w:themeColor="text1"/>
        </w:rPr>
        <w:t xml:space="preserve">PDR5 </w:t>
      </w:r>
      <w:r w:rsidR="005A78CA">
        <w:rPr>
          <w:color w:val="000000" w:themeColor="text1"/>
        </w:rPr>
        <w:t xml:space="preserve">expression </w:t>
      </w:r>
      <w:r w:rsidR="00AF5300">
        <w:rPr>
          <w:color w:val="000000" w:themeColor="text1"/>
        </w:rPr>
        <w:t xml:space="preserve">compared </w:t>
      </w:r>
      <w:r w:rsidR="005A78CA">
        <w:rPr>
          <w:color w:val="000000" w:themeColor="text1"/>
        </w:rPr>
        <w:t>to the average in</w:t>
      </w:r>
      <w:r w:rsidR="00B80B34">
        <w:rPr>
          <w:color w:val="000000" w:themeColor="text1"/>
        </w:rPr>
        <w:t xml:space="preserve"> the wild-type</w:t>
      </w:r>
      <w:r w:rsidR="005A78CA">
        <w:rPr>
          <w:color w:val="000000" w:themeColor="text1"/>
        </w:rPr>
        <w:t xml:space="preserve">.  Error bars indicate standard deviation.  Three replicates were used in each experiment. </w:t>
      </w:r>
      <w:r w:rsidR="00B80B34">
        <w:rPr>
          <w:color w:val="000000" w:themeColor="text1"/>
        </w:rPr>
        <w:t>p</w:t>
      </w:r>
      <w:r w:rsidR="005A78CA">
        <w:rPr>
          <w:color w:val="000000" w:themeColor="text1"/>
        </w:rPr>
        <w:t xml:space="preserve">-values were </w:t>
      </w:r>
      <w:r w:rsidR="001C2FD8">
        <w:rPr>
          <w:color w:val="000000" w:themeColor="text1"/>
        </w:rPr>
        <w:t>calculated using</w:t>
      </w:r>
      <w:r w:rsidR="005A78CA">
        <w:rPr>
          <w:color w:val="000000" w:themeColor="text1"/>
        </w:rPr>
        <w:t xml:space="preserve"> a t-test.</w:t>
      </w:r>
      <w:ins w:id="85" w:author="Albi Celaj [2]" w:date="2018-12-07T15:34:00Z">
        <w:r>
          <w:rPr>
            <w:color w:val="000000" w:themeColor="text1"/>
          </w:rPr>
          <w:t xml:space="preserve">  Overlaid are the</w:t>
        </w:r>
      </w:ins>
      <w:ins w:id="86" w:author="Albi Celaj [2]" w:date="2018-12-07T15:36:00Z">
        <w:r>
          <w:rPr>
            <w:color w:val="000000" w:themeColor="text1"/>
          </w:rPr>
          <w:t xml:space="preserve"> </w:t>
        </w:r>
        <w:r>
          <w:rPr>
            <w:color w:val="000000" w:themeColor="text1"/>
          </w:rPr>
          <w:lastRenderedPageBreak/>
          <w:t>corresponding</w:t>
        </w:r>
      </w:ins>
      <w:ins w:id="87" w:author="Albi Celaj [2]" w:date="2018-12-07T15:34:00Z">
        <w:r>
          <w:rPr>
            <w:color w:val="000000" w:themeColor="text1"/>
          </w:rPr>
          <w:t xml:space="preserve"> Pdr5 activity values from the </w:t>
        </w:r>
      </w:ins>
      <w:ins w:id="88" w:author="Albi Celaj [2]" w:date="2018-12-07T15:35:00Z">
        <w:r>
          <w:rPr>
            <w:color w:val="000000" w:themeColor="text1"/>
          </w:rPr>
          <w:t xml:space="preserve">neural network in the </w:t>
        </w:r>
      </w:ins>
      <w:ins w:id="89" w:author="Albi Celaj [2]" w:date="2018-12-07T15:34:00Z">
        <w:r>
          <w:rPr>
            <w:color w:val="000000" w:themeColor="text1"/>
          </w:rPr>
          <w:t xml:space="preserve">top-right </w:t>
        </w:r>
      </w:ins>
      <w:ins w:id="90" w:author="Albi Celaj [2]" w:date="2018-12-07T15:35:00Z">
        <w:r>
          <w:rPr>
            <w:color w:val="000000" w:themeColor="text1"/>
          </w:rPr>
          <w:t>panel of Figure 5B, considering only influences going through the hidden node (yellow), or all influences (orange).</w:t>
        </w:r>
      </w:ins>
    </w:p>
    <w:p w14:paraId="02F9FF7B" w14:textId="2102E44F" w:rsidR="00EE2C67" w:rsidRPr="00D01BD8" w:rsidRDefault="00DD69D1" w:rsidP="007A57E7">
      <w:pPr>
        <w:widowControl w:val="0"/>
        <w:autoSpaceDE w:val="0"/>
        <w:autoSpaceDN w:val="0"/>
        <w:adjustRightInd w:val="0"/>
        <w:jc w:val="both"/>
        <w:rPr>
          <w:bCs/>
          <w:iCs/>
          <w:color w:val="000000" w:themeColor="text1"/>
        </w:rPr>
      </w:pPr>
      <w:r>
        <w:rPr>
          <w:b/>
          <w:color w:val="000000" w:themeColor="text1"/>
        </w:rPr>
        <w:t>E</w:t>
      </w:r>
      <w:commentRangeStart w:id="91"/>
      <w:commentRangeEnd w:id="91"/>
      <w:r>
        <w:rPr>
          <w:rStyle w:val="CommentReference"/>
          <w:rFonts w:asciiTheme="minorHAnsi" w:hAnsiTheme="minorHAnsi" w:cstheme="minorBidi"/>
        </w:rPr>
        <w:commentReference w:id="91"/>
      </w:r>
      <w:commentRangeStart w:id="92"/>
      <w:commentRangeEnd w:id="92"/>
      <w:r>
        <w:rPr>
          <w:rStyle w:val="CommentReference"/>
          <w:rFonts w:asciiTheme="minorHAnsi" w:hAnsiTheme="minorHAnsi" w:cstheme="minorBidi"/>
        </w:rPr>
        <w:commentReference w:id="92"/>
      </w:r>
      <w:del w:id="93" w:author="Albi Celaj [2]" w:date="2018-12-07T15:36:00Z">
        <w:r w:rsidR="00E07DAD" w:rsidDel="000B3F65">
          <w:rPr>
            <w:b/>
            <w:color w:val="000000" w:themeColor="text1"/>
          </w:rPr>
          <w:delText>F</w:delText>
        </w:r>
      </w:del>
      <w:r w:rsidR="005A78CA">
        <w:rPr>
          <w:b/>
          <w:color w:val="000000" w:themeColor="text1"/>
        </w:rPr>
        <w:tab/>
      </w:r>
      <w:r w:rsidR="005D6C8D">
        <w:rPr>
          <w:color w:val="000000" w:themeColor="text1"/>
        </w:rPr>
        <w:t xml:space="preserve">Comparing the modeled </w:t>
      </w:r>
      <w:r w:rsidR="005D6C8D">
        <w:rPr>
          <w:i/>
          <w:color w:val="000000" w:themeColor="text1"/>
        </w:rPr>
        <w:t xml:space="preserve">PDR5 </w:t>
      </w:r>
      <w:r w:rsidR="005D6C8D">
        <w:rPr>
          <w:color w:val="000000" w:themeColor="text1"/>
        </w:rPr>
        <w:t xml:space="preserve">repression by </w:t>
      </w:r>
      <w:r w:rsidR="005D6C8D">
        <w:rPr>
          <w:i/>
          <w:color w:val="000000" w:themeColor="text1"/>
        </w:rPr>
        <w:t xml:space="preserve">YOR1 </w:t>
      </w:r>
      <w:r w:rsidR="005D6C8D">
        <w:rPr>
          <w:color w:val="000000" w:themeColor="text1"/>
        </w:rPr>
        <w:t xml:space="preserve">and </w:t>
      </w:r>
      <w:r w:rsidR="005D6C8D">
        <w:rPr>
          <w:i/>
          <w:color w:val="000000" w:themeColor="text1"/>
        </w:rPr>
        <w:t xml:space="preserve">SNQ2 </w:t>
      </w:r>
      <w:r w:rsidR="005D6C8D">
        <w:rPr>
          <w:color w:val="000000" w:themeColor="text1"/>
        </w:rPr>
        <w:t xml:space="preserve">with </w:t>
      </w:r>
      <w:r w:rsidR="005A78CA">
        <w:rPr>
          <w:color w:val="000000" w:themeColor="text1"/>
        </w:rPr>
        <w:t>with protein-protein intera</w:t>
      </w:r>
      <w:r w:rsidR="005D6C8D">
        <w:rPr>
          <w:color w:val="000000" w:themeColor="text1"/>
        </w:rPr>
        <w:t>ctions found using MYTH and PCA.</w:t>
      </w:r>
      <w:r w:rsidR="005A78CA">
        <w:rPr>
          <w:color w:val="000000" w:themeColor="text1"/>
        </w:rPr>
        <w:t xml:space="preserve"> </w:t>
      </w:r>
      <w:r w:rsidR="005D6C8D">
        <w:rPr>
          <w:color w:val="000000" w:themeColor="text1"/>
        </w:rPr>
        <w:t xml:space="preserve"> Interactions were measured </w:t>
      </w:r>
      <w:r w:rsidR="00A835D7">
        <w:rPr>
          <w:color w:val="000000" w:themeColor="text1"/>
        </w:rPr>
        <w:t xml:space="preserve">in </w:t>
      </w:r>
      <w:r w:rsidR="00D37C29">
        <w:rPr>
          <w:color w:val="000000" w:themeColor="text1"/>
        </w:rPr>
        <w:t xml:space="preserve">both </w:t>
      </w:r>
      <w:r w:rsidR="005A78CA">
        <w:rPr>
          <w:color w:val="000000" w:themeColor="text1"/>
        </w:rPr>
        <w:t>this study (</w:t>
      </w:r>
      <w:r w:rsidR="004452EF">
        <w:rPr>
          <w:color w:val="000000" w:themeColor="text1"/>
        </w:rPr>
        <w:t xml:space="preserve">Figure </w:t>
      </w:r>
      <w:r w:rsidR="009747F9">
        <w:rPr>
          <w:color w:val="000000" w:themeColor="text1"/>
        </w:rPr>
        <w:t>S11, S12) and previous studies</w:t>
      </w:r>
      <w:r w:rsidR="005D6C8D">
        <w:rPr>
          <w:color w:val="000000" w:themeColor="text1"/>
        </w:rPr>
        <w:fldChar w:fldCharType="begin" w:fldLock="1"/>
      </w:r>
      <w:r w:rsidR="00F13A96">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5D6C8D">
        <w:rPr>
          <w:color w:val="000000" w:themeColor="text1"/>
        </w:rPr>
        <w:fldChar w:fldCharType="separate"/>
      </w:r>
      <w:r w:rsidR="00D659A1" w:rsidRPr="00D659A1">
        <w:rPr>
          <w:noProof/>
          <w:color w:val="000000" w:themeColor="text1"/>
        </w:rPr>
        <w:t>(Snider et al., 2013; Tarassov et al., 2008)</w:t>
      </w:r>
      <w:r w:rsidR="005D6C8D">
        <w:rPr>
          <w:color w:val="000000" w:themeColor="text1"/>
        </w:rPr>
        <w:fldChar w:fldCharType="end"/>
      </w:r>
      <w:r w:rsidR="005A78CA">
        <w:rPr>
          <w:color w:val="000000" w:themeColor="text1"/>
        </w:rPr>
        <w:t>.</w:t>
      </w:r>
      <w:r w:rsidR="00B80B34">
        <w:rPr>
          <w:color w:val="000000" w:themeColor="text1"/>
        </w:rPr>
        <w:t xml:space="preserve">  </w:t>
      </w:r>
      <w:r w:rsidR="00D01BD8">
        <w:rPr>
          <w:color w:val="000000" w:themeColor="text1"/>
        </w:rPr>
        <w:t xml:space="preserve">Learned </w:t>
      </w:r>
      <w:r w:rsidR="00D01BD8" w:rsidRPr="00D01BD8">
        <w:rPr>
          <w:b/>
          <w:i/>
          <w:color w:val="000000" w:themeColor="text1"/>
        </w:rPr>
        <w:t>I</w:t>
      </w:r>
      <w:r w:rsidR="00D01BD8">
        <w:rPr>
          <w:color w:val="000000" w:themeColor="text1"/>
        </w:rPr>
        <w:t xml:space="preserve"> weights from </w:t>
      </w:r>
      <w:r w:rsidR="00CC31B7">
        <w:rPr>
          <w:color w:val="000000" w:themeColor="text1"/>
        </w:rPr>
        <w:t>4</w:t>
      </w:r>
      <w:r w:rsidR="00D01BD8" w:rsidRPr="00CC31B7">
        <w:rPr>
          <w:color w:val="000000" w:themeColor="text1"/>
        </w:rPr>
        <w:t>B</w:t>
      </w:r>
      <w:r w:rsidR="00D01BD8">
        <w:rPr>
          <w:b/>
          <w:color w:val="000000" w:themeColor="text1"/>
        </w:rPr>
        <w:t xml:space="preserve"> </w:t>
      </w:r>
      <w:r w:rsidR="00D01BD8">
        <w:rPr>
          <w:color w:val="000000" w:themeColor="text1"/>
        </w:rPr>
        <w:t>are overlaid.</w:t>
      </w:r>
    </w:p>
    <w:p w14:paraId="4CA2E912" w14:textId="77777777" w:rsidR="00A05BA8" w:rsidRDefault="00A05BA8" w:rsidP="00224FCB">
      <w:pPr>
        <w:rPr>
          <w:color w:val="000000" w:themeColor="text1"/>
        </w:rPr>
      </w:pPr>
    </w:p>
    <w:p w14:paraId="64A72CFB" w14:textId="7BCE1A6C" w:rsidR="00B93FA3" w:rsidRPr="00A05BA8" w:rsidRDefault="00B93FA3" w:rsidP="00224FCB">
      <w:pPr>
        <w:rPr>
          <w:color w:val="000000" w:themeColor="text1"/>
        </w:rPr>
      </w:pPr>
      <w:r w:rsidRPr="00233F15">
        <w:rPr>
          <w:b/>
        </w:rPr>
        <w:t xml:space="preserve">Figure </w:t>
      </w:r>
      <w:r>
        <w:rPr>
          <w:b/>
        </w:rPr>
        <w:t>S1</w:t>
      </w:r>
      <w:r w:rsidRPr="00233F15">
        <w:rPr>
          <w:b/>
        </w:rPr>
        <w:t>.</w:t>
      </w:r>
      <w:r w:rsidRPr="00233F15">
        <w:rPr>
          <w:b/>
        </w:rPr>
        <w:tab/>
      </w:r>
      <w:r w:rsidR="004972DD">
        <w:t xml:space="preserve">Creation of a </w:t>
      </w:r>
      <w:r>
        <w:t>parent</w:t>
      </w:r>
      <w:r w:rsidR="004972DD">
        <w:t xml:space="preserve"> barcoder</w:t>
      </w:r>
      <w:r>
        <w:t xml:space="preserve"> pool</w:t>
      </w:r>
      <w:r w:rsidRPr="00233F15">
        <w:t>.</w:t>
      </w:r>
    </w:p>
    <w:p w14:paraId="48AA28B0" w14:textId="77777777" w:rsidR="00522486" w:rsidRDefault="00522486" w:rsidP="00522486">
      <w:pPr>
        <w:jc w:val="both"/>
      </w:pPr>
      <w:r w:rsidRPr="00212AC7">
        <w:rPr>
          <w:b/>
        </w:rPr>
        <w:t>A</w:t>
      </w:r>
      <w:r>
        <w:rPr>
          <w:b/>
        </w:rPr>
        <w:tab/>
      </w:r>
      <w:r>
        <w:t>Engineering of a barcoder pool cassette.  An HphMX4 cassette was amplified from pIS420, with overhangs adding the US2 and DS1 sites.  A second PCR reaction was performed to add 25 random base pairs for use as UP and DN tags, as well as two constant US1 and DS2 regions.  A third PCR reaction the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94"/>
      <w:r>
        <w:rPr>
          <w:b/>
        </w:rPr>
        <w:t>B</w:t>
      </w:r>
      <w:commentRangeEnd w:id="94"/>
      <w:r>
        <w:rPr>
          <w:rStyle w:val="CommentReference"/>
          <w:rFonts w:asciiTheme="minorHAnsi" w:hAnsiTheme="minorHAnsi" w:cstheme="minorBidi"/>
        </w:rPr>
        <w:commentReference w:id="94"/>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09E491B1" w:rsidR="00F0546A" w:rsidRPr="00233F15" w:rsidRDefault="00F0546A" w:rsidP="00224FCB">
      <w:r w:rsidRPr="00233F15">
        <w:rPr>
          <w:b/>
        </w:rPr>
        <w:t xml:space="preserve">Figure </w:t>
      </w:r>
      <w:r w:rsidR="007E2236">
        <w:rPr>
          <w:b/>
        </w:rPr>
        <w:t>S2</w:t>
      </w:r>
      <w:r w:rsidR="00B27861" w:rsidRPr="00233F15">
        <w:rPr>
          <w:b/>
        </w:rPr>
        <w:t>.</w:t>
      </w:r>
      <w:r w:rsidR="00DE7002" w:rsidRPr="00233F15">
        <w:rPr>
          <w:b/>
        </w:rPr>
        <w:tab/>
      </w:r>
      <w:r w:rsidR="00B27861" w:rsidRPr="00233F15">
        <w:t xml:space="preserve">Analysis of </w:t>
      </w:r>
      <w:r w:rsidR="004A6E53">
        <w:t xml:space="preserve">pool </w:t>
      </w:r>
      <w:r w:rsidR="008236EB" w:rsidRPr="00233F15">
        <w:t xml:space="preserve">genotyping </w:t>
      </w:r>
      <w:r w:rsidR="004A6E53">
        <w:t>quality</w:t>
      </w:r>
      <w:r w:rsidR="008236EB" w:rsidRPr="00233F15">
        <w:t>.</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77777777"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in grey.</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7777777" w:rsidR="00522486" w:rsidRPr="00233F15" w:rsidRDefault="00522486" w:rsidP="00522486">
      <w:pPr>
        <w:jc w:val="both"/>
      </w:pPr>
      <w:r>
        <w:rPr>
          <w:b/>
        </w:rPr>
        <w:t>C</w:t>
      </w:r>
      <w:r w:rsidRPr="00233F15">
        <w:rPr>
          <w:b/>
        </w:rPr>
        <w:tab/>
      </w:r>
      <w:r>
        <w:t>Tests of gene</w:t>
      </w:r>
      <w:r w:rsidRPr="00233F15">
        <w:t xml:space="preserve"> linkage within the MAT</w:t>
      </w:r>
      <w:r w:rsidRPr="00233F15">
        <w:rPr>
          <w:b/>
        </w:rPr>
        <w:t xml:space="preserve">a </w:t>
      </w:r>
      <w:r>
        <w:t xml:space="preserve">pools </w:t>
      </w:r>
      <w:r w:rsidRPr="00233F15">
        <w:t>(upper triangle) and MAT</w:t>
      </w:r>
      <w:r w:rsidRPr="00233F15">
        <w:rPr>
          <w:b/>
          <w:lang w:val="el-GR"/>
        </w:rPr>
        <w:t>α</w:t>
      </w:r>
      <w:r w:rsidRPr="00233F15">
        <w:rPr>
          <w:b/>
          <w:lang w:val="en-CA"/>
        </w:rPr>
        <w:t xml:space="preserve"> </w:t>
      </w:r>
      <w:r w:rsidRPr="00233F15">
        <w:t xml:space="preserve">pools (lower triangle).  </w:t>
      </w:r>
      <w:r>
        <w:t xml:space="preserve"> T</w:t>
      </w:r>
      <w:r w:rsidRPr="00233F15">
        <w:t xml:space="preserve">he Pearson correlation coefficient of the </w:t>
      </w:r>
      <w:r>
        <w:t>corresponding</w:t>
      </w:r>
      <w:r w:rsidRPr="00233F15">
        <w:t xml:space="preserve"> </w:t>
      </w:r>
      <w:r>
        <w:t>genotype pairs are</w:t>
      </w:r>
      <w:r w:rsidRPr="00233F15">
        <w:t xml:space="preserve"> indicated on</w:t>
      </w:r>
      <w:r>
        <w:t xml:space="preserve"> the right.  P</w:t>
      </w:r>
      <w:r w:rsidRPr="00233F15">
        <w:t xml:space="preserve">airs without significant correlation (Bonferroni-corrected </w:t>
      </w:r>
      <w:r w:rsidRPr="00AC7F48">
        <w:rPr>
          <w:i/>
        </w:rPr>
        <w:t>p</w:t>
      </w:r>
      <w:r w:rsidRPr="00233F15">
        <w:t xml:space="preserve"> value </w:t>
      </w:r>
      <w:r w:rsidRPr="008009D6">
        <w:t>≥</w:t>
      </w:r>
      <w:r>
        <w:t xml:space="preserve"> 0.05) are shaded</w:t>
      </w:r>
      <w:r w:rsidRPr="00233F15">
        <w:t xml:space="preserve"> in grey.</w:t>
      </w:r>
    </w:p>
    <w:p w14:paraId="4827B7C1" w14:textId="77777777" w:rsidR="00B44621" w:rsidRPr="00522486" w:rsidRDefault="00B44621" w:rsidP="00224FCB"/>
    <w:p w14:paraId="26D621B9" w14:textId="3FD28DE9" w:rsidR="00F0546A" w:rsidRPr="00233F15" w:rsidRDefault="00F0546A" w:rsidP="00224FCB">
      <w:r w:rsidRPr="00233F15">
        <w:rPr>
          <w:b/>
        </w:rPr>
        <w:t xml:space="preserve">Figure </w:t>
      </w:r>
      <w:r w:rsidR="007E2236">
        <w:rPr>
          <w:b/>
        </w:rPr>
        <w:t>S</w:t>
      </w:r>
      <w:r w:rsidR="007A0D96">
        <w:rPr>
          <w:b/>
        </w:rPr>
        <w:t>3</w:t>
      </w:r>
      <w:r w:rsidR="0090765C" w:rsidRPr="00233F15">
        <w:rPr>
          <w:b/>
        </w:rPr>
        <w:t xml:space="preserve">.  </w:t>
      </w:r>
      <w:r w:rsidR="00AE1B1C" w:rsidRPr="00233F15">
        <w:t xml:space="preserve">Reproducible marginal gene knockout </w:t>
      </w:r>
      <w:r w:rsidR="008F42A1">
        <w:t xml:space="preserve">growth </w:t>
      </w:r>
      <w:r w:rsidR="00AE1B1C" w:rsidRPr="00233F15">
        <w:t>effects in the pool.</w:t>
      </w:r>
    </w:p>
    <w:p w14:paraId="401166F2" w14:textId="11679EE5" w:rsidR="00836B94" w:rsidRDefault="00836B94" w:rsidP="00224FCB">
      <w:pPr>
        <w:jc w:val="both"/>
      </w:pPr>
      <w:r w:rsidRPr="00233F15">
        <w:t>A linear model was used to formally determine significant</w:t>
      </w:r>
      <w:r>
        <w:t xml:space="preserve"> gene knockout effects mediating </w:t>
      </w:r>
      <w:r w:rsidR="008F42A1">
        <w:t>growth</w:t>
      </w:r>
      <w:r>
        <w:t xml:space="preserve"> </w:t>
      </w:r>
      <w:r w:rsidR="008F42A1">
        <w:t>in</w:t>
      </w:r>
      <w:r>
        <w:t xml:space="preserve"> the tested drugs.  Linear model terms which were significant </w:t>
      </w:r>
      <w:r w:rsidRPr="00233F15">
        <w:t xml:space="preserve">(Bonferroni adjusted </w:t>
      </w:r>
      <w:r w:rsidR="00AC7F48"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4F476FE9" w14:textId="029D2ABF" w:rsidR="00A27B90" w:rsidRDefault="00A27B90" w:rsidP="00224FCB">
      <w:pPr>
        <w:jc w:val="both"/>
      </w:pPr>
    </w:p>
    <w:p w14:paraId="03B6D724" w14:textId="45F845C7" w:rsidR="00A27B90" w:rsidRPr="00233F15" w:rsidRDefault="00A27B90" w:rsidP="00A27B90">
      <w:r w:rsidRPr="00233F15">
        <w:rPr>
          <w:b/>
        </w:rPr>
        <w:t xml:space="preserve">Figure </w:t>
      </w:r>
      <w:r>
        <w:rPr>
          <w:b/>
        </w:rPr>
        <w:t>S</w:t>
      </w:r>
      <w:r w:rsidR="004E494C">
        <w:rPr>
          <w:b/>
        </w:rPr>
        <w:t>4</w:t>
      </w:r>
      <w:r w:rsidRPr="00233F15">
        <w:rPr>
          <w:b/>
        </w:rPr>
        <w:t xml:space="preserve">.  </w:t>
      </w:r>
      <w:r w:rsidRPr="00233F15">
        <w:t xml:space="preserve">Reproducible marginal gene knockout </w:t>
      </w:r>
      <w:r>
        <w:t xml:space="preserve">resistance </w:t>
      </w:r>
      <w:r w:rsidRPr="00233F15">
        <w:t>effects in the pool.</w:t>
      </w:r>
    </w:p>
    <w:p w14:paraId="18682C24" w14:textId="291EB42D" w:rsidR="00A27B90" w:rsidRPr="00233F15" w:rsidRDefault="00A27B90" w:rsidP="00A27B90">
      <w:pPr>
        <w:jc w:val="both"/>
      </w:pPr>
      <w:r w:rsidRPr="00233F15">
        <w:t>A linear model was used to formally determine significant</w:t>
      </w:r>
      <w:r>
        <w:t xml:space="preserve"> gene knockout effects mediating resistance to the tested drugs.  Linear model terms which were significant </w:t>
      </w:r>
      <w:r w:rsidRPr="00233F15">
        <w:t xml:space="preserve">(Bonferroni adjusted </w:t>
      </w:r>
      <w:r w:rsidRPr="00AC7F48">
        <w:rPr>
          <w:i/>
        </w:rPr>
        <w:t>p</w:t>
      </w:r>
      <w:r w:rsidRPr="00233F15">
        <w:t xml:space="preserve"> &lt; 0.05) </w:t>
      </w:r>
      <w:r>
        <w:t>in both MAT</w:t>
      </w:r>
      <w:r w:rsidRPr="009D4581">
        <w:rPr>
          <w:b/>
        </w:rPr>
        <w:t>a</w:t>
      </w:r>
      <w:r>
        <w:t xml:space="preserve"> and MAT</w:t>
      </w:r>
      <w:r w:rsidRPr="00836B94">
        <w:rPr>
          <w:b/>
          <w:lang w:val="el-GR"/>
        </w:rPr>
        <w:t>α</w:t>
      </w:r>
      <w:r>
        <w:t xml:space="preserve"> pools for their given drug are coloured according the legend on the left.  Other terms are coloured in grey.</w:t>
      </w:r>
    </w:p>
    <w:p w14:paraId="67AB96DD" w14:textId="77777777" w:rsidR="00446A27" w:rsidRDefault="00446A27" w:rsidP="00224FCB"/>
    <w:p w14:paraId="189166D7" w14:textId="77777777" w:rsidR="00522486" w:rsidRPr="00233F15" w:rsidRDefault="00522486" w:rsidP="00522486">
      <w:commentRangeStart w:id="95"/>
      <w:r>
        <w:rPr>
          <w:b/>
        </w:rPr>
        <w:t>Figure S5</w:t>
      </w:r>
      <w:commentRangeEnd w:id="95"/>
      <w:r>
        <w:rPr>
          <w:rStyle w:val="CommentReference"/>
          <w:rFonts w:asciiTheme="minorHAnsi" w:hAnsiTheme="minorHAnsi" w:cstheme="minorBidi"/>
        </w:rPr>
        <w:commentReference w:id="95"/>
      </w:r>
      <w:r w:rsidRPr="00233F15">
        <w:rPr>
          <w:b/>
        </w:rPr>
        <w:t xml:space="preserve">.  </w:t>
      </w:r>
      <w:r>
        <w:t>Reproducibility</w:t>
      </w:r>
      <w:r w:rsidRPr="00233F15">
        <w:t xml:space="preserve"> of grouped genotype </w:t>
      </w:r>
      <w:r>
        <w:t>resistance</w:t>
      </w:r>
      <w:r w:rsidRPr="00233F15">
        <w:t>.</w:t>
      </w:r>
    </w:p>
    <w:p w14:paraId="2F79D98B" w14:textId="3AD9B5E2" w:rsidR="00E6797C" w:rsidRPr="00B96C58" w:rsidRDefault="00E6797C" w:rsidP="00224FCB">
      <w:pPr>
        <w:jc w:val="both"/>
        <w:rPr>
          <w:lang w:val="en-CA"/>
        </w:rPr>
      </w:pPr>
      <w:r>
        <w:lastRenderedPageBreak/>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a group of strains containing the </w:t>
      </w:r>
      <w:r w:rsidR="00A5541A">
        <w:t>5</w:t>
      </w:r>
      <w:r>
        <w:t xml:space="preserve">-locus genotype </w:t>
      </w:r>
      <w:r w:rsidRPr="00233F15">
        <w:t xml:space="preserve">indicated by the </w:t>
      </w:r>
      <w:r>
        <w:t>legend.  Strains in each group vary</w:t>
      </w:r>
      <w:r w:rsidRPr="00233F15">
        <w:t xml:space="preserve"> at the </w:t>
      </w:r>
      <w:r>
        <w:t>remaining 1</w:t>
      </w:r>
      <w:r w:rsidR="00A5541A">
        <w:t>1</w:t>
      </w:r>
      <w:r>
        <w:t xml:space="preserve"> loci.  Each point represents the mean </w:t>
      </w:r>
      <w:r w:rsidR="00A80B8C">
        <w:t>resistance</w:t>
      </w:r>
      <w:r>
        <w:t xml:space="preserve"> of each group in the MAT</w:t>
      </w:r>
      <w:r w:rsidRPr="00B96C58">
        <w:rPr>
          <w:b/>
        </w:rPr>
        <w:t>a</w:t>
      </w:r>
      <w:r>
        <w:rPr>
          <w:b/>
        </w:rPr>
        <w:t xml:space="preserve"> </w:t>
      </w:r>
      <w:r>
        <w:t>(x-axis) and MAT</w:t>
      </w:r>
      <w:r w:rsidRPr="00B96C58">
        <w:rPr>
          <w:b/>
          <w:lang w:val="el-GR"/>
        </w:rPr>
        <w:t>α</w:t>
      </w:r>
      <w:r w:rsidRPr="00B96C58">
        <w:rPr>
          <w:b/>
        </w:rPr>
        <w:t xml:space="preserve"> </w:t>
      </w:r>
      <w:r>
        <w:t>(y-</w:t>
      </w:r>
      <w:r w:rsidRPr="00B96C58">
        <w:t>axis) pools.</w:t>
      </w:r>
    </w:p>
    <w:p w14:paraId="06AD1C9D" w14:textId="77777777" w:rsidR="00E6797C" w:rsidRPr="00233F15" w:rsidRDefault="00E6797C" w:rsidP="00224FCB"/>
    <w:p w14:paraId="3A2F5BCC" w14:textId="74CBA8D6" w:rsidR="00E6797C" w:rsidRPr="00233F15" w:rsidRDefault="00E6797C" w:rsidP="00224FCB">
      <w:pPr>
        <w:jc w:val="both"/>
      </w:pPr>
      <w:r>
        <w:rPr>
          <w:b/>
        </w:rPr>
        <w:t xml:space="preserve">Figure </w:t>
      </w:r>
      <w:r w:rsidR="007E2236">
        <w:rPr>
          <w:b/>
        </w:rPr>
        <w:t>S</w:t>
      </w:r>
      <w:r w:rsidR="008306E2">
        <w:rPr>
          <w:b/>
        </w:rPr>
        <w:t>6</w:t>
      </w:r>
      <w:r w:rsidRPr="00233F15">
        <w:rPr>
          <w:b/>
        </w:rPr>
        <w:t xml:space="preserve">.  </w:t>
      </w:r>
      <w:r>
        <w:t>A radial fitness landscape in six</w:t>
      </w:r>
      <w:r w:rsidRPr="00233F15">
        <w:t xml:space="preserve"> additional drugs.</w:t>
      </w:r>
    </w:p>
    <w:p w14:paraId="5FB7F44F" w14:textId="77777777" w:rsidR="008306E2" w:rsidRPr="00233F15" w:rsidRDefault="00E6797C" w:rsidP="008306E2">
      <w:pPr>
        <w:jc w:val="both"/>
      </w:pPr>
      <w:r w:rsidRPr="00233F15">
        <w:t xml:space="preserve">A radial </w:t>
      </w:r>
      <w:r>
        <w:t>fitness landscape in six drugs showing all multi-</w:t>
      </w:r>
      <w:r w:rsidRPr="00F165C6">
        <w:t>kno</w:t>
      </w:r>
      <w:r w:rsidR="00A25FE9">
        <w:softHyphen/>
      </w:r>
      <w:r w:rsidRPr="00F165C6">
        <w:t>ckout</w:t>
      </w:r>
      <w:r>
        <w:t xml:space="preserve"> paths</w:t>
      </w:r>
      <w:r w:rsidRPr="00233F15">
        <w:t>.</w:t>
      </w:r>
      <w:r>
        <w:t xml:space="preserve"> </w:t>
      </w:r>
      <w:r w:rsidR="00A80B8C">
        <w:t xml:space="preserve">Each graph is centered by the </w:t>
      </w:r>
      <w:r w:rsidR="008306E2">
        <w:t>5</w:t>
      </w:r>
      <w:r w:rsidR="00A80B8C">
        <w:t xml:space="preserve">-gene </w:t>
      </w:r>
      <w:r w:rsidR="00660958">
        <w:t>wild-type</w:t>
      </w:r>
      <w:r w:rsidR="00A80B8C">
        <w:t xml:space="preserve"> group, with outward extensions adding cumulative knockouts.  Each section is coloured by the average resistance of </w:t>
      </w:r>
      <w:r w:rsidR="00E2081C">
        <w:t>its</w:t>
      </w:r>
      <w:r w:rsidR="00A80B8C">
        <w:t xml:space="preserve"> </w:t>
      </w:r>
      <w:r w:rsidR="00E2081C">
        <w:t>corresponding knockout</w:t>
      </w:r>
      <w:r w:rsidR="00A80B8C">
        <w:t xml:space="preserve"> group relative to the </w:t>
      </w:r>
      <w:r w:rsidR="008306E2">
        <w:t>5</w:t>
      </w:r>
      <w:r w:rsidR="00A80B8C">
        <w:t xml:space="preserve">-gene wild type.  Extensions to 1, 2, and </w:t>
      </w:r>
      <w:r w:rsidR="008306E2">
        <w:t>5</w:t>
      </w:r>
      <w:r w:rsidR="00A80B8C">
        <w:t xml:space="preserve"> total knockouts are shown.  Sections are coloured by the mean resistance of each group relative to the </w:t>
      </w:r>
      <w:r w:rsidR="008306E2">
        <w:t>5</w:t>
      </w:r>
      <w:r w:rsidR="00A80B8C">
        <w:t xml:space="preserve">-gene </w:t>
      </w:r>
      <w:r w:rsidR="00660958">
        <w:t>wild-type</w:t>
      </w:r>
      <w:r w:rsidR="00A80B8C">
        <w:t>.</w:t>
      </w:r>
      <w:r w:rsidR="00A80B8C" w:rsidRPr="0035118B">
        <w:t xml:space="preserve"> </w:t>
      </w:r>
      <w:r w:rsidR="00A80B8C">
        <w:t xml:space="preserve"> </w:t>
      </w:r>
      <w:r w:rsidR="008306E2">
        <w:t>The colour scale is centered by the mean 5-gene wild-type resistance and extends by half of the observed difference between the 5% and 95% percentile resistance in that drug in both directions (blue for increased resistance, orange for decreased resistance).</w:t>
      </w:r>
    </w:p>
    <w:p w14:paraId="33050349" w14:textId="77777777" w:rsidR="00A80B8C" w:rsidRPr="00233F15" w:rsidRDefault="00A80B8C" w:rsidP="00A80B8C">
      <w:pPr>
        <w:jc w:val="both"/>
      </w:pPr>
    </w:p>
    <w:p w14:paraId="5DCBEFC0" w14:textId="188B03C3" w:rsidR="003B20FE" w:rsidRPr="00233F15" w:rsidRDefault="00806F9F" w:rsidP="00224FCB">
      <w:r>
        <w:rPr>
          <w:b/>
        </w:rPr>
        <w:t xml:space="preserve">Figure </w:t>
      </w:r>
      <w:r w:rsidR="007E2236">
        <w:rPr>
          <w:b/>
        </w:rPr>
        <w:t>S</w:t>
      </w:r>
      <w:r w:rsidR="00207C4E">
        <w:rPr>
          <w:b/>
        </w:rPr>
        <w:t>7</w:t>
      </w:r>
      <w:r w:rsidR="007A2ED2" w:rsidRPr="00233F15">
        <w:rPr>
          <w:b/>
        </w:rPr>
        <w:t xml:space="preserve">.  </w:t>
      </w:r>
      <w:r w:rsidR="003B20FE" w:rsidRPr="00233F15">
        <w:t>A linear landscape of resistance to</w:t>
      </w:r>
      <w:r w:rsidR="00B91404" w:rsidRPr="00233F15">
        <w:t xml:space="preserve"> 16 drugs.</w:t>
      </w:r>
      <w:r w:rsidR="003B20FE" w:rsidRPr="00233F15">
        <w:t xml:space="preserve"> </w:t>
      </w:r>
    </w:p>
    <w:p w14:paraId="6C8EB383" w14:textId="069F0D36" w:rsidR="00F0546A" w:rsidRPr="009F546D" w:rsidRDefault="00B91404" w:rsidP="00224FCB">
      <w:pPr>
        <w:jc w:val="both"/>
        <w:rPr>
          <w:b/>
        </w:rPr>
      </w:pPr>
      <w:r w:rsidRPr="00233F15">
        <w:rPr>
          <w:b/>
        </w:rPr>
        <w:t>A</w:t>
      </w:r>
      <w:r w:rsidRPr="00233F15">
        <w:rPr>
          <w:b/>
        </w:rPr>
        <w:tab/>
      </w:r>
      <w:r w:rsidR="009F546D">
        <w:t>A linear landscape of resistance to all tested drugs</w:t>
      </w:r>
      <w:r w:rsidR="009F546D" w:rsidRPr="00233F15">
        <w:t xml:space="preserve"> in the </w:t>
      </w:r>
      <w:r w:rsidR="009F546D">
        <w:t xml:space="preserve">amongst </w:t>
      </w:r>
      <w:r w:rsidR="00207C4E">
        <w:t>5</w:t>
      </w:r>
      <w:r w:rsidR="009F546D">
        <w:t xml:space="preserve">-gene groups.  The </w:t>
      </w:r>
      <w:r w:rsidR="00B679A9">
        <w:t>5</w:t>
      </w:r>
      <w:r w:rsidR="009F546D">
        <w:t xml:space="preserve">-gene genotype of each group is indicated by the legend.  Groups are arranged on the x-axis by the number of knockouts (with jitter added to improve clarity), and </w:t>
      </w:r>
      <w:r w:rsidR="00207C4E">
        <w:t xml:space="preserve">on </w:t>
      </w:r>
      <w:r w:rsidR="009F546D">
        <w:t xml:space="preserve">the y-axis by average drug resistance.  Groups separated by single knockouts are connected by lines.  Solid lines indicate significant differences in resistance </w:t>
      </w:r>
      <w:r w:rsidR="009F546D" w:rsidRPr="00233F15">
        <w:t xml:space="preserve">(Bonferroni-adjusted </w:t>
      </w:r>
      <w:r w:rsidR="009F546D" w:rsidRPr="00AC7F48">
        <w:rPr>
          <w:i/>
        </w:rPr>
        <w:t>p</w:t>
      </w:r>
      <w:r w:rsidR="009F546D" w:rsidRPr="00233F15">
        <w:t xml:space="preserve"> &lt; 0.05, Mann-Whitney U test)</w:t>
      </w:r>
      <w:r w:rsidR="009F546D">
        <w:t>, otherwise dashed lines are used.</w:t>
      </w:r>
    </w:p>
    <w:p w14:paraId="7B89866C" w14:textId="77777777" w:rsidR="00E6797C" w:rsidRDefault="00E6797C" w:rsidP="00224FCB">
      <w:pPr>
        <w:jc w:val="both"/>
      </w:pPr>
    </w:p>
    <w:p w14:paraId="72370E3A" w14:textId="6FA266A6"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S8. </w:t>
      </w:r>
      <w:r>
        <w:rPr>
          <w:bCs/>
          <w:iCs/>
          <w:color w:val="000000" w:themeColor="text1"/>
        </w:rPr>
        <w:t>Neural network evaluation</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1036DCF5"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8A, showing the overall mean squared error of the neural network</w:t>
      </w:r>
      <w:r w:rsidR="002E636D">
        <w:rPr>
          <w:bCs/>
          <w:iCs/>
          <w:color w:val="000000" w:themeColor="text1"/>
          <w:lang w:val="en-CA"/>
        </w:rPr>
        <w:t>.</w:t>
      </w:r>
    </w:p>
    <w:p w14:paraId="3D290622" w14:textId="0ACF3224"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Comparing the normalized resistance of each strain measured by engineered population profiling to resistances modell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7777777" w:rsidR="00522486" w:rsidRDefault="00522486" w:rsidP="00522486">
      <w:pPr>
        <w:widowControl w:val="0"/>
        <w:autoSpaceDE w:val="0"/>
        <w:autoSpaceDN w:val="0"/>
        <w:adjustRightInd w:val="0"/>
        <w:rPr>
          <w:bCs/>
          <w:iCs/>
          <w:color w:val="000000" w:themeColor="text1"/>
        </w:rPr>
      </w:pPr>
      <w:commentRangeStart w:id="96"/>
      <w:r>
        <w:rPr>
          <w:b/>
          <w:bCs/>
          <w:iCs/>
          <w:color w:val="000000" w:themeColor="text1"/>
        </w:rPr>
        <w:t>Figure S9</w:t>
      </w:r>
      <w:commentRangeEnd w:id="96"/>
      <w:r>
        <w:rPr>
          <w:rStyle w:val="CommentReference"/>
          <w:rFonts w:asciiTheme="minorHAnsi" w:hAnsiTheme="minorHAnsi" w:cstheme="minorBidi"/>
        </w:rPr>
        <w:commentReference w:id="96"/>
      </w:r>
      <w:r>
        <w:rPr>
          <w:b/>
          <w:bCs/>
          <w:iCs/>
          <w:color w:val="000000" w:themeColor="text1"/>
        </w:rPr>
        <w:t xml:space="preserve">. </w:t>
      </w:r>
      <w:r>
        <w:rPr>
          <w:bCs/>
          <w:iCs/>
          <w:color w:val="000000" w:themeColor="text1"/>
        </w:rPr>
        <w:t>Neural network performance for single drugs</w:t>
      </w:r>
    </w:p>
    <w:p w14:paraId="70ACED86" w14:textId="090C8E2B" w:rsidR="00BA43F2" w:rsidRDefault="000153FA" w:rsidP="00224FCB">
      <w:pPr>
        <w:widowControl w:val="0"/>
        <w:autoSpaceDE w:val="0"/>
        <w:autoSpaceDN w:val="0"/>
        <w:adjustRightInd w:val="0"/>
        <w:rPr>
          <w:bCs/>
          <w:iCs/>
          <w:color w:val="000000" w:themeColor="text1"/>
        </w:rPr>
      </w:pPr>
      <w:r>
        <w:t>Strains were grouped</w:t>
      </w:r>
      <w:r w:rsidRPr="00233F15">
        <w:t xml:space="preserve"> on knockout genotype</w:t>
      </w:r>
      <w:r>
        <w:t>s</w:t>
      </w:r>
      <w:r w:rsidRPr="00233F15">
        <w:t xml:space="preserve"> at </w:t>
      </w:r>
      <w:r w:rsidRPr="00233F15">
        <w:rPr>
          <w:i/>
        </w:rPr>
        <w:t xml:space="preserve">pdr5∆, snq2∆, ybt1∆, ycf1∆, </w:t>
      </w:r>
      <w:r w:rsidRPr="00233F15">
        <w:t xml:space="preserve">and </w:t>
      </w:r>
      <w:r w:rsidRPr="00233F15">
        <w:rPr>
          <w:i/>
        </w:rPr>
        <w:t>yor1∆</w:t>
      </w:r>
      <w:r>
        <w:t xml:space="preserve">. </w:t>
      </w:r>
      <w:r w:rsidRPr="00233F15">
        <w:t>Each poi</w:t>
      </w:r>
      <w:r>
        <w:t xml:space="preserve">nt represents </w:t>
      </w:r>
      <w:r w:rsidR="00584318">
        <w:t xml:space="preserve">the mean resistance of </w:t>
      </w:r>
      <w:r>
        <w:t xml:space="preserve">a group of strains containing the 5-locus genotype </w:t>
      </w:r>
      <w:r w:rsidRPr="00233F15">
        <w:t xml:space="preserve">indicated by the </w:t>
      </w:r>
      <w:r>
        <w:t>legend</w:t>
      </w:r>
      <w:r w:rsidR="00584318">
        <w:t>, either as modeled by the neural network (x-axis) or as measured in the data (y-axis)</w:t>
      </w:r>
      <w:r>
        <w:t xml:space="preserve">.  </w:t>
      </w:r>
      <w:r w:rsidR="00522486">
        <w:t xml:space="preserve">).  </w:t>
      </w:r>
      <w:commentRangeStart w:id="97"/>
      <w:commentRangeStart w:id="98"/>
      <w:r w:rsidR="00522486">
        <w:t>Correlation in the top left is shown for all data</w:t>
      </w:r>
      <w:commentRangeEnd w:id="97"/>
      <w:r w:rsidR="00522486">
        <w:rPr>
          <w:rStyle w:val="CommentReference"/>
          <w:rFonts w:asciiTheme="minorHAnsi" w:hAnsiTheme="minorHAnsi" w:cstheme="minorBidi"/>
        </w:rPr>
        <w:commentReference w:id="97"/>
      </w:r>
      <w:commentRangeEnd w:id="98"/>
      <w:r w:rsidR="00522486">
        <w:rPr>
          <w:rStyle w:val="CommentReference"/>
          <w:rFonts w:asciiTheme="minorHAnsi" w:hAnsiTheme="minorHAnsi" w:cstheme="minorBidi"/>
        </w:rPr>
        <w:commentReference w:id="98"/>
      </w:r>
      <w:r w:rsidR="00522486">
        <w:t>,</w:t>
      </w:r>
      <w:r w:rsidR="00584318">
        <w:t xml:space="preserve">, then only for the 5-locus </w:t>
      </w:r>
      <w:r w:rsidR="00645182">
        <w:t>groups in parentheses.</w:t>
      </w:r>
    </w:p>
    <w:p w14:paraId="0AFFCD60" w14:textId="78CF9257" w:rsidR="00B679A9" w:rsidDel="00131334" w:rsidRDefault="00B679A9" w:rsidP="00224FCB">
      <w:pPr>
        <w:widowControl w:val="0"/>
        <w:autoSpaceDE w:val="0"/>
        <w:autoSpaceDN w:val="0"/>
        <w:adjustRightInd w:val="0"/>
        <w:rPr>
          <w:del w:id="99" w:author="Albi Celaj [2]" w:date="2018-12-07T15:51:00Z"/>
          <w:bCs/>
          <w:iCs/>
          <w:color w:val="000000" w:themeColor="text1"/>
        </w:rPr>
      </w:pPr>
    </w:p>
    <w:p w14:paraId="6B6E89F5" w14:textId="77777777" w:rsidR="00B679A9" w:rsidRDefault="00B679A9" w:rsidP="00224FCB">
      <w:pPr>
        <w:widowControl w:val="0"/>
        <w:autoSpaceDE w:val="0"/>
        <w:autoSpaceDN w:val="0"/>
        <w:adjustRightInd w:val="0"/>
        <w:rPr>
          <w:bCs/>
          <w:iCs/>
          <w:color w:val="000000" w:themeColor="text1"/>
        </w:rPr>
      </w:pPr>
    </w:p>
    <w:p w14:paraId="0AD080B2" w14:textId="6CEB91B8" w:rsidR="00E83CB0" w:rsidRDefault="00C75C81" w:rsidP="00E83CB0">
      <w:pPr>
        <w:widowControl w:val="0"/>
        <w:autoSpaceDE w:val="0"/>
        <w:autoSpaceDN w:val="0"/>
        <w:adjustRightInd w:val="0"/>
        <w:rPr>
          <w:bCs/>
          <w:iCs/>
          <w:color w:val="000000" w:themeColor="text1"/>
        </w:rPr>
      </w:pPr>
      <w:commentRangeStart w:id="100"/>
      <w:r>
        <w:rPr>
          <w:b/>
          <w:bCs/>
          <w:iCs/>
          <w:color w:val="000000" w:themeColor="text1"/>
        </w:rPr>
        <w:t xml:space="preserve">Figure S10. </w:t>
      </w:r>
      <w:commentRangeEnd w:id="100"/>
      <w:r>
        <w:rPr>
          <w:rStyle w:val="CommentReference"/>
          <w:rFonts w:asciiTheme="minorHAnsi" w:hAnsiTheme="minorHAnsi" w:cstheme="minorBidi"/>
        </w:rPr>
        <w:commentReference w:id="100"/>
      </w:r>
      <w:r w:rsidR="00E83CB0">
        <w:rPr>
          <w:bCs/>
          <w:iCs/>
          <w:color w:val="000000" w:themeColor="text1"/>
        </w:rPr>
        <w:t>Neural networ</w:t>
      </w:r>
      <w:ins w:id="101" w:author="Albi Celaj [2]" w:date="2018-12-07T15:50:00Z">
        <w:r w:rsidR="00B84596">
          <w:rPr>
            <w:bCs/>
            <w:iCs/>
            <w:color w:val="000000" w:themeColor="text1"/>
          </w:rPr>
          <w:t>ks trained in single environments</w:t>
        </w:r>
      </w:ins>
      <w:del w:id="102" w:author="Albi Celaj [2]" w:date="2018-12-07T15:50:00Z">
        <w:r w:rsidR="00E83CB0" w:rsidDel="00B84596">
          <w:rPr>
            <w:bCs/>
            <w:iCs/>
            <w:color w:val="000000" w:themeColor="text1"/>
          </w:rPr>
          <w:delText>k extension</w:delText>
        </w:r>
        <w:r w:rsidR="00645182" w:rsidDel="00B84596">
          <w:rPr>
            <w:bCs/>
            <w:iCs/>
            <w:color w:val="000000" w:themeColor="text1"/>
          </w:rPr>
          <w:delText>s</w:delText>
        </w:r>
      </w:del>
    </w:p>
    <w:p w14:paraId="7C53B1E8" w14:textId="7FA27E8C" w:rsidR="00B84596" w:rsidRDefault="00EC5530" w:rsidP="00B84596">
      <w:pPr>
        <w:jc w:val="both"/>
        <w:rPr>
          <w:ins w:id="103" w:author="Albi Celaj [2]" w:date="2018-12-07T15:50:00Z"/>
        </w:rPr>
      </w:pPr>
      <w:r>
        <w:rPr>
          <w:b/>
          <w:bCs/>
          <w:iCs/>
          <w:color w:val="000000" w:themeColor="text1"/>
        </w:rPr>
        <w:lastRenderedPageBreak/>
        <w:t>A</w:t>
      </w:r>
      <w:ins w:id="104" w:author="Albi Celaj [2]" w:date="2018-12-07T15:50:00Z">
        <w:r w:rsidR="00B84596">
          <w:rPr>
            <w:b/>
            <w:bCs/>
            <w:iCs/>
            <w:color w:val="000000" w:themeColor="text1"/>
          </w:rPr>
          <w:tab/>
        </w:r>
        <w:r w:rsidR="00B84596">
          <w:rPr>
            <w:color w:val="000000" w:themeColor="text1"/>
          </w:rPr>
          <w:t>Comparing the neural model in valinomycin to the observed resistances for each five-gene knockout group.  The neural network weights (top) are shown for</w:t>
        </w:r>
        <w:r w:rsidR="00C02B57">
          <w:rPr>
            <w:color w:val="000000" w:themeColor="text1"/>
          </w:rPr>
          <w:t xml:space="preserve"> a model trained only on valinomycin data</w:t>
        </w:r>
        <w:r w:rsidR="00B84596">
          <w:rPr>
            <w:color w:val="000000" w:themeColor="text1"/>
          </w:rPr>
          <w:t xml:space="preserve">.  At the bottom, </w:t>
        </w:r>
        <w:r w:rsidR="00B84596">
          <w:t>strains were grouped by</w:t>
        </w:r>
        <w:r w:rsidR="00B84596" w:rsidRPr="00233F15">
          <w:t xml:space="preserve"> knockout genotype</w:t>
        </w:r>
        <w:r w:rsidR="00B84596">
          <w:t>s</w:t>
        </w:r>
        <w:r w:rsidR="00B84596" w:rsidRPr="00233F15">
          <w:t xml:space="preserve"> at </w:t>
        </w:r>
        <w:r w:rsidR="00B84596" w:rsidRPr="00233F15">
          <w:rPr>
            <w:i/>
          </w:rPr>
          <w:t xml:space="preserve">pdr5∆, snq2∆, ybt1∆, ycf1∆, </w:t>
        </w:r>
        <w:r w:rsidR="00B84596" w:rsidRPr="00233F15">
          <w:t xml:space="preserve">and </w:t>
        </w:r>
        <w:r w:rsidR="00B84596" w:rsidRPr="00233F15">
          <w:rPr>
            <w:i/>
          </w:rPr>
          <w:t>yor1∆</w:t>
        </w:r>
        <w:r w:rsidR="00B84596">
          <w:t xml:space="preserve">. </w:t>
        </w:r>
        <w:r w:rsidR="00B84596" w:rsidRPr="00233F15">
          <w:t>Each poi</w:t>
        </w:r>
        <w:r w:rsidR="00B84596">
          <w:t xml:space="preserve">nt represents the mean resistance of a group of strains containing the 5-locus genotype </w:t>
        </w:r>
        <w:r w:rsidR="00B84596" w:rsidRPr="00233F15">
          <w:t xml:space="preserve">indicated by the </w:t>
        </w:r>
        <w:r w:rsidR="00B84596">
          <w:t>legend, either as modeled by the corresponding neural network (x-axis) or as measured in the data (y-axis).  Correlation in the top left is shown for all data, then only for the 5-locus groups in parentheses.</w:t>
        </w:r>
      </w:ins>
    </w:p>
    <w:p w14:paraId="0340BD2B" w14:textId="4E2C4B16" w:rsidR="00C02B57" w:rsidRPr="00C02B57" w:rsidRDefault="00C02B57" w:rsidP="00B84596">
      <w:pPr>
        <w:jc w:val="both"/>
        <w:rPr>
          <w:ins w:id="105" w:author="Albi Celaj [2]" w:date="2018-12-07T15:50:00Z"/>
          <w:b/>
          <w:color w:val="000000" w:themeColor="text1"/>
          <w:rPrChange w:id="106" w:author="Albi Celaj [2]" w:date="2018-12-07T15:50:00Z">
            <w:rPr>
              <w:ins w:id="107" w:author="Albi Celaj [2]" w:date="2018-12-07T15:50:00Z"/>
              <w:color w:val="000000" w:themeColor="text1"/>
            </w:rPr>
          </w:rPrChange>
        </w:rPr>
      </w:pPr>
      <w:ins w:id="108" w:author="Albi Celaj [2]" w:date="2018-12-07T15:50:00Z">
        <w:r>
          <w:rPr>
            <w:b/>
          </w:rPr>
          <w:t>B</w:t>
        </w:r>
        <w:r w:rsidRPr="00C02B57">
          <w:rPr>
            <w:rPrChange w:id="109" w:author="Albi Celaj [2]" w:date="2018-12-07T15:50:00Z">
              <w:rPr>
                <w:b/>
              </w:rPr>
            </w:rPrChange>
          </w:rPr>
          <w:tab/>
        </w:r>
        <w:r>
          <w:t>As in A, showing a neural network trained only on fluconazole data.</w:t>
        </w:r>
      </w:ins>
    </w:p>
    <w:p w14:paraId="78E8836C" w14:textId="268265E6" w:rsidR="00EC5530" w:rsidDel="00B84596" w:rsidRDefault="00EC5530">
      <w:pPr>
        <w:widowControl w:val="0"/>
        <w:autoSpaceDE w:val="0"/>
        <w:autoSpaceDN w:val="0"/>
        <w:adjustRightInd w:val="0"/>
        <w:rPr>
          <w:del w:id="110" w:author="Albi Celaj [2]" w:date="2018-12-07T15:50:00Z"/>
        </w:rPr>
      </w:pPr>
      <w:del w:id="111" w:author="Albi Celaj [2]" w:date="2018-12-07T15:50:00Z">
        <w:r w:rsidDel="00B84596">
          <w:rPr>
            <w:b/>
            <w:bCs/>
            <w:iCs/>
            <w:color w:val="000000" w:themeColor="text1"/>
          </w:rPr>
          <w:delText xml:space="preserve"> </w:delText>
        </w:r>
        <w:r w:rsidDel="00B84596">
          <w:delText>Strains were grouped</w:delText>
        </w:r>
        <w:r w:rsidRPr="00233F15" w:rsidDel="00B84596">
          <w:delText xml:space="preserve"> on knockout genotype</w:delText>
        </w:r>
        <w:r w:rsidDel="00B84596">
          <w:delText>s</w:delText>
        </w:r>
        <w:r w:rsidRPr="00233F15" w:rsidDel="00B84596">
          <w:delText xml:space="preserve"> at </w:delText>
        </w:r>
        <w:r w:rsidRPr="00233F15" w:rsidDel="00B84596">
          <w:rPr>
            <w:i/>
          </w:rPr>
          <w:delText xml:space="preserve">pdr5∆, snq2∆, ybt1∆, ycf1∆, </w:delText>
        </w:r>
        <w:r w:rsidRPr="00233F15" w:rsidDel="00B84596">
          <w:delText xml:space="preserve">and </w:delText>
        </w:r>
        <w:r w:rsidRPr="00233F15" w:rsidDel="00B84596">
          <w:rPr>
            <w:i/>
          </w:rPr>
          <w:delText>yor1∆</w:delText>
        </w:r>
        <w:r w:rsidDel="00B84596">
          <w:delText xml:space="preserve">. </w:delText>
        </w:r>
        <w:r w:rsidRPr="00233F15" w:rsidDel="00B84596">
          <w:delText>Each poi</w:delText>
        </w:r>
        <w:r w:rsidDel="00B84596">
          <w:delText xml:space="preserve">nt represents the mean resistance of a group of strains containing the 5-locus genotype </w:delText>
        </w:r>
        <w:r w:rsidRPr="00233F15" w:rsidDel="00B84596">
          <w:delText xml:space="preserve">indicated by the </w:delText>
        </w:r>
        <w:r w:rsidDel="00B84596">
          <w:delText xml:space="preserve">legend, either as modeled by the neural network (x-axis) or as measured in the data (y-axis).  Correlation in the top left is shown for all data, then only for the 5-locus groups in parentheses.  The neural network was trained separately </w:delText>
        </w:r>
        <w:r w:rsidR="00890971" w:rsidDel="00B84596">
          <w:delText xml:space="preserve">in </w:delText>
        </w:r>
      </w:del>
      <w:del w:id="112" w:author="Albi Celaj [2]" w:date="2018-12-07T15:38:00Z">
        <w:r w:rsidR="00890971" w:rsidDel="00C0215D">
          <w:delText>fluconazole</w:delText>
        </w:r>
      </w:del>
      <w:del w:id="113" w:author="Albi Celaj [2]" w:date="2018-12-07T15:50:00Z">
        <w:r w:rsidR="00890971" w:rsidDel="00B84596">
          <w:delText>, and the corresponding weights are shown in the right.</w:delText>
        </w:r>
      </w:del>
    </w:p>
    <w:p w14:paraId="77903151" w14:textId="0105DE7E" w:rsidR="00890971" w:rsidRPr="00890971" w:rsidDel="00C02B57" w:rsidRDefault="00890971" w:rsidP="00B84596">
      <w:pPr>
        <w:widowControl w:val="0"/>
        <w:autoSpaceDE w:val="0"/>
        <w:autoSpaceDN w:val="0"/>
        <w:adjustRightInd w:val="0"/>
        <w:rPr>
          <w:del w:id="114" w:author="Albi Celaj [2]" w:date="2018-12-07T15:51:00Z"/>
          <w:bCs/>
          <w:iCs/>
          <w:color w:val="000000" w:themeColor="text1"/>
        </w:rPr>
      </w:pPr>
      <w:del w:id="115" w:author="Albi Celaj [2]" w:date="2018-12-07T15:50:00Z">
        <w:r w:rsidDel="00B84596">
          <w:rPr>
            <w:b/>
            <w:bCs/>
            <w:iCs/>
            <w:color w:val="000000" w:themeColor="text1"/>
          </w:rPr>
          <w:delText xml:space="preserve">B </w:delText>
        </w:r>
        <w:r w:rsidDel="00B84596">
          <w:rPr>
            <w:bCs/>
            <w:iCs/>
            <w:color w:val="000000" w:themeColor="text1"/>
          </w:rPr>
          <w:delText xml:space="preserve">As in A, </w:delText>
        </w:r>
      </w:del>
    </w:p>
    <w:p w14:paraId="62CC2B99" w14:textId="68B1672A" w:rsidR="00A85652" w:rsidRPr="00EC5530" w:rsidDel="00131334" w:rsidRDefault="00A85652" w:rsidP="00224FCB">
      <w:pPr>
        <w:widowControl w:val="0"/>
        <w:autoSpaceDE w:val="0"/>
        <w:autoSpaceDN w:val="0"/>
        <w:adjustRightInd w:val="0"/>
        <w:rPr>
          <w:del w:id="116" w:author="Albi Celaj [2]" w:date="2018-12-07T15:51:00Z"/>
          <w:b/>
          <w:bCs/>
          <w:iCs/>
          <w:color w:val="000000" w:themeColor="text1"/>
        </w:rPr>
      </w:pPr>
    </w:p>
    <w:p w14:paraId="583CF5D1" w14:textId="77777777" w:rsidR="00A85652" w:rsidRDefault="00A85652" w:rsidP="00224FCB">
      <w:pPr>
        <w:widowControl w:val="0"/>
        <w:autoSpaceDE w:val="0"/>
        <w:autoSpaceDN w:val="0"/>
        <w:adjustRightInd w:val="0"/>
        <w:rPr>
          <w:b/>
          <w:bCs/>
          <w:iCs/>
          <w:color w:val="000000" w:themeColor="text1"/>
        </w:rPr>
      </w:pPr>
    </w:p>
    <w:p w14:paraId="66F0B9E4" w14:textId="12773DB9" w:rsidR="002E0653" w:rsidRDefault="00C75C81" w:rsidP="00EA645D">
      <w:pPr>
        <w:jc w:val="both"/>
        <w:rPr>
          <w:color w:val="000000" w:themeColor="text1"/>
        </w:rPr>
      </w:pPr>
      <w:commentRangeStart w:id="117"/>
      <w:r w:rsidRPr="003643C4">
        <w:rPr>
          <w:b/>
          <w:bCs/>
          <w:iCs/>
          <w:color w:val="000000" w:themeColor="text1"/>
        </w:rPr>
        <w:t>Figure S1</w:t>
      </w:r>
      <w:r>
        <w:rPr>
          <w:b/>
          <w:bCs/>
          <w:iCs/>
          <w:color w:val="000000" w:themeColor="text1"/>
        </w:rPr>
        <w:t>1</w:t>
      </w:r>
      <w:r w:rsidRPr="003643C4">
        <w:rPr>
          <w:b/>
          <w:bCs/>
          <w:iCs/>
          <w:color w:val="000000" w:themeColor="text1"/>
        </w:rPr>
        <w:t>.</w:t>
      </w:r>
      <w:commentRangeEnd w:id="117"/>
      <w:r>
        <w:rPr>
          <w:rStyle w:val="CommentReference"/>
          <w:rFonts w:asciiTheme="minorHAnsi" w:hAnsiTheme="minorHAnsi" w:cstheme="minorBidi"/>
        </w:rPr>
        <w:commentReference w:id="117"/>
      </w:r>
      <w:r w:rsidRPr="003643C4">
        <w:rPr>
          <w:b/>
          <w:bCs/>
          <w:iCs/>
          <w:color w:val="000000" w:themeColor="text1"/>
        </w:rPr>
        <w:t xml:space="preserve">  </w:t>
      </w:r>
      <w:r w:rsidR="0092493A" w:rsidRPr="003643C4">
        <w:rPr>
          <w:color w:val="000000" w:themeColor="text1"/>
        </w:rPr>
        <w:t xml:space="preserve">Comparing </w:t>
      </w:r>
      <w:r w:rsidR="002B2AF9">
        <w:rPr>
          <w:color w:val="000000" w:themeColor="text1"/>
        </w:rPr>
        <w:t xml:space="preserve">drug resistance measured from </w:t>
      </w:r>
      <w:r w:rsidR="0092493A" w:rsidRPr="003643C4">
        <w:rPr>
          <w:color w:val="000000" w:themeColor="text1"/>
        </w:rPr>
        <w:t>single-strain exp</w:t>
      </w:r>
      <w:r w:rsidR="002529F7">
        <w:rPr>
          <w:color w:val="000000" w:themeColor="text1"/>
        </w:rPr>
        <w:t>eriments to</w:t>
      </w:r>
      <w:r w:rsidR="002B2AF9">
        <w:rPr>
          <w:color w:val="000000" w:themeColor="text1"/>
        </w:rPr>
        <w:t xml:space="preserve"> the grouped pool data.</w:t>
      </w:r>
    </w:p>
    <w:p w14:paraId="4EA0C093" w14:textId="3C185DDC" w:rsidR="002B2AF9" w:rsidRDefault="0042069B" w:rsidP="00EA645D">
      <w:pPr>
        <w:jc w:val="both"/>
        <w:rPr>
          <w:color w:val="000000" w:themeColor="text1"/>
        </w:rPr>
      </w:pPr>
      <w:r>
        <w:rPr>
          <w:color w:val="000000" w:themeColor="text1"/>
        </w:rPr>
        <w:t xml:space="preserve">Resistance of </w:t>
      </w:r>
      <w:r w:rsidR="00C627CC" w:rsidRPr="003643C4">
        <w:rPr>
          <w:color w:val="000000" w:themeColor="text1"/>
        </w:rPr>
        <w:t xml:space="preserve"> </w:t>
      </w:r>
      <w:r w:rsidR="0004126E">
        <w:rPr>
          <w:color w:val="000000" w:themeColor="text1"/>
        </w:rPr>
        <w:t xml:space="preserve">individual strains containing each of 32 knockout combinations at </w:t>
      </w:r>
      <w:r w:rsidR="0004126E" w:rsidRPr="00233F15">
        <w:rPr>
          <w:i/>
          <w:color w:val="000000" w:themeColor="text1"/>
        </w:rPr>
        <w:t>pdr5∆</w:t>
      </w:r>
      <w:r w:rsidR="0004126E" w:rsidRPr="00264E8D">
        <w:rPr>
          <w:color w:val="000000" w:themeColor="text1"/>
        </w:rPr>
        <w:t xml:space="preserve">, </w:t>
      </w:r>
      <w:r w:rsidR="0004126E" w:rsidRPr="00233F15">
        <w:rPr>
          <w:i/>
          <w:color w:val="000000" w:themeColor="text1"/>
        </w:rPr>
        <w:t>snq2∆</w:t>
      </w:r>
      <w:r w:rsidR="0004126E" w:rsidRPr="00264E8D">
        <w:rPr>
          <w:color w:val="000000" w:themeColor="text1"/>
        </w:rPr>
        <w:t xml:space="preserve">, </w:t>
      </w:r>
      <w:r w:rsidR="0004126E" w:rsidRPr="00233F15">
        <w:rPr>
          <w:i/>
          <w:color w:val="000000" w:themeColor="text1"/>
        </w:rPr>
        <w:t>ybt1∆</w:t>
      </w:r>
      <w:r w:rsidR="0004126E" w:rsidRPr="00264E8D">
        <w:rPr>
          <w:color w:val="000000" w:themeColor="text1"/>
        </w:rPr>
        <w:t xml:space="preserve">, </w:t>
      </w:r>
      <w:r w:rsidR="0004126E" w:rsidRPr="00233F15">
        <w:rPr>
          <w:i/>
          <w:color w:val="000000" w:themeColor="text1"/>
        </w:rPr>
        <w:t>ycf1∆</w:t>
      </w:r>
      <w:r w:rsidR="0004126E" w:rsidRPr="00264E8D">
        <w:rPr>
          <w:color w:val="000000" w:themeColor="text1"/>
        </w:rPr>
        <w:t>,</w:t>
      </w:r>
      <w:r w:rsidR="0004126E">
        <w:rPr>
          <w:color w:val="000000" w:themeColor="text1"/>
        </w:rPr>
        <w:t xml:space="preserve"> and</w:t>
      </w:r>
      <w:r w:rsidR="0004126E" w:rsidRPr="00264E8D">
        <w:rPr>
          <w:color w:val="000000" w:themeColor="text1"/>
        </w:rPr>
        <w:t xml:space="preserve"> </w:t>
      </w:r>
      <w:r w:rsidR="0004126E" w:rsidRPr="00233F15">
        <w:rPr>
          <w:i/>
          <w:color w:val="000000" w:themeColor="text1"/>
        </w:rPr>
        <w:t>yor1∆</w:t>
      </w:r>
      <w:r w:rsidR="0004126E">
        <w:rPr>
          <w:color w:val="000000" w:themeColor="text1"/>
        </w:rPr>
        <w:t xml:space="preserve"> was measured and compared to the resistance </w:t>
      </w:r>
      <w:r w:rsidR="00E95B98">
        <w:rPr>
          <w:color w:val="000000" w:themeColor="text1"/>
        </w:rPr>
        <w:t>to the pool</w:t>
      </w:r>
      <w:r w:rsidR="0004126E">
        <w:rPr>
          <w:color w:val="000000" w:themeColor="text1"/>
        </w:rPr>
        <w:t xml:space="preserve"> data</w:t>
      </w:r>
      <w:r w:rsidR="00E95B98">
        <w:rPr>
          <w:color w:val="000000" w:themeColor="text1"/>
        </w:rPr>
        <w:t xml:space="preserve">. </w:t>
      </w:r>
      <w:r w:rsidR="00681896">
        <w:rPr>
          <w:color w:val="000000" w:themeColor="text1"/>
        </w:rPr>
        <w:t xml:space="preserve"> </w:t>
      </w:r>
      <w:r w:rsidR="00E95B98">
        <w:rPr>
          <w:color w:val="000000" w:themeColor="text1"/>
        </w:rPr>
        <w:t xml:space="preserve">Pool </w:t>
      </w:r>
      <w:r w:rsidR="0004126E">
        <w:rPr>
          <w:color w:val="000000" w:themeColor="text1"/>
        </w:rPr>
        <w:t>strains were grouped ba</w:t>
      </w:r>
      <w:r w:rsidR="00E95B98">
        <w:rPr>
          <w:color w:val="000000" w:themeColor="text1"/>
        </w:rPr>
        <w:t xml:space="preserve">sed </w:t>
      </w:r>
      <w:r w:rsidR="00681896">
        <w:rPr>
          <w:color w:val="000000" w:themeColor="text1"/>
        </w:rPr>
        <w:t xml:space="preserve">on genotype at these 5 loci, </w:t>
      </w:r>
      <w:r w:rsidR="00FF2C35">
        <w:rPr>
          <w:color w:val="000000" w:themeColor="text1"/>
        </w:rPr>
        <w:t xml:space="preserve">median </w:t>
      </w:r>
      <w:r w:rsidR="00E95B98">
        <w:rPr>
          <w:color w:val="000000" w:themeColor="text1"/>
        </w:rPr>
        <w:t>log</w:t>
      </w:r>
      <w:r w:rsidR="00E95B98" w:rsidRPr="000C3FF8">
        <w:rPr>
          <w:color w:val="000000" w:themeColor="text1"/>
          <w:vertAlign w:val="subscript"/>
        </w:rPr>
        <w:t>2</w:t>
      </w:r>
      <w:r w:rsidR="00E95B98">
        <w:rPr>
          <w:color w:val="000000" w:themeColor="text1"/>
        </w:rPr>
        <w:t xml:space="preserve">-resistance was </w:t>
      </w:r>
      <w:r w:rsidR="00681896">
        <w:rPr>
          <w:color w:val="000000" w:themeColor="text1"/>
        </w:rPr>
        <w:t xml:space="preserve">determined for each group in </w:t>
      </w:r>
      <w:r w:rsidR="0004126E">
        <w:rPr>
          <w:color w:val="000000" w:themeColor="text1"/>
        </w:rPr>
        <w:t>MAT</w:t>
      </w:r>
      <w:r w:rsidR="0004126E" w:rsidRPr="00EA717D">
        <w:rPr>
          <w:b/>
          <w:color w:val="000000" w:themeColor="text1"/>
        </w:rPr>
        <w:t>a</w:t>
      </w:r>
      <w:r w:rsidR="0004126E">
        <w:rPr>
          <w:color w:val="000000" w:themeColor="text1"/>
        </w:rPr>
        <w:t xml:space="preserve"> and MAT</w:t>
      </w:r>
      <w:r w:rsidR="0004126E" w:rsidRPr="000C3FF8">
        <w:rPr>
          <w:b/>
          <w:color w:val="000000" w:themeColor="text1"/>
        </w:rPr>
        <w:t>α</w:t>
      </w:r>
      <w:r w:rsidR="00535981">
        <w:rPr>
          <w:color w:val="000000" w:themeColor="text1"/>
        </w:rPr>
        <w:t xml:space="preserve"> </w:t>
      </w:r>
      <w:r w:rsidR="00681896">
        <w:rPr>
          <w:color w:val="000000" w:themeColor="text1"/>
        </w:rPr>
        <w:t>pools, and these values were averaged</w:t>
      </w:r>
      <w:r w:rsidR="00E6352B">
        <w:rPr>
          <w:color w:val="000000" w:themeColor="text1"/>
        </w:rPr>
        <w:t xml:space="preserve"> to obtain </w:t>
      </w:r>
      <w:r w:rsidR="00C25732">
        <w:rPr>
          <w:color w:val="000000" w:themeColor="text1"/>
        </w:rPr>
        <w:t>a single pool value</w:t>
      </w:r>
      <w:r w:rsidR="0004126E">
        <w:rPr>
          <w:color w:val="000000" w:themeColor="text1"/>
        </w:rPr>
        <w:t>.  Strain genotype is indicated by the legend.</w:t>
      </w:r>
      <w:r w:rsidR="00EA645D">
        <w:rPr>
          <w:color w:val="000000" w:themeColor="text1"/>
        </w:rPr>
        <w:t xml:space="preserve">  Growth of individual</w:t>
      </w:r>
      <w:r w:rsidR="00C627CC" w:rsidRPr="003643C4">
        <w:rPr>
          <w:color w:val="000000" w:themeColor="text1"/>
        </w:rPr>
        <w:t xml:space="preserve"> strain</w:t>
      </w:r>
      <w:r w:rsidR="00EA645D">
        <w:rPr>
          <w:color w:val="000000" w:themeColor="text1"/>
        </w:rPr>
        <w:t>s</w:t>
      </w:r>
      <w:r w:rsidR="00C627CC" w:rsidRPr="003643C4">
        <w:rPr>
          <w:color w:val="000000" w:themeColor="text1"/>
        </w:rPr>
        <w:t xml:space="preserve"> was measured at 1.9, 3.9, 7.8, 15.6, 23.4, 31.2, 35, and 40</w:t>
      </w:r>
      <w:r w:rsidR="00C627CC" w:rsidRPr="003643C4">
        <w:rPr>
          <w:color w:val="000000" w:themeColor="text1"/>
          <w:lang w:val="el-GR"/>
        </w:rPr>
        <w:t>μ</w:t>
      </w:r>
      <w:r w:rsidR="00C627CC" w:rsidRPr="003643C4">
        <w:rPr>
          <w:color w:val="000000" w:themeColor="text1"/>
        </w:rPr>
        <w:t>m</w:t>
      </w:r>
      <w:r w:rsidR="00EA645D">
        <w:rPr>
          <w:color w:val="000000" w:themeColor="text1"/>
        </w:rPr>
        <w:t xml:space="preserve"> of fluconazole.</w:t>
      </w:r>
    </w:p>
    <w:p w14:paraId="090ED7BC" w14:textId="77777777" w:rsidR="0092493A" w:rsidRPr="003643C4" w:rsidRDefault="0092493A" w:rsidP="00224FCB">
      <w:pPr>
        <w:widowControl w:val="0"/>
        <w:autoSpaceDE w:val="0"/>
        <w:autoSpaceDN w:val="0"/>
        <w:adjustRightInd w:val="0"/>
        <w:rPr>
          <w:bCs/>
          <w:iCs/>
          <w:color w:val="000000" w:themeColor="text1"/>
        </w:rPr>
      </w:pPr>
    </w:p>
    <w:p w14:paraId="03A58788" w14:textId="205E239A" w:rsidR="002E0653" w:rsidRDefault="0092493A" w:rsidP="006E7495">
      <w:pPr>
        <w:jc w:val="both"/>
        <w:rPr>
          <w:bCs/>
          <w:iCs/>
          <w:color w:val="000000" w:themeColor="text1"/>
        </w:rPr>
      </w:pPr>
      <w:r w:rsidRPr="003643C4">
        <w:rPr>
          <w:b/>
          <w:bCs/>
          <w:iCs/>
          <w:color w:val="000000" w:themeColor="text1"/>
        </w:rPr>
        <w:t>Figure S1</w:t>
      </w:r>
      <w:r w:rsidR="006C55BE">
        <w:rPr>
          <w:b/>
          <w:bCs/>
          <w:iCs/>
          <w:color w:val="000000" w:themeColor="text1"/>
        </w:rPr>
        <w:t>2</w:t>
      </w:r>
      <w:r w:rsidRPr="003643C4">
        <w:rPr>
          <w:b/>
          <w:bCs/>
          <w:iCs/>
          <w:color w:val="000000" w:themeColor="text1"/>
        </w:rPr>
        <w:t xml:space="preserve">.  </w:t>
      </w:r>
      <w:r w:rsidRPr="003643C4">
        <w:rPr>
          <w:bCs/>
          <w:iCs/>
          <w:color w:val="000000" w:themeColor="text1"/>
        </w:rPr>
        <w:t xml:space="preserve">Measuring all </w:t>
      </w:r>
      <w:r w:rsidR="00C52FFD">
        <w:rPr>
          <w:bCs/>
          <w:iCs/>
          <w:color w:val="000000" w:themeColor="text1"/>
        </w:rPr>
        <w:t xml:space="preserve">protein-protein </w:t>
      </w:r>
      <w:r w:rsidRPr="003643C4">
        <w:rPr>
          <w:bCs/>
          <w:iCs/>
          <w:color w:val="000000" w:themeColor="text1"/>
        </w:rPr>
        <w:t>interactions between Pdr5, Snq2, and Yor1 using mDHFR PCA.</w:t>
      </w:r>
    </w:p>
    <w:p w14:paraId="2B568150" w14:textId="439F6111"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7131FF">
        <w:rPr>
          <w:vertAlign w:val="subscript"/>
          <w:rPrChange w:id="118" w:author="Albi Celaj [2]" w:date="2018-12-07T15:52:00Z">
            <w:rPr/>
          </w:rPrChange>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7DA10368"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ins w:id="119" w:author="Albi Celaj [2]" w:date="2018-12-07T15:25:00Z">
        <w:r w:rsidR="00FF0877">
          <w:rPr>
            <w:b/>
            <w:bCs/>
            <w:iCs/>
            <w:color w:val="000000" w:themeColor="text1"/>
          </w:rPr>
          <w:t>S1</w:t>
        </w:r>
      </w:ins>
      <w:r w:rsidR="006C55BE">
        <w:rPr>
          <w:b/>
          <w:bCs/>
          <w:iCs/>
          <w:color w:val="000000" w:themeColor="text1"/>
        </w:rPr>
        <w:t>3</w:t>
      </w:r>
      <w:ins w:id="120" w:author="Albi Celaj [2]" w:date="2018-12-07T15:26:00Z">
        <w:r w:rsidR="00FF0877">
          <w:rPr>
            <w:b/>
            <w:bCs/>
            <w:iCs/>
            <w:color w:val="000000" w:themeColor="text1"/>
          </w:rPr>
          <w:t>.</w:t>
        </w:r>
      </w:ins>
      <w:r w:rsidR="00687741">
        <w:rPr>
          <w:bCs/>
          <w:iCs/>
          <w:color w:val="000000" w:themeColor="text1"/>
        </w:rPr>
        <w:t xml:space="preserve"> Measuring </w:t>
      </w:r>
      <w:r w:rsidR="00C52FFD">
        <w:rPr>
          <w:bCs/>
          <w:iCs/>
          <w:color w:val="000000" w:themeColor="text1"/>
        </w:rPr>
        <w:t xml:space="preserve">protein-protein </w:t>
      </w:r>
      <w:r w:rsidR="00D52B20">
        <w:rPr>
          <w:bCs/>
          <w:iCs/>
          <w:color w:val="000000" w:themeColor="text1"/>
        </w:rPr>
        <w:t>interactions of Pdr5 with Snq2</w:t>
      </w:r>
      <w:r w:rsidRPr="003643C4">
        <w:rPr>
          <w:bCs/>
          <w:iCs/>
          <w:color w:val="000000" w:themeColor="text1"/>
        </w:rPr>
        <w:t xml:space="preserve"> and Yor1 using MYTH.</w:t>
      </w:r>
    </w:p>
    <w:p w14:paraId="03D58238" w14:textId="34C3F000"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 xml:space="preserve">fused to Cub </w:t>
      </w:r>
      <w:r w:rsidR="000520FE">
        <w:rPr>
          <w:bCs/>
          <w:iCs/>
          <w:color w:val="000000" w:themeColor="text1"/>
        </w:rPr>
        <w:t xml:space="preserve">(YOR1-L2, PDR5-L2, </w:t>
      </w:r>
      <w:r w:rsidR="00390CC7">
        <w:rPr>
          <w:bCs/>
          <w:iCs/>
          <w:color w:val="000000" w:themeColor="text1"/>
        </w:rPr>
        <w:t xml:space="preserve">SNQ2-L2, </w:t>
      </w:r>
      <w:r w:rsidR="000520FE">
        <w:rPr>
          <w:bCs/>
          <w:iCs/>
          <w:color w:val="000000" w:themeColor="text1"/>
        </w:rPr>
        <w:t xml:space="preserve">Artificial L2 bait).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 xml:space="preserve">n SD </w:t>
      </w:r>
      <w:r w:rsidR="0097416E" w:rsidRPr="00662D0E">
        <w:rPr>
          <w:bCs/>
          <w:iCs/>
          <w:color w:val="000000" w:themeColor="text1"/>
        </w:rPr>
        <w:lastRenderedPageBreak/>
        <w:t>–</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Albi Celaj [2]" w:date="2018-12-17T14:04:00Z" w:initials="AC">
    <w:p w14:paraId="4C28C6DD" w14:textId="77777777" w:rsidR="00D93A03" w:rsidRDefault="00D93A03" w:rsidP="00DB0ED8">
      <w:pPr>
        <w:pStyle w:val="CommentText"/>
      </w:pPr>
      <w:r>
        <w:rPr>
          <w:rStyle w:val="CommentReference"/>
        </w:rPr>
        <w:annotationRef/>
      </w:r>
    </w:p>
  </w:comment>
  <w:comment w:id="3" w:author="Albi Celaj [2]" w:date="2018-12-17T12:23:00Z" w:initials="AC">
    <w:p w14:paraId="5361D903" w14:textId="77777777" w:rsidR="00D93A03" w:rsidRDefault="00D93A03" w:rsidP="00DB0ED8">
      <w:pPr>
        <w:pStyle w:val="CommentText"/>
      </w:pPr>
      <w:r>
        <w:rPr>
          <w:rStyle w:val="CommentReference"/>
        </w:rPr>
        <w:annotationRef/>
      </w:r>
      <w:r>
        <w:t>Need to add to data file</w:t>
      </w:r>
    </w:p>
  </w:comment>
  <w:comment w:id="4" w:author="Albi Celaj" w:date="2019-01-07T17:01:00Z" w:initials="AC">
    <w:p w14:paraId="7841596C" w14:textId="00F42A3E" w:rsidR="00D93A03" w:rsidRDefault="00D93A03">
      <w:pPr>
        <w:pStyle w:val="CommentText"/>
      </w:pPr>
      <w:r>
        <w:rPr>
          <w:rStyle w:val="CommentReference"/>
        </w:rPr>
        <w:annotationRef/>
      </w:r>
      <w:r>
        <w:t>No complex interactions yet</w:t>
      </w:r>
    </w:p>
  </w:comment>
  <w:comment w:id="5" w:author="Yachie Nozomu" w:date="2018-12-10T01:48:00Z" w:initials="NY">
    <w:p w14:paraId="5E14E6E4" w14:textId="77777777" w:rsidR="00D93A03" w:rsidRDefault="00D93A03"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6" w:author="Albi Celaj" w:date="2019-01-14T10:32:00Z" w:initials="AC">
    <w:p w14:paraId="1C6AD3A9" w14:textId="3BAF056C" w:rsidR="00873FF0" w:rsidRDefault="00873FF0">
      <w:pPr>
        <w:pStyle w:val="CommentText"/>
      </w:pPr>
      <w:r>
        <w:rPr>
          <w:rStyle w:val="CommentReference"/>
        </w:rPr>
        <w:annotationRef/>
      </w:r>
      <w:r>
        <w:t>Accurate?</w:t>
      </w:r>
    </w:p>
  </w:comment>
  <w:comment w:id="7" w:author="Yachie Nozomu" w:date="2018-12-10T02:21:00Z" w:initials="NY">
    <w:p w14:paraId="62EA94FD" w14:textId="77777777" w:rsidR="00D93A03" w:rsidRDefault="00D93A03" w:rsidP="00DB0ED8">
      <w:pPr>
        <w:pStyle w:val="CommentText"/>
      </w:pPr>
      <w:r>
        <w:rPr>
          <w:rStyle w:val="CommentReference"/>
        </w:rPr>
        <w:annotationRef/>
      </w:r>
      <w:r>
        <w:t>Do you assume there are only effluxes and Es are only positive values?</w:t>
      </w:r>
    </w:p>
  </w:comment>
  <w:comment w:id="8" w:author="Albi Celaj [2]" w:date="2018-12-10T14:33:00Z" w:initials="AC">
    <w:p w14:paraId="5C6297C8" w14:textId="77777777" w:rsidR="00D93A03" w:rsidRDefault="00D93A03" w:rsidP="00DB0ED8">
      <w:pPr>
        <w:pStyle w:val="CommentText"/>
      </w:pPr>
      <w:r>
        <w:rPr>
          <w:rStyle w:val="CommentReference"/>
        </w:rPr>
        <w:annotationRef/>
      </w:r>
      <w:r>
        <w:t>Yes – can add negative E-values but rather chose to model these as inhibition of a hidden clearance factor (as per e-mail)</w:t>
      </w:r>
    </w:p>
  </w:comment>
  <w:comment w:id="9" w:author="Yachie Nozomu" w:date="2018-12-10T01:58:00Z" w:initials="NY">
    <w:p w14:paraId="4D65C6BF" w14:textId="77777777" w:rsidR="00D93A03" w:rsidRDefault="00D93A03"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10" w:author="Albi Celaj [2]" w:date="2018-12-10T14:33:00Z" w:initials="AC">
    <w:p w14:paraId="5486673A" w14:textId="77777777" w:rsidR="00D93A03" w:rsidRDefault="00D93A03"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1" w:author="Yachie Nozomu" w:date="2018-12-10T01:53:00Z" w:initials="NY">
    <w:p w14:paraId="59F4459E" w14:textId="77777777" w:rsidR="00D93A03" w:rsidRDefault="00D93A03"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2" w:author="Albi Celaj [2]" w:date="2018-12-10T14:33:00Z" w:initials="AC">
    <w:p w14:paraId="0B1F9671" w14:textId="249CA3C3" w:rsidR="00D93A03" w:rsidRDefault="00D93A03" w:rsidP="00E270DE">
      <w:pPr>
        <w:pStyle w:val="CommentText"/>
      </w:pPr>
      <w:r>
        <w:rPr>
          <w:rStyle w:val="CommentReference"/>
        </w:rPr>
        <w:annotationRef/>
      </w:r>
      <w:r>
        <w:t>They are now unique</w:t>
      </w:r>
    </w:p>
    <w:p w14:paraId="55DB30EF" w14:textId="77777777" w:rsidR="00D93A03" w:rsidRDefault="00D93A03" w:rsidP="00E270DE">
      <w:pPr>
        <w:pStyle w:val="CommentText"/>
      </w:pPr>
    </w:p>
  </w:comment>
  <w:comment w:id="13" w:author="Yachie Nozomu" w:date="2018-12-10T02:01:00Z" w:initials="NY">
    <w:p w14:paraId="6B20CD35" w14:textId="77777777" w:rsidR="00D93A03" w:rsidRDefault="00D93A03" w:rsidP="00E270DE">
      <w:pPr>
        <w:pStyle w:val="CommentText"/>
      </w:pPr>
      <w:r>
        <w:rPr>
          <w:rStyle w:val="CommentReference"/>
        </w:rPr>
        <w:annotationRef/>
      </w:r>
      <w:r>
        <w:t xml:space="preserve">Same here… two mating type datasets could share a decent amount of same genotypes </w:t>
      </w:r>
    </w:p>
  </w:comment>
  <w:comment w:id="14" w:author="Albi Celaj" w:date="2018-12-21T14:48:00Z" w:initials="AC">
    <w:p w14:paraId="28432A83" w14:textId="294A7E41" w:rsidR="00D93A03" w:rsidRDefault="00D93A03">
      <w:pPr>
        <w:pStyle w:val="CommentText"/>
      </w:pPr>
      <w:r>
        <w:rPr>
          <w:rStyle w:val="CommentReference"/>
        </w:rPr>
        <w:annotationRef/>
      </w:r>
      <w:r>
        <w:t>They are now unique</w:t>
      </w:r>
    </w:p>
  </w:comment>
  <w:comment w:id="16" w:author="Frederick Roth" w:date="2019-01-11T15:50:00Z" w:initials="FR">
    <w:p w14:paraId="49BA1E82" w14:textId="66360F04" w:rsidR="00FE4231" w:rsidRDefault="00FE4231">
      <w:pPr>
        <w:pStyle w:val="CommentText"/>
      </w:pPr>
      <w:r>
        <w:rPr>
          <w:rStyle w:val="CommentReference"/>
        </w:rPr>
        <w:annotationRef/>
      </w:r>
      <w:r w:rsidR="00E34F94">
        <w:rPr>
          <w:noProof/>
        </w:rPr>
        <w:t>pls update figure caption to make clear what conclusion they should draw</w:t>
      </w:r>
    </w:p>
  </w:comment>
  <w:comment w:id="17" w:author="Yachie Nozomu" w:date="2018-12-10T02:29:00Z" w:initials="NY">
    <w:p w14:paraId="19FD9F07" w14:textId="77777777" w:rsidR="00D93A03" w:rsidRDefault="00D93A03" w:rsidP="00D610F0">
      <w:pPr>
        <w:pStyle w:val="CommentText"/>
      </w:pPr>
      <w:r>
        <w:rPr>
          <w:rStyle w:val="CommentReference"/>
        </w:rPr>
        <w:annotationRef/>
      </w:r>
      <w:r>
        <w:t>Is it unlikely that these genes are involved in valinomycin uptake?</w:t>
      </w:r>
    </w:p>
  </w:comment>
  <w:comment w:id="15" w:author="Albi Celaj [2]" w:date="2018-12-10T13:27:00Z" w:initials="AC">
    <w:p w14:paraId="473490EC" w14:textId="2D66CB8C" w:rsidR="00D93A03" w:rsidRDefault="00D93A03">
      <w:pPr>
        <w:pStyle w:val="CommentText"/>
      </w:pPr>
      <w:r>
        <w:rPr>
          <w:rStyle w:val="CommentReference"/>
        </w:rPr>
        <w:annotationRef/>
      </w:r>
      <w:r>
        <w:t>See e-mail</w:t>
      </w:r>
    </w:p>
  </w:comment>
  <w:comment w:id="20" w:author="Yachie Nozomu" w:date="2018-12-10T02:31:00Z" w:initials="NY">
    <w:p w14:paraId="588E2228" w14:textId="77777777" w:rsidR="00D93A03" w:rsidRDefault="00D93A03" w:rsidP="00447F5C">
      <w:pPr>
        <w:pStyle w:val="CommentText"/>
      </w:pPr>
      <w:r>
        <w:rPr>
          <w:rStyle w:val="CommentReference"/>
        </w:rPr>
        <w:annotationRef/>
      </w:r>
      <w:r>
        <w:t>Please make sure that RY0148 is not GM Toolkit-alpha</w:t>
      </w:r>
    </w:p>
  </w:comment>
  <w:comment w:id="21" w:author="Albi Celaj [2]" w:date="2018-12-10T14:39:00Z" w:initials="AC">
    <w:p w14:paraId="6DAC57EE" w14:textId="7273B510" w:rsidR="00D93A03" w:rsidRDefault="00D93A03">
      <w:pPr>
        <w:pStyle w:val="CommentText"/>
      </w:pPr>
      <w:r>
        <w:rPr>
          <w:rStyle w:val="CommentReference"/>
        </w:rPr>
        <w:annotationRef/>
      </w:r>
      <w:r>
        <w:t>I don’t understand this comment – is the genotype incorrect as stated? What should it be?</w:t>
      </w:r>
    </w:p>
  </w:comment>
  <w:comment w:id="22" w:author="Albi Celaj [3]" w:date="2017-08-24T14:59:00Z" w:initials="AC">
    <w:p w14:paraId="476F4712" w14:textId="7F4B8F2F" w:rsidR="00D93A03" w:rsidRDefault="00D93A03">
      <w:pPr>
        <w:pStyle w:val="CommentText"/>
      </w:pPr>
      <w:r>
        <w:t>-May need details of growth selection media used</w:t>
      </w:r>
    </w:p>
    <w:p w14:paraId="60AC4973" w14:textId="10C0F849" w:rsidR="00D93A03" w:rsidRDefault="00D93A03">
      <w:pPr>
        <w:pStyle w:val="CommentText"/>
      </w:pPr>
      <w:r>
        <w:t>-May require source of all chemicals and concentrations used for selection (will ask lab for this)</w:t>
      </w:r>
    </w:p>
    <w:p w14:paraId="0B0708BE" w14:textId="77777777" w:rsidR="00D93A03" w:rsidRDefault="00D93A03">
      <w:pPr>
        <w:pStyle w:val="CommentText"/>
      </w:pPr>
    </w:p>
  </w:comment>
  <w:comment w:id="23" w:author="Yachie Nozomu" w:date="2018-12-10T02:50:00Z" w:initials="NY">
    <w:p w14:paraId="3F645A1E" w14:textId="77777777" w:rsidR="00D93A03" w:rsidRDefault="00D93A03" w:rsidP="00F85114">
      <w:pPr>
        <w:pStyle w:val="CommentText"/>
      </w:pPr>
      <w:r>
        <w:rPr>
          <w:rStyle w:val="CommentReference"/>
        </w:rPr>
        <w:annotationRef/>
      </w:r>
      <w:r>
        <w:t xml:space="preserve">Was the GM strain URA+? Did each deletion locus have GFP and URA3? </w:t>
      </w:r>
    </w:p>
  </w:comment>
  <w:comment w:id="24" w:author="Albi Celaj [2]" w:date="2018-12-10T13:50:00Z" w:initials="AC">
    <w:p w14:paraId="77A8ABFE" w14:textId="6EF4267F" w:rsidR="00D93A03" w:rsidRDefault="00D93A03">
      <w:pPr>
        <w:pStyle w:val="CommentText"/>
      </w:pPr>
      <w:r>
        <w:rPr>
          <w:rStyle w:val="CommentReference"/>
        </w:rPr>
        <w:annotationRef/>
      </w:r>
      <w:r>
        <w:t>Yes it did</w:t>
      </w:r>
    </w:p>
  </w:comment>
  <w:comment w:id="25" w:author="Yachie Nozomu" w:date="2018-12-10T03:53:00Z" w:initials="NY">
    <w:p w14:paraId="3BAFFCA9" w14:textId="77777777" w:rsidR="00D93A03" w:rsidRDefault="00D93A03" w:rsidP="00F85114">
      <w:pPr>
        <w:pStyle w:val="CommentText"/>
      </w:pPr>
      <w:r>
        <w:rPr>
          <w:rStyle w:val="CommentReference"/>
        </w:rPr>
        <w:annotationRef/>
      </w:r>
      <w:r>
        <w:t>In what volume?</w:t>
      </w:r>
    </w:p>
  </w:comment>
  <w:comment w:id="26" w:author="Albi Celaj [2]" w:date="2018-12-10T13:51:00Z" w:initials="AC">
    <w:p w14:paraId="030C1A19" w14:textId="4F1FB17D" w:rsidR="00D93A03" w:rsidRDefault="00D93A03">
      <w:pPr>
        <w:pStyle w:val="CommentText"/>
      </w:pPr>
      <w:r>
        <w:rPr>
          <w:rStyle w:val="CommentReference"/>
        </w:rPr>
        <w:annotationRef/>
      </w:r>
      <w:r>
        <w:t>Have to check with Marinella</w:t>
      </w:r>
    </w:p>
  </w:comment>
  <w:comment w:id="27" w:author="Albi Celaj [3]" w:date="2017-08-24T14:59:00Z" w:initials="AC">
    <w:p w14:paraId="490BB875" w14:textId="6772F314" w:rsidR="00D93A03" w:rsidRDefault="00D93A03">
      <w:pPr>
        <w:pStyle w:val="CommentText"/>
      </w:pPr>
      <w:r>
        <w:rPr>
          <w:rStyle w:val="CommentReference"/>
        </w:rPr>
        <w:annotationRef/>
      </w:r>
      <w:r>
        <w:t>Marinella: Which strain was wild type? Was it the barcoder strain?</w:t>
      </w:r>
    </w:p>
  </w:comment>
  <w:comment w:id="28" w:author="Albi Celaj [3]" w:date="2017-08-24T14:59:00Z" w:initials="AC">
    <w:p w14:paraId="3798F73B" w14:textId="09A393D6" w:rsidR="00D93A03" w:rsidRDefault="00D93A03">
      <w:pPr>
        <w:pStyle w:val="CommentText"/>
      </w:pPr>
      <w:r>
        <w:rPr>
          <w:rStyle w:val="CommentReference"/>
        </w:rPr>
        <w:annotationRef/>
      </w:r>
      <w:r>
        <w:t>Need Marinella to add details</w:t>
      </w:r>
    </w:p>
  </w:comment>
  <w:comment w:id="29" w:author="Albi Celaj [3]" w:date="2017-08-29T13:35:00Z" w:initials="AC">
    <w:p w14:paraId="1D09427C" w14:textId="47A7C76C" w:rsidR="00D93A03" w:rsidRDefault="00D93A03">
      <w:pPr>
        <w:pStyle w:val="CommentText"/>
      </w:pPr>
      <w:r>
        <w:rPr>
          <w:rStyle w:val="CommentReference"/>
        </w:rPr>
        <w:annotationRef/>
      </w:r>
      <w:r>
        <w:rPr>
          <w:rStyle w:val="CommentReference"/>
        </w:rPr>
        <w:t>Jamie: Need confirmation that it was indeed 2%</w:t>
      </w:r>
    </w:p>
  </w:comment>
  <w:comment w:id="30" w:author="Albi Celaj [3]" w:date="2017-08-30T09:29:00Z" w:initials="AC">
    <w:p w14:paraId="2176F66A" w14:textId="3D74FFD6" w:rsidR="00D93A03" w:rsidRDefault="00D93A03">
      <w:pPr>
        <w:pStyle w:val="CommentText"/>
      </w:pPr>
      <w:r>
        <w:rPr>
          <w:rStyle w:val="CommentReference"/>
        </w:rPr>
        <w:annotationRef/>
      </w:r>
      <w:r>
        <w:t>Marinella: You had to recreate one of these strains, is it worth mentioning here?</w:t>
      </w:r>
    </w:p>
    <w:p w14:paraId="07D8619E" w14:textId="6BD7FA46" w:rsidR="00D93A03" w:rsidRDefault="00D93A03">
      <w:pPr>
        <w:pStyle w:val="CommentText"/>
      </w:pPr>
      <w:r>
        <w:t>- Also need to verify growth conditions, took from Tarassov et al paper</w:t>
      </w:r>
    </w:p>
    <w:p w14:paraId="57A9515B" w14:textId="62E3386E" w:rsidR="00D93A03" w:rsidRDefault="00D93A03">
      <w:pPr>
        <w:pStyle w:val="CommentText"/>
      </w:pPr>
      <w:r>
        <w:t>-Need fluconazole concentrations</w:t>
      </w:r>
    </w:p>
  </w:comment>
  <w:comment w:id="31" w:author="Albi Celaj [3]" w:date="2017-08-24T14:59:00Z" w:initials="AC">
    <w:p w14:paraId="7BB2BB8A" w14:textId="0ABC6894" w:rsidR="00D93A03" w:rsidRDefault="00D93A03">
      <w:pPr>
        <w:pStyle w:val="CommentText"/>
      </w:pPr>
      <w:r>
        <w:rPr>
          <w:rStyle w:val="CommentReference"/>
        </w:rPr>
        <w:annotationRef/>
      </w:r>
      <w:r>
        <w:t>This part has to be revised later, these experiments are still in progress</w:t>
      </w:r>
    </w:p>
  </w:comment>
  <w:comment w:id="32" w:author="Albi Celaj [3]" w:date="2017-11-07T13:36:00Z" w:initials="AC">
    <w:p w14:paraId="311FD484" w14:textId="0BFFC7D3" w:rsidR="00D93A03" w:rsidRDefault="00D93A03">
      <w:pPr>
        <w:pStyle w:val="CommentText"/>
      </w:pPr>
      <w:r>
        <w:rPr>
          <w:rStyle w:val="CommentReference"/>
        </w:rPr>
        <w:annotationRef/>
      </w:r>
      <w:r>
        <w:t>Fritz: Need funding info</w:t>
      </w:r>
    </w:p>
  </w:comment>
  <w:comment w:id="33" w:author="Albi Celaj [3]" w:date="2017-11-07T13:36:00Z" w:initials="AC">
    <w:p w14:paraId="3DB38767" w14:textId="202E2C24" w:rsidR="00D93A03" w:rsidRDefault="00D93A03">
      <w:pPr>
        <w:pStyle w:val="CommentText"/>
      </w:pPr>
      <w:r>
        <w:rPr>
          <w:rStyle w:val="CommentReference"/>
        </w:rPr>
        <w:annotationRef/>
      </w:r>
      <w:r>
        <w:t>Under construction</w:t>
      </w:r>
    </w:p>
  </w:comment>
  <w:comment w:id="34" w:author="Albi Celaj [3]" w:date="2017-08-24T14:59:00Z" w:initials="AC">
    <w:p w14:paraId="47F3AC14" w14:textId="03C6ADEE" w:rsidR="00D93A03" w:rsidRDefault="00D93A03">
      <w:pPr>
        <w:pStyle w:val="CommentText"/>
      </w:pPr>
      <w:r>
        <w:t>To add:</w:t>
      </w:r>
    </w:p>
    <w:p w14:paraId="6A1D5EB1" w14:textId="780B4013" w:rsidR="00D93A03" w:rsidRDefault="00D93A03">
      <w:pPr>
        <w:pStyle w:val="CommentText"/>
      </w:pPr>
      <w:r>
        <w:t>-Individual growth profiling data</w:t>
      </w:r>
    </w:p>
    <w:p w14:paraId="292854D9" w14:textId="7FEDEF2C" w:rsidR="00D93A03" w:rsidRDefault="00D93A03">
      <w:pPr>
        <w:pStyle w:val="CommentText"/>
      </w:pPr>
      <w:r>
        <w:t>-qPCR data</w:t>
      </w:r>
    </w:p>
  </w:comment>
  <w:comment w:id="35" w:author="Yachie Nozomu" w:date="2018-12-10T04:06:00Z" w:initials="NY">
    <w:p w14:paraId="503887D7" w14:textId="77777777" w:rsidR="00D93A03" w:rsidRDefault="00D93A03" w:rsidP="006628D0">
      <w:pPr>
        <w:pStyle w:val="CommentText"/>
      </w:pPr>
      <w:r>
        <w:rPr>
          <w:rStyle w:val="CommentReference"/>
        </w:rPr>
        <w:annotationRef/>
      </w:r>
      <w:r>
        <w:t>P-values?</w:t>
      </w:r>
    </w:p>
  </w:comment>
  <w:comment w:id="36" w:author="Albi Celaj [2]" w:date="2018-12-10T13:58:00Z" w:initials="AC">
    <w:p w14:paraId="7834D23C" w14:textId="0819AEFF" w:rsidR="00D93A03" w:rsidRDefault="00D93A03">
      <w:pPr>
        <w:pStyle w:val="CommentText"/>
      </w:pPr>
      <w:r>
        <w:rPr>
          <w:rStyle w:val="CommentReference"/>
        </w:rPr>
        <w:annotationRef/>
      </w:r>
      <w:r>
        <w:t>Assuming p-value is for the correlation, will add</w:t>
      </w:r>
    </w:p>
  </w:comment>
  <w:comment w:id="37" w:author="Yachie Nozomu" w:date="2018-12-10T03:59:00Z" w:initials="NY">
    <w:p w14:paraId="324A3FBA" w14:textId="77777777" w:rsidR="00D93A03" w:rsidRDefault="00D93A03" w:rsidP="006628D0">
      <w:pPr>
        <w:pStyle w:val="CommentText"/>
      </w:pPr>
      <w:r>
        <w:rPr>
          <w:rStyle w:val="CommentReference"/>
        </w:rPr>
        <w:annotationRef/>
      </w:r>
      <w:r>
        <w:t>Maybe you can name this like DCGA Wheel?</w:t>
      </w:r>
    </w:p>
  </w:comment>
  <w:comment w:id="38" w:author="Albi Celaj [2]" w:date="2018-12-10T13:59:00Z" w:initials="AC">
    <w:p w14:paraId="6C5EE150" w14:textId="470756F6" w:rsidR="00D93A03" w:rsidRDefault="00D93A03">
      <w:pPr>
        <w:pStyle w:val="CommentText"/>
      </w:pPr>
      <w:r>
        <w:rPr>
          <w:rStyle w:val="CommentReference"/>
        </w:rPr>
        <w:annotationRef/>
      </w:r>
      <w:r>
        <w:t>I will think of a catchy name</w:t>
      </w:r>
    </w:p>
  </w:comment>
  <w:comment w:id="52" w:author="Yachie Nozomu" w:date="2018-12-10T04:08:00Z" w:initials="NY">
    <w:p w14:paraId="33A5C54D" w14:textId="77777777" w:rsidR="00D93A03" w:rsidRDefault="00D93A03" w:rsidP="006628D0">
      <w:pPr>
        <w:pStyle w:val="CommentText"/>
      </w:pPr>
      <w:r>
        <w:rPr>
          <w:rStyle w:val="CommentReference"/>
        </w:rPr>
        <w:annotationRef/>
      </w:r>
      <w:r>
        <w:t>I don’t see the color code</w:t>
      </w:r>
    </w:p>
  </w:comment>
  <w:comment w:id="53" w:author="Albi Celaj [2]" w:date="2018-12-10T14:01:00Z" w:initials="AC">
    <w:p w14:paraId="47240974" w14:textId="49407D17" w:rsidR="00D93A03" w:rsidRDefault="00D93A03">
      <w:pPr>
        <w:pStyle w:val="CommentText"/>
      </w:pPr>
      <w:r>
        <w:rPr>
          <w:rStyle w:val="CommentReference"/>
        </w:rPr>
        <w:annotationRef/>
      </w:r>
      <w:r>
        <w:t>Was missing, now added</w:t>
      </w:r>
    </w:p>
  </w:comment>
  <w:comment w:id="54" w:author="Yachie Nozomu" w:date="2018-12-10T04:06:00Z" w:initials="NY">
    <w:p w14:paraId="403AA135" w14:textId="77777777" w:rsidR="00D93A03" w:rsidRDefault="00D93A03" w:rsidP="004557DE">
      <w:pPr>
        <w:pStyle w:val="CommentText"/>
      </w:pPr>
      <w:r>
        <w:rPr>
          <w:rStyle w:val="CommentReference"/>
        </w:rPr>
        <w:annotationRef/>
      </w:r>
      <w:r>
        <w:t>P-values?</w:t>
      </w:r>
    </w:p>
  </w:comment>
  <w:comment w:id="91" w:author="Yachie Nozomu" w:date="2018-12-10T04:09:00Z" w:initials="NY">
    <w:p w14:paraId="7ED5B4B5" w14:textId="77777777" w:rsidR="00D93A03" w:rsidRDefault="00D93A03" w:rsidP="00DD69D1">
      <w:pPr>
        <w:pStyle w:val="CommentText"/>
      </w:pPr>
      <w:r>
        <w:rPr>
          <w:rStyle w:val="CommentReference"/>
        </w:rPr>
        <w:annotationRef/>
      </w:r>
      <w:r>
        <w:t>Better to have a legend for the arrow widths</w:t>
      </w:r>
    </w:p>
  </w:comment>
  <w:comment w:id="92" w:author="Albi Celaj [2]" w:date="2018-12-10T14:02:00Z" w:initials="AC">
    <w:p w14:paraId="61A0643E" w14:textId="3CDA5551" w:rsidR="00D93A03" w:rsidRDefault="00D93A03">
      <w:pPr>
        <w:pStyle w:val="CommentText"/>
      </w:pPr>
      <w:r>
        <w:rPr>
          <w:rStyle w:val="CommentReference"/>
        </w:rPr>
        <w:annotationRef/>
      </w:r>
    </w:p>
  </w:comment>
  <w:comment w:id="94" w:author="Yachie Nozomu" w:date="2018-12-10T04:12:00Z" w:initials="NY">
    <w:p w14:paraId="1B312765" w14:textId="77777777" w:rsidR="00D93A03" w:rsidRDefault="00D93A03"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95" w:author="Yachie Nozomu" w:date="2018-12-10T04:05:00Z" w:initials="NY">
    <w:p w14:paraId="1D22F995" w14:textId="77777777" w:rsidR="00D93A03" w:rsidRDefault="00D93A03" w:rsidP="00522486">
      <w:pPr>
        <w:pStyle w:val="CommentText"/>
      </w:pPr>
      <w:r>
        <w:rPr>
          <w:rStyle w:val="CommentReference"/>
        </w:rPr>
        <w:annotationRef/>
      </w:r>
      <w:r>
        <w:t>P-values?</w:t>
      </w:r>
    </w:p>
  </w:comment>
  <w:comment w:id="96" w:author="Yachie Nozomu" w:date="2018-12-10T04:07:00Z" w:initials="NY">
    <w:p w14:paraId="2734B415" w14:textId="77777777" w:rsidR="00D93A03" w:rsidRDefault="00D93A03" w:rsidP="00522486">
      <w:pPr>
        <w:pStyle w:val="CommentText"/>
      </w:pPr>
      <w:r>
        <w:rPr>
          <w:rStyle w:val="CommentReference"/>
        </w:rPr>
        <w:annotationRef/>
      </w:r>
      <w:r>
        <w:t>P-values?</w:t>
      </w:r>
    </w:p>
  </w:comment>
  <w:comment w:id="97" w:author="Yachie Nozomu" w:date="2018-12-10T04:04:00Z" w:initials="NY">
    <w:p w14:paraId="41B6C729" w14:textId="77777777" w:rsidR="00D93A03" w:rsidRDefault="00D93A03" w:rsidP="00522486">
      <w:pPr>
        <w:pStyle w:val="CommentText"/>
      </w:pPr>
      <w:r>
        <w:rPr>
          <w:rStyle w:val="CommentReference"/>
        </w:rPr>
        <w:annotationRef/>
      </w:r>
      <w:r>
        <w:t>Was this done by a cross-validation?</w:t>
      </w:r>
    </w:p>
  </w:comment>
  <w:comment w:id="98" w:author="Albi Celaj [2]" w:date="2018-12-10T14:04:00Z" w:initials="AC">
    <w:p w14:paraId="64FE89BC" w14:textId="1377AD73" w:rsidR="00D93A03" w:rsidRDefault="00D93A03">
      <w:pPr>
        <w:pStyle w:val="CommentText"/>
      </w:pPr>
      <w:r>
        <w:rPr>
          <w:rStyle w:val="CommentReference"/>
        </w:rPr>
        <w:annotationRef/>
      </w:r>
      <w:r>
        <w:t>No, it is training performance</w:t>
      </w:r>
    </w:p>
  </w:comment>
  <w:comment w:id="100" w:author="Yachie Nozomu" w:date="2018-12-10T04:07:00Z" w:initials="NY">
    <w:p w14:paraId="24423DA6" w14:textId="77777777" w:rsidR="00D93A03" w:rsidRDefault="00D93A03" w:rsidP="00C75C81">
      <w:pPr>
        <w:pStyle w:val="CommentText"/>
      </w:pPr>
      <w:r>
        <w:rPr>
          <w:rStyle w:val="CommentReference"/>
        </w:rPr>
        <w:annotationRef/>
      </w:r>
      <w:r>
        <w:t>P-values?</w:t>
      </w:r>
    </w:p>
  </w:comment>
  <w:comment w:id="117" w:author="Yachie Nozomu" w:date="2018-12-10T04:07:00Z" w:initials="NY">
    <w:p w14:paraId="0387A75F" w14:textId="77777777" w:rsidR="00D93A03" w:rsidRDefault="00D93A03"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28C6DD" w15:done="0"/>
  <w15:commentEx w15:paraId="5361D903" w15:done="0"/>
  <w15:commentEx w15:paraId="7841596C" w15:done="0"/>
  <w15:commentEx w15:paraId="5E14E6E4" w15:done="0"/>
  <w15:commentEx w15:paraId="1C6AD3A9" w15:done="0"/>
  <w15:commentEx w15:paraId="62EA94FD" w15:done="0"/>
  <w15:commentEx w15:paraId="5C6297C8" w15:paraIdParent="62EA94FD" w15:done="0"/>
  <w15:commentEx w15:paraId="4D65C6BF" w15:done="0"/>
  <w15:commentEx w15:paraId="5486673A" w15:paraIdParent="4D65C6BF" w15:done="0"/>
  <w15:commentEx w15:paraId="59F4459E" w15:done="0"/>
  <w15:commentEx w15:paraId="55DB30EF" w15:paraIdParent="59F4459E" w15:done="0"/>
  <w15:commentEx w15:paraId="6B20CD35" w15:done="0"/>
  <w15:commentEx w15:paraId="28432A83" w15:paraIdParent="6B20CD35" w15:done="0"/>
  <w15:commentEx w15:paraId="49BA1E82" w15:done="0"/>
  <w15:commentEx w15:paraId="19FD9F07" w15:done="0"/>
  <w15:commentEx w15:paraId="473490EC" w15:paraIdParent="19FD9F07" w15:done="0"/>
  <w15:commentEx w15:paraId="588E2228" w15:done="0"/>
  <w15:commentEx w15:paraId="6DAC57EE" w15:paraIdParent="588E2228" w15:done="0"/>
  <w15:commentEx w15:paraId="0B0708BE" w15:done="0"/>
  <w15:commentEx w15:paraId="3F645A1E" w15:done="0"/>
  <w15:commentEx w15:paraId="77A8ABFE" w15:paraIdParent="3F645A1E" w15:done="0"/>
  <w15:commentEx w15:paraId="3BAFFCA9" w15:done="0"/>
  <w15:commentEx w15:paraId="030C1A19" w15:paraIdParent="3BAFFCA9" w15:done="0"/>
  <w15:commentEx w15:paraId="490BB875" w15:done="0"/>
  <w15:commentEx w15:paraId="3798F73B" w15:done="0"/>
  <w15:commentEx w15:paraId="1D09427C" w15:done="0"/>
  <w15:commentEx w15:paraId="57A9515B" w15:done="0"/>
  <w15:commentEx w15:paraId="7BB2BB8A" w15:done="0"/>
  <w15:commentEx w15:paraId="311FD484" w15:done="0"/>
  <w15:commentEx w15:paraId="3DB38767" w15:done="0"/>
  <w15:commentEx w15:paraId="292854D9" w15:done="0"/>
  <w15:commentEx w15:paraId="503887D7" w15:done="0"/>
  <w15:commentEx w15:paraId="7834D23C" w15:paraIdParent="503887D7" w15:done="0"/>
  <w15:commentEx w15:paraId="324A3FBA" w15:done="0"/>
  <w15:commentEx w15:paraId="6C5EE150" w15:paraIdParent="324A3FBA" w15:done="0"/>
  <w15:commentEx w15:paraId="33A5C54D" w15:done="0"/>
  <w15:commentEx w15:paraId="47240974" w15:paraIdParent="33A5C54D" w15:done="0"/>
  <w15:commentEx w15:paraId="403AA135" w15:done="0"/>
  <w15:commentEx w15:paraId="7ED5B4B5" w15:done="0"/>
  <w15:commentEx w15:paraId="61A0643E" w15:paraIdParent="7ED5B4B5" w15:done="0"/>
  <w15:commentEx w15:paraId="1B312765" w15:done="0"/>
  <w15:commentEx w15:paraId="1D22F995" w15:done="0"/>
  <w15:commentEx w15:paraId="2734B415" w15:done="0"/>
  <w15:commentEx w15:paraId="41B6C729" w15:done="0"/>
  <w15:commentEx w15:paraId="64FE89BC" w15:paraIdParent="41B6C729" w15:done="0"/>
  <w15:commentEx w15:paraId="24423DA6" w15:done="0"/>
  <w15:commentEx w15:paraId="0387A7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28C6DD" w16cid:durableId="1FD73281"/>
  <w16cid:commentId w16cid:paraId="5361D903" w16cid:durableId="1FD73282"/>
  <w16cid:commentId w16cid:paraId="7841596C" w16cid:durableId="1FDE0461"/>
  <w16cid:commentId w16cid:paraId="5E14E6E4" w16cid:durableId="1FD73285"/>
  <w16cid:commentId w16cid:paraId="1C6AD3A9" w16cid:durableId="1FE6E3C9"/>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49BA1E82" w16cid:durableId="1FE339B6"/>
  <w16cid:commentId w16cid:paraId="19FD9F07" w16cid:durableId="1FD7328E"/>
  <w16cid:commentId w16cid:paraId="473490EC" w16cid:durableId="1FD7328F"/>
  <w16cid:commentId w16cid:paraId="588E2228" w16cid:durableId="1FD73293"/>
  <w16cid:commentId w16cid:paraId="6DAC57EE" w16cid:durableId="1FD73294"/>
  <w16cid:commentId w16cid:paraId="0B0708BE" w16cid:durableId="1FD73295"/>
  <w16cid:commentId w16cid:paraId="3F645A1E" w16cid:durableId="1FD73296"/>
  <w16cid:commentId w16cid:paraId="77A8ABFE" w16cid:durableId="1FD73297"/>
  <w16cid:commentId w16cid:paraId="3BAFFCA9" w16cid:durableId="1FD73298"/>
  <w16cid:commentId w16cid:paraId="030C1A19" w16cid:durableId="1FD73299"/>
  <w16cid:commentId w16cid:paraId="490BB875" w16cid:durableId="1FD7329A"/>
  <w16cid:commentId w16cid:paraId="3798F73B" w16cid:durableId="1FD7329B"/>
  <w16cid:commentId w16cid:paraId="1D09427C" w16cid:durableId="1FD7329C"/>
  <w16cid:commentId w16cid:paraId="57A9515B" w16cid:durableId="1FD7329D"/>
  <w16cid:commentId w16cid:paraId="7BB2BB8A" w16cid:durableId="1FD7329E"/>
  <w16cid:commentId w16cid:paraId="311FD484" w16cid:durableId="1FD7329F"/>
  <w16cid:commentId w16cid:paraId="3DB38767" w16cid:durableId="1FD732A0"/>
  <w16cid:commentId w16cid:paraId="292854D9" w16cid:durableId="1FD732A1"/>
  <w16cid:commentId w16cid:paraId="503887D7" w16cid:durableId="1FD732A2"/>
  <w16cid:commentId w16cid:paraId="7834D23C" w16cid:durableId="1FD732A3"/>
  <w16cid:commentId w16cid:paraId="324A3FBA" w16cid:durableId="1FD732A4"/>
  <w16cid:commentId w16cid:paraId="6C5EE150" w16cid:durableId="1FD732A5"/>
  <w16cid:commentId w16cid:paraId="33A5C54D" w16cid:durableId="1FD732A6"/>
  <w16cid:commentId w16cid:paraId="47240974" w16cid:durableId="1FD732A7"/>
  <w16cid:commentId w16cid:paraId="403AA135" w16cid:durableId="1FD732A8"/>
  <w16cid:commentId w16cid:paraId="7ED5B4B5" w16cid:durableId="1FD732A9"/>
  <w16cid:commentId w16cid:paraId="61A0643E" w16cid:durableId="1FD732AA"/>
  <w16cid:commentId w16cid:paraId="1B312765" w16cid:durableId="1FD732AB"/>
  <w16cid:commentId w16cid:paraId="1D22F995" w16cid:durableId="1FD732AC"/>
  <w16cid:commentId w16cid:paraId="2734B415" w16cid:durableId="1FD732AD"/>
  <w16cid:commentId w16cid:paraId="41B6C729" w16cid:durableId="1FD732AE"/>
  <w16cid:commentId w16cid:paraId="64FE89BC" w16cid:durableId="1FD732AF"/>
  <w16cid:commentId w16cid:paraId="24423DA6" w16cid:durableId="1FD732B0"/>
  <w16cid:commentId w16cid:paraId="0387A75F" w16cid:durableId="1FD732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70E7005" w14:textId="77777777" w:rsidR="00AD4FAC" w:rsidRDefault="00AD4FAC" w:rsidP="006D69DC">
      <w:r>
        <w:separator/>
      </w:r>
    </w:p>
  </w:endnote>
  <w:endnote w:type="continuationSeparator" w:id="0">
    <w:p w14:paraId="5265F6A8" w14:textId="77777777" w:rsidR="00AD4FAC" w:rsidRDefault="00AD4FA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D3EA97" w14:textId="77777777" w:rsidR="00AD4FAC" w:rsidRDefault="00AD4FAC" w:rsidP="006D69DC">
      <w:r>
        <w:separator/>
      </w:r>
    </w:p>
  </w:footnote>
  <w:footnote w:type="continuationSeparator" w:id="0">
    <w:p w14:paraId="5193671A" w14:textId="77777777" w:rsidR="00AD4FAC" w:rsidRDefault="00AD4FA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Frederick Roth">
    <w15:presenceInfo w15:providerId="Windows Live" w15:userId="eb1175e97672b9a9"/>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F7B"/>
    <w:rsid w:val="000010D5"/>
    <w:rsid w:val="00001398"/>
    <w:rsid w:val="00001416"/>
    <w:rsid w:val="00001421"/>
    <w:rsid w:val="00001506"/>
    <w:rsid w:val="000018E5"/>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9B9"/>
    <w:rsid w:val="00005CD2"/>
    <w:rsid w:val="00005FAD"/>
    <w:rsid w:val="000060F7"/>
    <w:rsid w:val="0000660A"/>
    <w:rsid w:val="0000726D"/>
    <w:rsid w:val="00007301"/>
    <w:rsid w:val="00007B6F"/>
    <w:rsid w:val="00007BF7"/>
    <w:rsid w:val="00007CE3"/>
    <w:rsid w:val="00007E2D"/>
    <w:rsid w:val="00007EC6"/>
    <w:rsid w:val="00010573"/>
    <w:rsid w:val="00010A34"/>
    <w:rsid w:val="00011618"/>
    <w:rsid w:val="000116B1"/>
    <w:rsid w:val="00011AC2"/>
    <w:rsid w:val="00011B07"/>
    <w:rsid w:val="0001262B"/>
    <w:rsid w:val="00012855"/>
    <w:rsid w:val="00012C50"/>
    <w:rsid w:val="00012CF1"/>
    <w:rsid w:val="00012FD9"/>
    <w:rsid w:val="00012FFB"/>
    <w:rsid w:val="0001321B"/>
    <w:rsid w:val="000132AB"/>
    <w:rsid w:val="00013653"/>
    <w:rsid w:val="000136A7"/>
    <w:rsid w:val="00013887"/>
    <w:rsid w:val="00013996"/>
    <w:rsid w:val="00013B85"/>
    <w:rsid w:val="00013D8C"/>
    <w:rsid w:val="000142F4"/>
    <w:rsid w:val="00014744"/>
    <w:rsid w:val="000149FA"/>
    <w:rsid w:val="00014A32"/>
    <w:rsid w:val="00014BAF"/>
    <w:rsid w:val="000153FA"/>
    <w:rsid w:val="0001555C"/>
    <w:rsid w:val="00015E42"/>
    <w:rsid w:val="000161ED"/>
    <w:rsid w:val="00016570"/>
    <w:rsid w:val="000166FC"/>
    <w:rsid w:val="00016B0D"/>
    <w:rsid w:val="00017317"/>
    <w:rsid w:val="000176CD"/>
    <w:rsid w:val="0001789C"/>
    <w:rsid w:val="000178FB"/>
    <w:rsid w:val="00017991"/>
    <w:rsid w:val="00017BC1"/>
    <w:rsid w:val="000205FF"/>
    <w:rsid w:val="00020C39"/>
    <w:rsid w:val="00020CE2"/>
    <w:rsid w:val="00020F10"/>
    <w:rsid w:val="000211E2"/>
    <w:rsid w:val="000213BD"/>
    <w:rsid w:val="000216A5"/>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71E"/>
    <w:rsid w:val="00025BA5"/>
    <w:rsid w:val="00025BAF"/>
    <w:rsid w:val="0002613F"/>
    <w:rsid w:val="0002676A"/>
    <w:rsid w:val="00026B49"/>
    <w:rsid w:val="000270D6"/>
    <w:rsid w:val="0002737F"/>
    <w:rsid w:val="000274E9"/>
    <w:rsid w:val="00027FD5"/>
    <w:rsid w:val="00030241"/>
    <w:rsid w:val="00030366"/>
    <w:rsid w:val="000303AD"/>
    <w:rsid w:val="00030684"/>
    <w:rsid w:val="000307EE"/>
    <w:rsid w:val="00030807"/>
    <w:rsid w:val="00030EAD"/>
    <w:rsid w:val="000312F9"/>
    <w:rsid w:val="000313E2"/>
    <w:rsid w:val="000315A1"/>
    <w:rsid w:val="00031C9D"/>
    <w:rsid w:val="00032417"/>
    <w:rsid w:val="00032944"/>
    <w:rsid w:val="0003324C"/>
    <w:rsid w:val="0003372F"/>
    <w:rsid w:val="00033EEC"/>
    <w:rsid w:val="00033F26"/>
    <w:rsid w:val="00034092"/>
    <w:rsid w:val="000341D5"/>
    <w:rsid w:val="00034562"/>
    <w:rsid w:val="000349EA"/>
    <w:rsid w:val="00034C8A"/>
    <w:rsid w:val="0003538E"/>
    <w:rsid w:val="0003644F"/>
    <w:rsid w:val="000368DC"/>
    <w:rsid w:val="00036C34"/>
    <w:rsid w:val="00037459"/>
    <w:rsid w:val="00037817"/>
    <w:rsid w:val="00037B64"/>
    <w:rsid w:val="000402D3"/>
    <w:rsid w:val="00040DF7"/>
    <w:rsid w:val="000410C2"/>
    <w:rsid w:val="000411F7"/>
    <w:rsid w:val="0004126E"/>
    <w:rsid w:val="00041500"/>
    <w:rsid w:val="000416FC"/>
    <w:rsid w:val="00041797"/>
    <w:rsid w:val="000418F6"/>
    <w:rsid w:val="00041EBE"/>
    <w:rsid w:val="00041FF2"/>
    <w:rsid w:val="00042541"/>
    <w:rsid w:val="00042EBE"/>
    <w:rsid w:val="00043254"/>
    <w:rsid w:val="00043266"/>
    <w:rsid w:val="000436E0"/>
    <w:rsid w:val="000444B8"/>
    <w:rsid w:val="00044587"/>
    <w:rsid w:val="0004469C"/>
    <w:rsid w:val="000447E8"/>
    <w:rsid w:val="00044914"/>
    <w:rsid w:val="00044A46"/>
    <w:rsid w:val="00045262"/>
    <w:rsid w:val="000454B3"/>
    <w:rsid w:val="000454F7"/>
    <w:rsid w:val="000458A1"/>
    <w:rsid w:val="0004626A"/>
    <w:rsid w:val="0004641B"/>
    <w:rsid w:val="00046C09"/>
    <w:rsid w:val="000475D8"/>
    <w:rsid w:val="00047B3E"/>
    <w:rsid w:val="00047C42"/>
    <w:rsid w:val="00047CD0"/>
    <w:rsid w:val="000500D0"/>
    <w:rsid w:val="000508E8"/>
    <w:rsid w:val="00050D6B"/>
    <w:rsid w:val="00050EA3"/>
    <w:rsid w:val="0005129A"/>
    <w:rsid w:val="00051520"/>
    <w:rsid w:val="0005167C"/>
    <w:rsid w:val="000517D1"/>
    <w:rsid w:val="00051BFA"/>
    <w:rsid w:val="00051EE7"/>
    <w:rsid w:val="000520FE"/>
    <w:rsid w:val="0005237E"/>
    <w:rsid w:val="000525D1"/>
    <w:rsid w:val="00052D2B"/>
    <w:rsid w:val="00053306"/>
    <w:rsid w:val="000534D0"/>
    <w:rsid w:val="00053D1D"/>
    <w:rsid w:val="000541FC"/>
    <w:rsid w:val="00054782"/>
    <w:rsid w:val="00055511"/>
    <w:rsid w:val="00055652"/>
    <w:rsid w:val="00055E61"/>
    <w:rsid w:val="00055F34"/>
    <w:rsid w:val="00055F5E"/>
    <w:rsid w:val="000561F3"/>
    <w:rsid w:val="00056237"/>
    <w:rsid w:val="000566FB"/>
    <w:rsid w:val="00056BB0"/>
    <w:rsid w:val="00056FC5"/>
    <w:rsid w:val="000570E2"/>
    <w:rsid w:val="0005739C"/>
    <w:rsid w:val="00057555"/>
    <w:rsid w:val="0006005C"/>
    <w:rsid w:val="000604F9"/>
    <w:rsid w:val="00060530"/>
    <w:rsid w:val="0006076B"/>
    <w:rsid w:val="0006089D"/>
    <w:rsid w:val="0006098A"/>
    <w:rsid w:val="00060C94"/>
    <w:rsid w:val="000613DB"/>
    <w:rsid w:val="00061EB7"/>
    <w:rsid w:val="00062117"/>
    <w:rsid w:val="000624AC"/>
    <w:rsid w:val="000626FF"/>
    <w:rsid w:val="00062850"/>
    <w:rsid w:val="00062A8E"/>
    <w:rsid w:val="00062B32"/>
    <w:rsid w:val="00062C90"/>
    <w:rsid w:val="00063634"/>
    <w:rsid w:val="000637C8"/>
    <w:rsid w:val="00063A0A"/>
    <w:rsid w:val="00063A6C"/>
    <w:rsid w:val="00063DD6"/>
    <w:rsid w:val="00063E8A"/>
    <w:rsid w:val="00064211"/>
    <w:rsid w:val="00064247"/>
    <w:rsid w:val="0006582F"/>
    <w:rsid w:val="00065B48"/>
    <w:rsid w:val="00065D41"/>
    <w:rsid w:val="00066455"/>
    <w:rsid w:val="00066634"/>
    <w:rsid w:val="00066EE3"/>
    <w:rsid w:val="0006712B"/>
    <w:rsid w:val="000678E9"/>
    <w:rsid w:val="00067E3A"/>
    <w:rsid w:val="00067E77"/>
    <w:rsid w:val="000708AD"/>
    <w:rsid w:val="000708CE"/>
    <w:rsid w:val="000716FF"/>
    <w:rsid w:val="00071B43"/>
    <w:rsid w:val="00071C42"/>
    <w:rsid w:val="00071C7F"/>
    <w:rsid w:val="00072038"/>
    <w:rsid w:val="000723B0"/>
    <w:rsid w:val="00072501"/>
    <w:rsid w:val="00072934"/>
    <w:rsid w:val="00072BB4"/>
    <w:rsid w:val="00072D47"/>
    <w:rsid w:val="00073541"/>
    <w:rsid w:val="00073A3F"/>
    <w:rsid w:val="00073AE7"/>
    <w:rsid w:val="00074820"/>
    <w:rsid w:val="0007488D"/>
    <w:rsid w:val="0007506E"/>
    <w:rsid w:val="00075179"/>
    <w:rsid w:val="00075902"/>
    <w:rsid w:val="00075C79"/>
    <w:rsid w:val="00076354"/>
    <w:rsid w:val="00076569"/>
    <w:rsid w:val="00076589"/>
    <w:rsid w:val="00077DA9"/>
    <w:rsid w:val="000802CC"/>
    <w:rsid w:val="00080308"/>
    <w:rsid w:val="00080475"/>
    <w:rsid w:val="000807DB"/>
    <w:rsid w:val="00080CFF"/>
    <w:rsid w:val="00080EE1"/>
    <w:rsid w:val="000812E9"/>
    <w:rsid w:val="00081FE2"/>
    <w:rsid w:val="000824F8"/>
    <w:rsid w:val="00082D7A"/>
    <w:rsid w:val="000831F2"/>
    <w:rsid w:val="00083976"/>
    <w:rsid w:val="00083B30"/>
    <w:rsid w:val="00083CF8"/>
    <w:rsid w:val="00084065"/>
    <w:rsid w:val="00084101"/>
    <w:rsid w:val="000842A5"/>
    <w:rsid w:val="000844D8"/>
    <w:rsid w:val="000849E1"/>
    <w:rsid w:val="00084B46"/>
    <w:rsid w:val="00084C6E"/>
    <w:rsid w:val="00085163"/>
    <w:rsid w:val="000852C0"/>
    <w:rsid w:val="000854D2"/>
    <w:rsid w:val="00085B19"/>
    <w:rsid w:val="00086010"/>
    <w:rsid w:val="00086039"/>
    <w:rsid w:val="00086093"/>
    <w:rsid w:val="0008612D"/>
    <w:rsid w:val="00086189"/>
    <w:rsid w:val="000862F1"/>
    <w:rsid w:val="00086366"/>
    <w:rsid w:val="00086A4B"/>
    <w:rsid w:val="00086B6E"/>
    <w:rsid w:val="00086C16"/>
    <w:rsid w:val="00086DEF"/>
    <w:rsid w:val="0008703C"/>
    <w:rsid w:val="0008713F"/>
    <w:rsid w:val="00087566"/>
    <w:rsid w:val="000876BF"/>
    <w:rsid w:val="00087998"/>
    <w:rsid w:val="00087AAF"/>
    <w:rsid w:val="00087C2E"/>
    <w:rsid w:val="00087F63"/>
    <w:rsid w:val="00090233"/>
    <w:rsid w:val="00090CF7"/>
    <w:rsid w:val="00090EEC"/>
    <w:rsid w:val="000912EC"/>
    <w:rsid w:val="0009151E"/>
    <w:rsid w:val="00091724"/>
    <w:rsid w:val="000919D1"/>
    <w:rsid w:val="000925DD"/>
    <w:rsid w:val="000926AC"/>
    <w:rsid w:val="00092898"/>
    <w:rsid w:val="000928E2"/>
    <w:rsid w:val="00092955"/>
    <w:rsid w:val="00092CDB"/>
    <w:rsid w:val="00093472"/>
    <w:rsid w:val="0009349F"/>
    <w:rsid w:val="00093A99"/>
    <w:rsid w:val="00093B93"/>
    <w:rsid w:val="00093EBE"/>
    <w:rsid w:val="000942EE"/>
    <w:rsid w:val="00094387"/>
    <w:rsid w:val="00094426"/>
    <w:rsid w:val="000946A1"/>
    <w:rsid w:val="00094A15"/>
    <w:rsid w:val="00094C1B"/>
    <w:rsid w:val="00094D37"/>
    <w:rsid w:val="000950BD"/>
    <w:rsid w:val="000954A2"/>
    <w:rsid w:val="00095AD4"/>
    <w:rsid w:val="0009615F"/>
    <w:rsid w:val="00096BF1"/>
    <w:rsid w:val="00096F44"/>
    <w:rsid w:val="00096F69"/>
    <w:rsid w:val="00097040"/>
    <w:rsid w:val="0009783B"/>
    <w:rsid w:val="00097B86"/>
    <w:rsid w:val="00097DFE"/>
    <w:rsid w:val="000A0257"/>
    <w:rsid w:val="000A070F"/>
    <w:rsid w:val="000A0947"/>
    <w:rsid w:val="000A0DB7"/>
    <w:rsid w:val="000A0E42"/>
    <w:rsid w:val="000A1666"/>
    <w:rsid w:val="000A16A8"/>
    <w:rsid w:val="000A1872"/>
    <w:rsid w:val="000A1D06"/>
    <w:rsid w:val="000A2148"/>
    <w:rsid w:val="000A27A7"/>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44B"/>
    <w:rsid w:val="000A6132"/>
    <w:rsid w:val="000A64B9"/>
    <w:rsid w:val="000A6580"/>
    <w:rsid w:val="000A680F"/>
    <w:rsid w:val="000A68DA"/>
    <w:rsid w:val="000A6E35"/>
    <w:rsid w:val="000A712A"/>
    <w:rsid w:val="000A7424"/>
    <w:rsid w:val="000A758A"/>
    <w:rsid w:val="000A77AE"/>
    <w:rsid w:val="000A78C0"/>
    <w:rsid w:val="000A7909"/>
    <w:rsid w:val="000A7961"/>
    <w:rsid w:val="000A79F2"/>
    <w:rsid w:val="000B05AE"/>
    <w:rsid w:val="000B08C5"/>
    <w:rsid w:val="000B0A26"/>
    <w:rsid w:val="000B0E85"/>
    <w:rsid w:val="000B1289"/>
    <w:rsid w:val="000B14B3"/>
    <w:rsid w:val="000B16EF"/>
    <w:rsid w:val="000B1EAB"/>
    <w:rsid w:val="000B20E3"/>
    <w:rsid w:val="000B251E"/>
    <w:rsid w:val="000B2871"/>
    <w:rsid w:val="000B2CDD"/>
    <w:rsid w:val="000B2E3E"/>
    <w:rsid w:val="000B2EA8"/>
    <w:rsid w:val="000B3F65"/>
    <w:rsid w:val="000B4073"/>
    <w:rsid w:val="000B4598"/>
    <w:rsid w:val="000B47B8"/>
    <w:rsid w:val="000B4CD5"/>
    <w:rsid w:val="000B4E58"/>
    <w:rsid w:val="000B4F87"/>
    <w:rsid w:val="000B53D6"/>
    <w:rsid w:val="000B5417"/>
    <w:rsid w:val="000B54DB"/>
    <w:rsid w:val="000B5CBC"/>
    <w:rsid w:val="000B6231"/>
    <w:rsid w:val="000B6473"/>
    <w:rsid w:val="000B64DC"/>
    <w:rsid w:val="000B6544"/>
    <w:rsid w:val="000B6825"/>
    <w:rsid w:val="000B68A3"/>
    <w:rsid w:val="000B6AA8"/>
    <w:rsid w:val="000B6CF1"/>
    <w:rsid w:val="000B6E55"/>
    <w:rsid w:val="000B70C7"/>
    <w:rsid w:val="000B7575"/>
    <w:rsid w:val="000B76CF"/>
    <w:rsid w:val="000B7B84"/>
    <w:rsid w:val="000B7E99"/>
    <w:rsid w:val="000C01B2"/>
    <w:rsid w:val="000C01CB"/>
    <w:rsid w:val="000C0219"/>
    <w:rsid w:val="000C0301"/>
    <w:rsid w:val="000C0405"/>
    <w:rsid w:val="000C062A"/>
    <w:rsid w:val="000C0823"/>
    <w:rsid w:val="000C0D59"/>
    <w:rsid w:val="000C10E6"/>
    <w:rsid w:val="000C1AFE"/>
    <w:rsid w:val="000C1CC4"/>
    <w:rsid w:val="000C267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11F"/>
    <w:rsid w:val="000C727A"/>
    <w:rsid w:val="000C7311"/>
    <w:rsid w:val="000C7544"/>
    <w:rsid w:val="000C7E1E"/>
    <w:rsid w:val="000D0530"/>
    <w:rsid w:val="000D060F"/>
    <w:rsid w:val="000D06E5"/>
    <w:rsid w:val="000D0B46"/>
    <w:rsid w:val="000D0B5B"/>
    <w:rsid w:val="000D0C6E"/>
    <w:rsid w:val="000D0DCC"/>
    <w:rsid w:val="000D118A"/>
    <w:rsid w:val="000D15B8"/>
    <w:rsid w:val="000D1619"/>
    <w:rsid w:val="000D1933"/>
    <w:rsid w:val="000D1A92"/>
    <w:rsid w:val="000D1B71"/>
    <w:rsid w:val="000D1BDE"/>
    <w:rsid w:val="000D1D70"/>
    <w:rsid w:val="000D20B3"/>
    <w:rsid w:val="000D21ED"/>
    <w:rsid w:val="000D2524"/>
    <w:rsid w:val="000D2EE6"/>
    <w:rsid w:val="000D2F48"/>
    <w:rsid w:val="000D3237"/>
    <w:rsid w:val="000D32DB"/>
    <w:rsid w:val="000D367A"/>
    <w:rsid w:val="000D3A6A"/>
    <w:rsid w:val="000D40ED"/>
    <w:rsid w:val="000D410F"/>
    <w:rsid w:val="000D489D"/>
    <w:rsid w:val="000D48AB"/>
    <w:rsid w:val="000D49D2"/>
    <w:rsid w:val="000D4BFA"/>
    <w:rsid w:val="000D4CE2"/>
    <w:rsid w:val="000D4F48"/>
    <w:rsid w:val="000D54C6"/>
    <w:rsid w:val="000D56F9"/>
    <w:rsid w:val="000D5B35"/>
    <w:rsid w:val="000D6E54"/>
    <w:rsid w:val="000D710B"/>
    <w:rsid w:val="000D721A"/>
    <w:rsid w:val="000D7256"/>
    <w:rsid w:val="000D77DF"/>
    <w:rsid w:val="000D7B40"/>
    <w:rsid w:val="000D7B5C"/>
    <w:rsid w:val="000D7CC4"/>
    <w:rsid w:val="000D7E08"/>
    <w:rsid w:val="000E030D"/>
    <w:rsid w:val="000E0544"/>
    <w:rsid w:val="000E0582"/>
    <w:rsid w:val="000E0731"/>
    <w:rsid w:val="000E08A9"/>
    <w:rsid w:val="000E1177"/>
    <w:rsid w:val="000E130F"/>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A5"/>
    <w:rsid w:val="000E4C73"/>
    <w:rsid w:val="000E4DF5"/>
    <w:rsid w:val="000E4F1E"/>
    <w:rsid w:val="000E4FF6"/>
    <w:rsid w:val="000E5117"/>
    <w:rsid w:val="000E54BE"/>
    <w:rsid w:val="000E55D5"/>
    <w:rsid w:val="000E64CF"/>
    <w:rsid w:val="000E6696"/>
    <w:rsid w:val="000E66F9"/>
    <w:rsid w:val="000E693A"/>
    <w:rsid w:val="000E73E0"/>
    <w:rsid w:val="000E7D4E"/>
    <w:rsid w:val="000E7F52"/>
    <w:rsid w:val="000F00CA"/>
    <w:rsid w:val="000F1014"/>
    <w:rsid w:val="000F1183"/>
    <w:rsid w:val="000F1291"/>
    <w:rsid w:val="000F1335"/>
    <w:rsid w:val="000F174B"/>
    <w:rsid w:val="000F1A8A"/>
    <w:rsid w:val="000F1B2A"/>
    <w:rsid w:val="000F1CBF"/>
    <w:rsid w:val="000F2CD7"/>
    <w:rsid w:val="000F2DD5"/>
    <w:rsid w:val="000F2E8A"/>
    <w:rsid w:val="000F2F4D"/>
    <w:rsid w:val="000F33AC"/>
    <w:rsid w:val="000F36F5"/>
    <w:rsid w:val="000F37CE"/>
    <w:rsid w:val="000F39CE"/>
    <w:rsid w:val="000F4179"/>
    <w:rsid w:val="000F4722"/>
    <w:rsid w:val="000F4776"/>
    <w:rsid w:val="000F4809"/>
    <w:rsid w:val="000F49EC"/>
    <w:rsid w:val="000F4D99"/>
    <w:rsid w:val="000F4F38"/>
    <w:rsid w:val="000F50CB"/>
    <w:rsid w:val="000F5207"/>
    <w:rsid w:val="000F5B7B"/>
    <w:rsid w:val="000F605B"/>
    <w:rsid w:val="000F6442"/>
    <w:rsid w:val="000F65CF"/>
    <w:rsid w:val="000F6A4B"/>
    <w:rsid w:val="000F6A69"/>
    <w:rsid w:val="000F6B5B"/>
    <w:rsid w:val="000F71B3"/>
    <w:rsid w:val="000F75A2"/>
    <w:rsid w:val="000F7ED4"/>
    <w:rsid w:val="000F7F6E"/>
    <w:rsid w:val="00100B14"/>
    <w:rsid w:val="00100CAE"/>
    <w:rsid w:val="00100CCD"/>
    <w:rsid w:val="00100E4E"/>
    <w:rsid w:val="00101660"/>
    <w:rsid w:val="0010198E"/>
    <w:rsid w:val="00101E30"/>
    <w:rsid w:val="00102202"/>
    <w:rsid w:val="00102214"/>
    <w:rsid w:val="0010271F"/>
    <w:rsid w:val="00102D7B"/>
    <w:rsid w:val="001032F7"/>
    <w:rsid w:val="00103719"/>
    <w:rsid w:val="001038DA"/>
    <w:rsid w:val="00103D6A"/>
    <w:rsid w:val="00103D7E"/>
    <w:rsid w:val="001043BD"/>
    <w:rsid w:val="001046E3"/>
    <w:rsid w:val="00104F88"/>
    <w:rsid w:val="00105653"/>
    <w:rsid w:val="001058AB"/>
    <w:rsid w:val="00105954"/>
    <w:rsid w:val="001065C7"/>
    <w:rsid w:val="00106708"/>
    <w:rsid w:val="00107269"/>
    <w:rsid w:val="001074D1"/>
    <w:rsid w:val="00107B62"/>
    <w:rsid w:val="00107F5A"/>
    <w:rsid w:val="0011011B"/>
    <w:rsid w:val="001101B3"/>
    <w:rsid w:val="001102B2"/>
    <w:rsid w:val="00110DEA"/>
    <w:rsid w:val="001110A9"/>
    <w:rsid w:val="0011162C"/>
    <w:rsid w:val="00111996"/>
    <w:rsid w:val="00111A12"/>
    <w:rsid w:val="00111D86"/>
    <w:rsid w:val="00111E77"/>
    <w:rsid w:val="0011221B"/>
    <w:rsid w:val="001122D8"/>
    <w:rsid w:val="00112958"/>
    <w:rsid w:val="00112A5F"/>
    <w:rsid w:val="00112A8D"/>
    <w:rsid w:val="00112CF1"/>
    <w:rsid w:val="00113AC4"/>
    <w:rsid w:val="00113C47"/>
    <w:rsid w:val="00114000"/>
    <w:rsid w:val="00114987"/>
    <w:rsid w:val="00114B65"/>
    <w:rsid w:val="00114E62"/>
    <w:rsid w:val="00114F51"/>
    <w:rsid w:val="001156F4"/>
    <w:rsid w:val="0011572C"/>
    <w:rsid w:val="00115AC6"/>
    <w:rsid w:val="00115F23"/>
    <w:rsid w:val="0011606F"/>
    <w:rsid w:val="0011643A"/>
    <w:rsid w:val="001165B0"/>
    <w:rsid w:val="00116D98"/>
    <w:rsid w:val="001172A0"/>
    <w:rsid w:val="00117375"/>
    <w:rsid w:val="00117A50"/>
    <w:rsid w:val="00117EE3"/>
    <w:rsid w:val="001207FF"/>
    <w:rsid w:val="00120A86"/>
    <w:rsid w:val="00120EA5"/>
    <w:rsid w:val="00120EFE"/>
    <w:rsid w:val="0012108E"/>
    <w:rsid w:val="0012159D"/>
    <w:rsid w:val="001216A2"/>
    <w:rsid w:val="00122063"/>
    <w:rsid w:val="001228A2"/>
    <w:rsid w:val="001229B3"/>
    <w:rsid w:val="00123BB1"/>
    <w:rsid w:val="00123E71"/>
    <w:rsid w:val="00124824"/>
    <w:rsid w:val="00124A2E"/>
    <w:rsid w:val="00124BD9"/>
    <w:rsid w:val="001251A7"/>
    <w:rsid w:val="001253E6"/>
    <w:rsid w:val="0012567C"/>
    <w:rsid w:val="00125974"/>
    <w:rsid w:val="00125C10"/>
    <w:rsid w:val="00125DED"/>
    <w:rsid w:val="00127266"/>
    <w:rsid w:val="00127593"/>
    <w:rsid w:val="001278C3"/>
    <w:rsid w:val="0013000E"/>
    <w:rsid w:val="001306EA"/>
    <w:rsid w:val="001310AE"/>
    <w:rsid w:val="001310B1"/>
    <w:rsid w:val="00131334"/>
    <w:rsid w:val="001315AB"/>
    <w:rsid w:val="00131614"/>
    <w:rsid w:val="001317A7"/>
    <w:rsid w:val="00131BB3"/>
    <w:rsid w:val="00131C80"/>
    <w:rsid w:val="00131E47"/>
    <w:rsid w:val="0013232C"/>
    <w:rsid w:val="00132515"/>
    <w:rsid w:val="001325F4"/>
    <w:rsid w:val="00132870"/>
    <w:rsid w:val="00133051"/>
    <w:rsid w:val="00133453"/>
    <w:rsid w:val="00133CC6"/>
    <w:rsid w:val="001341DD"/>
    <w:rsid w:val="00134428"/>
    <w:rsid w:val="0013494D"/>
    <w:rsid w:val="0013508F"/>
    <w:rsid w:val="001354BE"/>
    <w:rsid w:val="001359B7"/>
    <w:rsid w:val="00135D78"/>
    <w:rsid w:val="00135DD5"/>
    <w:rsid w:val="00135EF0"/>
    <w:rsid w:val="00136F3E"/>
    <w:rsid w:val="00137395"/>
    <w:rsid w:val="0013740C"/>
    <w:rsid w:val="00137983"/>
    <w:rsid w:val="00137B58"/>
    <w:rsid w:val="00137C13"/>
    <w:rsid w:val="00140674"/>
    <w:rsid w:val="00140CD3"/>
    <w:rsid w:val="001413C2"/>
    <w:rsid w:val="00141403"/>
    <w:rsid w:val="001415C8"/>
    <w:rsid w:val="001419BA"/>
    <w:rsid w:val="00141BD0"/>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6183"/>
    <w:rsid w:val="001461BC"/>
    <w:rsid w:val="0014644A"/>
    <w:rsid w:val="001466E7"/>
    <w:rsid w:val="0014685C"/>
    <w:rsid w:val="00146B98"/>
    <w:rsid w:val="00146D1F"/>
    <w:rsid w:val="00146EB0"/>
    <w:rsid w:val="00147304"/>
    <w:rsid w:val="00147811"/>
    <w:rsid w:val="00147C11"/>
    <w:rsid w:val="00147D85"/>
    <w:rsid w:val="00147E6F"/>
    <w:rsid w:val="00150385"/>
    <w:rsid w:val="0015042B"/>
    <w:rsid w:val="001504C1"/>
    <w:rsid w:val="001504DB"/>
    <w:rsid w:val="00150B4E"/>
    <w:rsid w:val="00150D4B"/>
    <w:rsid w:val="00151795"/>
    <w:rsid w:val="00151D04"/>
    <w:rsid w:val="00151E99"/>
    <w:rsid w:val="00151FFB"/>
    <w:rsid w:val="001523C0"/>
    <w:rsid w:val="00152CEC"/>
    <w:rsid w:val="00152D12"/>
    <w:rsid w:val="00152EC5"/>
    <w:rsid w:val="00153387"/>
    <w:rsid w:val="0015382E"/>
    <w:rsid w:val="00153CF1"/>
    <w:rsid w:val="00153E28"/>
    <w:rsid w:val="00154026"/>
    <w:rsid w:val="0015456B"/>
    <w:rsid w:val="00154597"/>
    <w:rsid w:val="00154B11"/>
    <w:rsid w:val="00154CB5"/>
    <w:rsid w:val="00155323"/>
    <w:rsid w:val="0015538E"/>
    <w:rsid w:val="00155717"/>
    <w:rsid w:val="00155DAB"/>
    <w:rsid w:val="0015640F"/>
    <w:rsid w:val="00156826"/>
    <w:rsid w:val="001568C3"/>
    <w:rsid w:val="00156B78"/>
    <w:rsid w:val="00156CCE"/>
    <w:rsid w:val="0015719A"/>
    <w:rsid w:val="0015729A"/>
    <w:rsid w:val="001579D6"/>
    <w:rsid w:val="00157BEB"/>
    <w:rsid w:val="00160252"/>
    <w:rsid w:val="0016025B"/>
    <w:rsid w:val="00160556"/>
    <w:rsid w:val="00160B19"/>
    <w:rsid w:val="00160C57"/>
    <w:rsid w:val="00160F91"/>
    <w:rsid w:val="00160FF6"/>
    <w:rsid w:val="00161038"/>
    <w:rsid w:val="001610C4"/>
    <w:rsid w:val="00161121"/>
    <w:rsid w:val="001611B6"/>
    <w:rsid w:val="00161680"/>
    <w:rsid w:val="00161A62"/>
    <w:rsid w:val="0016225D"/>
    <w:rsid w:val="00162A01"/>
    <w:rsid w:val="00162BEF"/>
    <w:rsid w:val="00162F91"/>
    <w:rsid w:val="00163626"/>
    <w:rsid w:val="00163C5D"/>
    <w:rsid w:val="001643AF"/>
    <w:rsid w:val="00164434"/>
    <w:rsid w:val="0016482C"/>
    <w:rsid w:val="00164B33"/>
    <w:rsid w:val="00164DBD"/>
    <w:rsid w:val="001651D9"/>
    <w:rsid w:val="0016584B"/>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E9"/>
    <w:rsid w:val="001723FC"/>
    <w:rsid w:val="001725B0"/>
    <w:rsid w:val="0017290A"/>
    <w:rsid w:val="00172B5D"/>
    <w:rsid w:val="001731FC"/>
    <w:rsid w:val="0017320C"/>
    <w:rsid w:val="00173244"/>
    <w:rsid w:val="0017340B"/>
    <w:rsid w:val="00173DA0"/>
    <w:rsid w:val="00173F18"/>
    <w:rsid w:val="001740F5"/>
    <w:rsid w:val="0017411B"/>
    <w:rsid w:val="001746B3"/>
    <w:rsid w:val="001748D8"/>
    <w:rsid w:val="0017493E"/>
    <w:rsid w:val="001749C0"/>
    <w:rsid w:val="00174A1D"/>
    <w:rsid w:val="00174B8D"/>
    <w:rsid w:val="00174BEA"/>
    <w:rsid w:val="00174D9C"/>
    <w:rsid w:val="00175420"/>
    <w:rsid w:val="0017550D"/>
    <w:rsid w:val="00175596"/>
    <w:rsid w:val="00176957"/>
    <w:rsid w:val="00176D8A"/>
    <w:rsid w:val="001771F8"/>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C75"/>
    <w:rsid w:val="00186FD9"/>
    <w:rsid w:val="001872ED"/>
    <w:rsid w:val="00187563"/>
    <w:rsid w:val="001877C7"/>
    <w:rsid w:val="0018788B"/>
    <w:rsid w:val="00187B10"/>
    <w:rsid w:val="00187B2D"/>
    <w:rsid w:val="001901AB"/>
    <w:rsid w:val="00190329"/>
    <w:rsid w:val="001903DE"/>
    <w:rsid w:val="00190EA3"/>
    <w:rsid w:val="0019108C"/>
    <w:rsid w:val="00191A44"/>
    <w:rsid w:val="00192190"/>
    <w:rsid w:val="0019234B"/>
    <w:rsid w:val="00192654"/>
    <w:rsid w:val="00192A23"/>
    <w:rsid w:val="00192A33"/>
    <w:rsid w:val="00192BA3"/>
    <w:rsid w:val="00192C59"/>
    <w:rsid w:val="001937E6"/>
    <w:rsid w:val="00193AE1"/>
    <w:rsid w:val="00193E8A"/>
    <w:rsid w:val="0019447F"/>
    <w:rsid w:val="001944E5"/>
    <w:rsid w:val="00194AA9"/>
    <w:rsid w:val="00194FD7"/>
    <w:rsid w:val="00195125"/>
    <w:rsid w:val="00195167"/>
    <w:rsid w:val="00195D24"/>
    <w:rsid w:val="00195D71"/>
    <w:rsid w:val="00196297"/>
    <w:rsid w:val="001963CB"/>
    <w:rsid w:val="001964C7"/>
    <w:rsid w:val="0019657D"/>
    <w:rsid w:val="00196D4C"/>
    <w:rsid w:val="00196DCC"/>
    <w:rsid w:val="00196F21"/>
    <w:rsid w:val="001970FE"/>
    <w:rsid w:val="0019716A"/>
    <w:rsid w:val="00197200"/>
    <w:rsid w:val="001973C0"/>
    <w:rsid w:val="001973D8"/>
    <w:rsid w:val="0019740A"/>
    <w:rsid w:val="00197436"/>
    <w:rsid w:val="001975F9"/>
    <w:rsid w:val="001979C8"/>
    <w:rsid w:val="001A048D"/>
    <w:rsid w:val="001A0EE8"/>
    <w:rsid w:val="001A1199"/>
    <w:rsid w:val="001A197E"/>
    <w:rsid w:val="001A1FC6"/>
    <w:rsid w:val="001A210B"/>
    <w:rsid w:val="001A22F0"/>
    <w:rsid w:val="001A2B63"/>
    <w:rsid w:val="001A2F64"/>
    <w:rsid w:val="001A3A3A"/>
    <w:rsid w:val="001A4394"/>
    <w:rsid w:val="001A4A3A"/>
    <w:rsid w:val="001A4F46"/>
    <w:rsid w:val="001A4F62"/>
    <w:rsid w:val="001A5111"/>
    <w:rsid w:val="001A5274"/>
    <w:rsid w:val="001A5607"/>
    <w:rsid w:val="001A5831"/>
    <w:rsid w:val="001A5F12"/>
    <w:rsid w:val="001A6131"/>
    <w:rsid w:val="001A6782"/>
    <w:rsid w:val="001A67E3"/>
    <w:rsid w:val="001A6A41"/>
    <w:rsid w:val="001A6D26"/>
    <w:rsid w:val="001A6DF8"/>
    <w:rsid w:val="001A797B"/>
    <w:rsid w:val="001A7DD8"/>
    <w:rsid w:val="001A7E77"/>
    <w:rsid w:val="001B0287"/>
    <w:rsid w:val="001B06FC"/>
    <w:rsid w:val="001B082E"/>
    <w:rsid w:val="001B0B68"/>
    <w:rsid w:val="001B0C4D"/>
    <w:rsid w:val="001B1218"/>
    <w:rsid w:val="001B1758"/>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BDC"/>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3E3"/>
    <w:rsid w:val="001C1DFB"/>
    <w:rsid w:val="001C1ED0"/>
    <w:rsid w:val="001C1FBB"/>
    <w:rsid w:val="001C2341"/>
    <w:rsid w:val="001C271A"/>
    <w:rsid w:val="001C2B8D"/>
    <w:rsid w:val="001C2E01"/>
    <w:rsid w:val="001C2FD8"/>
    <w:rsid w:val="001C304F"/>
    <w:rsid w:val="001C31A3"/>
    <w:rsid w:val="001C381F"/>
    <w:rsid w:val="001C4544"/>
    <w:rsid w:val="001C4571"/>
    <w:rsid w:val="001C4709"/>
    <w:rsid w:val="001C514C"/>
    <w:rsid w:val="001C54DE"/>
    <w:rsid w:val="001C5543"/>
    <w:rsid w:val="001C557C"/>
    <w:rsid w:val="001C5A48"/>
    <w:rsid w:val="001C5EFD"/>
    <w:rsid w:val="001C5FA2"/>
    <w:rsid w:val="001C616E"/>
    <w:rsid w:val="001C626A"/>
    <w:rsid w:val="001C62B5"/>
    <w:rsid w:val="001C65FC"/>
    <w:rsid w:val="001C6922"/>
    <w:rsid w:val="001C6CC7"/>
    <w:rsid w:val="001C70BC"/>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652"/>
    <w:rsid w:val="001D401A"/>
    <w:rsid w:val="001D415E"/>
    <w:rsid w:val="001D422A"/>
    <w:rsid w:val="001D4AFF"/>
    <w:rsid w:val="001D524E"/>
    <w:rsid w:val="001D5992"/>
    <w:rsid w:val="001D5AAF"/>
    <w:rsid w:val="001D5ECF"/>
    <w:rsid w:val="001D6027"/>
    <w:rsid w:val="001D65D2"/>
    <w:rsid w:val="001D70A9"/>
    <w:rsid w:val="001D7152"/>
    <w:rsid w:val="001D73FA"/>
    <w:rsid w:val="001D74AB"/>
    <w:rsid w:val="001D7504"/>
    <w:rsid w:val="001D77B8"/>
    <w:rsid w:val="001D788B"/>
    <w:rsid w:val="001D7ADA"/>
    <w:rsid w:val="001E0419"/>
    <w:rsid w:val="001E0A38"/>
    <w:rsid w:val="001E120B"/>
    <w:rsid w:val="001E147C"/>
    <w:rsid w:val="001E151D"/>
    <w:rsid w:val="001E1AF5"/>
    <w:rsid w:val="001E1DD3"/>
    <w:rsid w:val="001E20EF"/>
    <w:rsid w:val="001E2396"/>
    <w:rsid w:val="001E2A47"/>
    <w:rsid w:val="001E2DEA"/>
    <w:rsid w:val="001E2EE0"/>
    <w:rsid w:val="001E3508"/>
    <w:rsid w:val="001E3585"/>
    <w:rsid w:val="001E36C8"/>
    <w:rsid w:val="001E430A"/>
    <w:rsid w:val="001E45FD"/>
    <w:rsid w:val="001E4ACD"/>
    <w:rsid w:val="001E4FC1"/>
    <w:rsid w:val="001E5078"/>
    <w:rsid w:val="001E55D2"/>
    <w:rsid w:val="001E575F"/>
    <w:rsid w:val="001E6053"/>
    <w:rsid w:val="001E61C6"/>
    <w:rsid w:val="001E66C0"/>
    <w:rsid w:val="001E68A7"/>
    <w:rsid w:val="001E6982"/>
    <w:rsid w:val="001E6AEE"/>
    <w:rsid w:val="001E6C97"/>
    <w:rsid w:val="001E6CAA"/>
    <w:rsid w:val="001E7158"/>
    <w:rsid w:val="001E7376"/>
    <w:rsid w:val="001E76CB"/>
    <w:rsid w:val="001F0020"/>
    <w:rsid w:val="001F01EA"/>
    <w:rsid w:val="001F052C"/>
    <w:rsid w:val="001F1F7F"/>
    <w:rsid w:val="001F22EA"/>
    <w:rsid w:val="001F2501"/>
    <w:rsid w:val="001F2999"/>
    <w:rsid w:val="001F29B5"/>
    <w:rsid w:val="001F2B88"/>
    <w:rsid w:val="001F34FB"/>
    <w:rsid w:val="001F3541"/>
    <w:rsid w:val="001F3600"/>
    <w:rsid w:val="001F36D5"/>
    <w:rsid w:val="001F3A1A"/>
    <w:rsid w:val="001F40B2"/>
    <w:rsid w:val="001F4165"/>
    <w:rsid w:val="001F43AC"/>
    <w:rsid w:val="001F4426"/>
    <w:rsid w:val="001F45A7"/>
    <w:rsid w:val="001F45BF"/>
    <w:rsid w:val="001F4672"/>
    <w:rsid w:val="001F46D6"/>
    <w:rsid w:val="001F47C2"/>
    <w:rsid w:val="001F4960"/>
    <w:rsid w:val="001F4C09"/>
    <w:rsid w:val="001F52D4"/>
    <w:rsid w:val="001F53B8"/>
    <w:rsid w:val="001F5438"/>
    <w:rsid w:val="001F5DF7"/>
    <w:rsid w:val="001F5ED6"/>
    <w:rsid w:val="001F5EE9"/>
    <w:rsid w:val="001F636F"/>
    <w:rsid w:val="001F69FF"/>
    <w:rsid w:val="001F7021"/>
    <w:rsid w:val="001F70FD"/>
    <w:rsid w:val="001F7109"/>
    <w:rsid w:val="001F7899"/>
    <w:rsid w:val="001F79AD"/>
    <w:rsid w:val="00200118"/>
    <w:rsid w:val="00200532"/>
    <w:rsid w:val="002011CF"/>
    <w:rsid w:val="002017FE"/>
    <w:rsid w:val="002019DE"/>
    <w:rsid w:val="00201C38"/>
    <w:rsid w:val="00202123"/>
    <w:rsid w:val="00202203"/>
    <w:rsid w:val="00202C5E"/>
    <w:rsid w:val="00202DC4"/>
    <w:rsid w:val="002032F3"/>
    <w:rsid w:val="00203644"/>
    <w:rsid w:val="00203B9A"/>
    <w:rsid w:val="00203D6C"/>
    <w:rsid w:val="00204157"/>
    <w:rsid w:val="002041DA"/>
    <w:rsid w:val="00204342"/>
    <w:rsid w:val="00204C74"/>
    <w:rsid w:val="00204CE6"/>
    <w:rsid w:val="00204EE4"/>
    <w:rsid w:val="00205726"/>
    <w:rsid w:val="00205943"/>
    <w:rsid w:val="00205ADD"/>
    <w:rsid w:val="00205E44"/>
    <w:rsid w:val="002061FD"/>
    <w:rsid w:val="0020633E"/>
    <w:rsid w:val="00206589"/>
    <w:rsid w:val="00206D6C"/>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EF"/>
    <w:rsid w:val="00213AF1"/>
    <w:rsid w:val="00213DF7"/>
    <w:rsid w:val="00214166"/>
    <w:rsid w:val="002150F9"/>
    <w:rsid w:val="0021518A"/>
    <w:rsid w:val="00215E0E"/>
    <w:rsid w:val="002160C1"/>
    <w:rsid w:val="0021622F"/>
    <w:rsid w:val="002169AC"/>
    <w:rsid w:val="00216E48"/>
    <w:rsid w:val="002172A0"/>
    <w:rsid w:val="002174B8"/>
    <w:rsid w:val="00220542"/>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17C"/>
    <w:rsid w:val="00223475"/>
    <w:rsid w:val="00223571"/>
    <w:rsid w:val="002236BD"/>
    <w:rsid w:val="00223A81"/>
    <w:rsid w:val="00223CD0"/>
    <w:rsid w:val="00223D3A"/>
    <w:rsid w:val="0022416E"/>
    <w:rsid w:val="002241E3"/>
    <w:rsid w:val="00224519"/>
    <w:rsid w:val="002245E9"/>
    <w:rsid w:val="0022466F"/>
    <w:rsid w:val="0022477A"/>
    <w:rsid w:val="0022499C"/>
    <w:rsid w:val="00224C04"/>
    <w:rsid w:val="00224D3C"/>
    <w:rsid w:val="00224F0E"/>
    <w:rsid w:val="00224FCB"/>
    <w:rsid w:val="00225307"/>
    <w:rsid w:val="0022531E"/>
    <w:rsid w:val="00225C5D"/>
    <w:rsid w:val="00226008"/>
    <w:rsid w:val="0022642D"/>
    <w:rsid w:val="00226CC7"/>
    <w:rsid w:val="00226E6D"/>
    <w:rsid w:val="00227165"/>
    <w:rsid w:val="002272B1"/>
    <w:rsid w:val="00227669"/>
    <w:rsid w:val="0022796B"/>
    <w:rsid w:val="00227DB6"/>
    <w:rsid w:val="00227E7E"/>
    <w:rsid w:val="00227F6D"/>
    <w:rsid w:val="00227FAC"/>
    <w:rsid w:val="00230113"/>
    <w:rsid w:val="0023021E"/>
    <w:rsid w:val="00230349"/>
    <w:rsid w:val="00230819"/>
    <w:rsid w:val="00230C9C"/>
    <w:rsid w:val="00230D66"/>
    <w:rsid w:val="00230DDA"/>
    <w:rsid w:val="00230E5F"/>
    <w:rsid w:val="002313DD"/>
    <w:rsid w:val="00231753"/>
    <w:rsid w:val="0023183A"/>
    <w:rsid w:val="00231A05"/>
    <w:rsid w:val="00231A38"/>
    <w:rsid w:val="002320B1"/>
    <w:rsid w:val="002326DF"/>
    <w:rsid w:val="0023283B"/>
    <w:rsid w:val="00232D4F"/>
    <w:rsid w:val="00232D58"/>
    <w:rsid w:val="00233123"/>
    <w:rsid w:val="002333EB"/>
    <w:rsid w:val="00233551"/>
    <w:rsid w:val="002336C0"/>
    <w:rsid w:val="002336DF"/>
    <w:rsid w:val="00233886"/>
    <w:rsid w:val="0023395F"/>
    <w:rsid w:val="002339CA"/>
    <w:rsid w:val="00233A42"/>
    <w:rsid w:val="00233B0E"/>
    <w:rsid w:val="00233D1D"/>
    <w:rsid w:val="00233D67"/>
    <w:rsid w:val="00233F15"/>
    <w:rsid w:val="00233F9B"/>
    <w:rsid w:val="0023400E"/>
    <w:rsid w:val="00234023"/>
    <w:rsid w:val="00234221"/>
    <w:rsid w:val="002342DE"/>
    <w:rsid w:val="00234455"/>
    <w:rsid w:val="00234470"/>
    <w:rsid w:val="00234546"/>
    <w:rsid w:val="00234CF6"/>
    <w:rsid w:val="00234EF6"/>
    <w:rsid w:val="0023517E"/>
    <w:rsid w:val="00235F49"/>
    <w:rsid w:val="002362B6"/>
    <w:rsid w:val="0023686F"/>
    <w:rsid w:val="00236991"/>
    <w:rsid w:val="00236AA6"/>
    <w:rsid w:val="00236F64"/>
    <w:rsid w:val="00237194"/>
    <w:rsid w:val="0023730D"/>
    <w:rsid w:val="002378AF"/>
    <w:rsid w:val="00237991"/>
    <w:rsid w:val="00237C52"/>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D32"/>
    <w:rsid w:val="002461A0"/>
    <w:rsid w:val="002466F2"/>
    <w:rsid w:val="00246910"/>
    <w:rsid w:val="00246ED8"/>
    <w:rsid w:val="00247800"/>
    <w:rsid w:val="00247AD8"/>
    <w:rsid w:val="00247CDF"/>
    <w:rsid w:val="00247E72"/>
    <w:rsid w:val="00250070"/>
    <w:rsid w:val="002504D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F7"/>
    <w:rsid w:val="00252A44"/>
    <w:rsid w:val="00252B57"/>
    <w:rsid w:val="00252C68"/>
    <w:rsid w:val="0025322D"/>
    <w:rsid w:val="00253781"/>
    <w:rsid w:val="002537E0"/>
    <w:rsid w:val="00253CBB"/>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5"/>
    <w:rsid w:val="00262EC8"/>
    <w:rsid w:val="002635B5"/>
    <w:rsid w:val="002636FA"/>
    <w:rsid w:val="00263708"/>
    <w:rsid w:val="00263C53"/>
    <w:rsid w:val="00264219"/>
    <w:rsid w:val="00264257"/>
    <w:rsid w:val="00264456"/>
    <w:rsid w:val="0026465A"/>
    <w:rsid w:val="002647BB"/>
    <w:rsid w:val="00264C40"/>
    <w:rsid w:val="00264CA7"/>
    <w:rsid w:val="00264E61"/>
    <w:rsid w:val="00264E8D"/>
    <w:rsid w:val="00265085"/>
    <w:rsid w:val="00265254"/>
    <w:rsid w:val="00265774"/>
    <w:rsid w:val="002657BE"/>
    <w:rsid w:val="00265947"/>
    <w:rsid w:val="00265BFD"/>
    <w:rsid w:val="00265FB4"/>
    <w:rsid w:val="0026628F"/>
    <w:rsid w:val="00267237"/>
    <w:rsid w:val="0026727E"/>
    <w:rsid w:val="00267458"/>
    <w:rsid w:val="00267D4F"/>
    <w:rsid w:val="00267E53"/>
    <w:rsid w:val="00270B93"/>
    <w:rsid w:val="002714A2"/>
    <w:rsid w:val="002716A8"/>
    <w:rsid w:val="00271882"/>
    <w:rsid w:val="00271C49"/>
    <w:rsid w:val="00271F93"/>
    <w:rsid w:val="00272217"/>
    <w:rsid w:val="00272348"/>
    <w:rsid w:val="00272569"/>
    <w:rsid w:val="0027302A"/>
    <w:rsid w:val="00273445"/>
    <w:rsid w:val="002736F5"/>
    <w:rsid w:val="00273D27"/>
    <w:rsid w:val="00273FF8"/>
    <w:rsid w:val="00274266"/>
    <w:rsid w:val="0027487C"/>
    <w:rsid w:val="0027490F"/>
    <w:rsid w:val="002749A3"/>
    <w:rsid w:val="00274A89"/>
    <w:rsid w:val="00274BCD"/>
    <w:rsid w:val="00274D61"/>
    <w:rsid w:val="00274E9F"/>
    <w:rsid w:val="002751FD"/>
    <w:rsid w:val="00275412"/>
    <w:rsid w:val="0027554F"/>
    <w:rsid w:val="00276028"/>
    <w:rsid w:val="0027612D"/>
    <w:rsid w:val="00276336"/>
    <w:rsid w:val="00277AC4"/>
    <w:rsid w:val="00277AFA"/>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103A"/>
    <w:rsid w:val="0029170D"/>
    <w:rsid w:val="002917DA"/>
    <w:rsid w:val="002917E6"/>
    <w:rsid w:val="00291809"/>
    <w:rsid w:val="00291B7E"/>
    <w:rsid w:val="00292AD0"/>
    <w:rsid w:val="00292B12"/>
    <w:rsid w:val="00292C03"/>
    <w:rsid w:val="00292D7C"/>
    <w:rsid w:val="00292E15"/>
    <w:rsid w:val="002930F2"/>
    <w:rsid w:val="00293390"/>
    <w:rsid w:val="00294090"/>
    <w:rsid w:val="002947DA"/>
    <w:rsid w:val="00294C6D"/>
    <w:rsid w:val="00294E5D"/>
    <w:rsid w:val="00294E7F"/>
    <w:rsid w:val="0029519A"/>
    <w:rsid w:val="00295235"/>
    <w:rsid w:val="00295A58"/>
    <w:rsid w:val="00295FE7"/>
    <w:rsid w:val="00296479"/>
    <w:rsid w:val="002968BD"/>
    <w:rsid w:val="00296E5E"/>
    <w:rsid w:val="002971B5"/>
    <w:rsid w:val="002976C6"/>
    <w:rsid w:val="002977EB"/>
    <w:rsid w:val="00297AD1"/>
    <w:rsid w:val="00297BF5"/>
    <w:rsid w:val="002A0764"/>
    <w:rsid w:val="002A089B"/>
    <w:rsid w:val="002A1EF1"/>
    <w:rsid w:val="002A212D"/>
    <w:rsid w:val="002A2225"/>
    <w:rsid w:val="002A24B1"/>
    <w:rsid w:val="002A4037"/>
    <w:rsid w:val="002A4763"/>
    <w:rsid w:val="002A49ED"/>
    <w:rsid w:val="002A4ACA"/>
    <w:rsid w:val="002A5332"/>
    <w:rsid w:val="002A57D2"/>
    <w:rsid w:val="002A5E15"/>
    <w:rsid w:val="002A5F0C"/>
    <w:rsid w:val="002A6074"/>
    <w:rsid w:val="002A60D6"/>
    <w:rsid w:val="002A61D1"/>
    <w:rsid w:val="002A63BE"/>
    <w:rsid w:val="002A673C"/>
    <w:rsid w:val="002A6830"/>
    <w:rsid w:val="002A6C6F"/>
    <w:rsid w:val="002A71EC"/>
    <w:rsid w:val="002A7533"/>
    <w:rsid w:val="002A7620"/>
    <w:rsid w:val="002A79B3"/>
    <w:rsid w:val="002A7A7A"/>
    <w:rsid w:val="002A7D76"/>
    <w:rsid w:val="002B03D7"/>
    <w:rsid w:val="002B03E4"/>
    <w:rsid w:val="002B044C"/>
    <w:rsid w:val="002B04CB"/>
    <w:rsid w:val="002B052D"/>
    <w:rsid w:val="002B05D4"/>
    <w:rsid w:val="002B0A74"/>
    <w:rsid w:val="002B0AD4"/>
    <w:rsid w:val="002B129E"/>
    <w:rsid w:val="002B1BCE"/>
    <w:rsid w:val="002B1C54"/>
    <w:rsid w:val="002B2006"/>
    <w:rsid w:val="002B2515"/>
    <w:rsid w:val="002B28C3"/>
    <w:rsid w:val="002B2A60"/>
    <w:rsid w:val="002B2AF9"/>
    <w:rsid w:val="002B39D5"/>
    <w:rsid w:val="002B3E6C"/>
    <w:rsid w:val="002B442D"/>
    <w:rsid w:val="002B44E2"/>
    <w:rsid w:val="002B49F9"/>
    <w:rsid w:val="002B4C1C"/>
    <w:rsid w:val="002B4FF7"/>
    <w:rsid w:val="002B589C"/>
    <w:rsid w:val="002B5CA9"/>
    <w:rsid w:val="002B5E23"/>
    <w:rsid w:val="002B5FE3"/>
    <w:rsid w:val="002B61BB"/>
    <w:rsid w:val="002B6815"/>
    <w:rsid w:val="002B69A4"/>
    <w:rsid w:val="002B6A86"/>
    <w:rsid w:val="002B6D8D"/>
    <w:rsid w:val="002B6E06"/>
    <w:rsid w:val="002B7160"/>
    <w:rsid w:val="002B7A5F"/>
    <w:rsid w:val="002B7AEB"/>
    <w:rsid w:val="002B7E02"/>
    <w:rsid w:val="002C00C2"/>
    <w:rsid w:val="002C02FA"/>
    <w:rsid w:val="002C053A"/>
    <w:rsid w:val="002C0695"/>
    <w:rsid w:val="002C06FB"/>
    <w:rsid w:val="002C0A0B"/>
    <w:rsid w:val="002C0D40"/>
    <w:rsid w:val="002C0E44"/>
    <w:rsid w:val="002C0EBA"/>
    <w:rsid w:val="002C0F52"/>
    <w:rsid w:val="002C10F7"/>
    <w:rsid w:val="002C1164"/>
    <w:rsid w:val="002C14A1"/>
    <w:rsid w:val="002C18D1"/>
    <w:rsid w:val="002C19C6"/>
    <w:rsid w:val="002C1A59"/>
    <w:rsid w:val="002C20D8"/>
    <w:rsid w:val="002C273D"/>
    <w:rsid w:val="002C2912"/>
    <w:rsid w:val="002C2B65"/>
    <w:rsid w:val="002C3028"/>
    <w:rsid w:val="002C376F"/>
    <w:rsid w:val="002C38F3"/>
    <w:rsid w:val="002C3ABC"/>
    <w:rsid w:val="002C3BAD"/>
    <w:rsid w:val="002C3F25"/>
    <w:rsid w:val="002C4097"/>
    <w:rsid w:val="002C45E2"/>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D009A"/>
    <w:rsid w:val="002D03E0"/>
    <w:rsid w:val="002D0D3D"/>
    <w:rsid w:val="002D2425"/>
    <w:rsid w:val="002D3077"/>
    <w:rsid w:val="002D319A"/>
    <w:rsid w:val="002D3307"/>
    <w:rsid w:val="002D3992"/>
    <w:rsid w:val="002D3C04"/>
    <w:rsid w:val="002D4013"/>
    <w:rsid w:val="002D4054"/>
    <w:rsid w:val="002D41E0"/>
    <w:rsid w:val="002D4279"/>
    <w:rsid w:val="002D42FF"/>
    <w:rsid w:val="002D4854"/>
    <w:rsid w:val="002D4A0E"/>
    <w:rsid w:val="002D4A73"/>
    <w:rsid w:val="002D4F18"/>
    <w:rsid w:val="002D56B3"/>
    <w:rsid w:val="002D5C1C"/>
    <w:rsid w:val="002D615A"/>
    <w:rsid w:val="002D6A12"/>
    <w:rsid w:val="002D6A5D"/>
    <w:rsid w:val="002D6C41"/>
    <w:rsid w:val="002D6EE6"/>
    <w:rsid w:val="002D79D7"/>
    <w:rsid w:val="002E028A"/>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48D"/>
    <w:rsid w:val="002E34C6"/>
    <w:rsid w:val="002E3C35"/>
    <w:rsid w:val="002E3D59"/>
    <w:rsid w:val="002E407A"/>
    <w:rsid w:val="002E44D2"/>
    <w:rsid w:val="002E48FD"/>
    <w:rsid w:val="002E5B59"/>
    <w:rsid w:val="002E612D"/>
    <w:rsid w:val="002E631F"/>
    <w:rsid w:val="002E636D"/>
    <w:rsid w:val="002E63CE"/>
    <w:rsid w:val="002E64BC"/>
    <w:rsid w:val="002E66F5"/>
    <w:rsid w:val="002E6835"/>
    <w:rsid w:val="002E6897"/>
    <w:rsid w:val="002E6C14"/>
    <w:rsid w:val="002E7712"/>
    <w:rsid w:val="002E7A9D"/>
    <w:rsid w:val="002F01D9"/>
    <w:rsid w:val="002F022B"/>
    <w:rsid w:val="002F052B"/>
    <w:rsid w:val="002F1BAD"/>
    <w:rsid w:val="002F1D1F"/>
    <w:rsid w:val="002F1DFA"/>
    <w:rsid w:val="002F1EFD"/>
    <w:rsid w:val="002F2252"/>
    <w:rsid w:val="002F24EE"/>
    <w:rsid w:val="002F2500"/>
    <w:rsid w:val="002F2702"/>
    <w:rsid w:val="002F2C21"/>
    <w:rsid w:val="002F2EF9"/>
    <w:rsid w:val="002F3347"/>
    <w:rsid w:val="002F34C1"/>
    <w:rsid w:val="002F37D7"/>
    <w:rsid w:val="002F386C"/>
    <w:rsid w:val="002F3948"/>
    <w:rsid w:val="002F3D08"/>
    <w:rsid w:val="002F4277"/>
    <w:rsid w:val="002F4685"/>
    <w:rsid w:val="002F487A"/>
    <w:rsid w:val="002F4BBE"/>
    <w:rsid w:val="002F4EE7"/>
    <w:rsid w:val="002F4FDA"/>
    <w:rsid w:val="002F51E3"/>
    <w:rsid w:val="002F52D4"/>
    <w:rsid w:val="002F571C"/>
    <w:rsid w:val="002F57DA"/>
    <w:rsid w:val="002F5A38"/>
    <w:rsid w:val="002F5CAC"/>
    <w:rsid w:val="002F5CFD"/>
    <w:rsid w:val="002F5ECF"/>
    <w:rsid w:val="002F5F44"/>
    <w:rsid w:val="002F62FC"/>
    <w:rsid w:val="002F66A0"/>
    <w:rsid w:val="00300184"/>
    <w:rsid w:val="0030025F"/>
    <w:rsid w:val="003006A3"/>
    <w:rsid w:val="003007A9"/>
    <w:rsid w:val="00300B33"/>
    <w:rsid w:val="0030184C"/>
    <w:rsid w:val="00301A02"/>
    <w:rsid w:val="00301C33"/>
    <w:rsid w:val="0030203D"/>
    <w:rsid w:val="00302445"/>
    <w:rsid w:val="003024F8"/>
    <w:rsid w:val="0030260D"/>
    <w:rsid w:val="00302792"/>
    <w:rsid w:val="00302D16"/>
    <w:rsid w:val="00302EAA"/>
    <w:rsid w:val="00302F65"/>
    <w:rsid w:val="003031CB"/>
    <w:rsid w:val="003037AC"/>
    <w:rsid w:val="003039AF"/>
    <w:rsid w:val="00303A1D"/>
    <w:rsid w:val="00303C3C"/>
    <w:rsid w:val="00303EEB"/>
    <w:rsid w:val="00304AD7"/>
    <w:rsid w:val="00304B9D"/>
    <w:rsid w:val="00304BF7"/>
    <w:rsid w:val="00304C98"/>
    <w:rsid w:val="00304D11"/>
    <w:rsid w:val="00305405"/>
    <w:rsid w:val="003058E8"/>
    <w:rsid w:val="00305915"/>
    <w:rsid w:val="00305B12"/>
    <w:rsid w:val="003066AF"/>
    <w:rsid w:val="00306725"/>
    <w:rsid w:val="00306C07"/>
    <w:rsid w:val="0030736A"/>
    <w:rsid w:val="0030754B"/>
    <w:rsid w:val="00307D68"/>
    <w:rsid w:val="00310238"/>
    <w:rsid w:val="00310667"/>
    <w:rsid w:val="00310769"/>
    <w:rsid w:val="00310995"/>
    <w:rsid w:val="00310D07"/>
    <w:rsid w:val="003113F3"/>
    <w:rsid w:val="003114DD"/>
    <w:rsid w:val="003115E1"/>
    <w:rsid w:val="003118EB"/>
    <w:rsid w:val="00311B5A"/>
    <w:rsid w:val="00311B79"/>
    <w:rsid w:val="00311DF2"/>
    <w:rsid w:val="0031281C"/>
    <w:rsid w:val="00312993"/>
    <w:rsid w:val="00312FEB"/>
    <w:rsid w:val="00313069"/>
    <w:rsid w:val="00313698"/>
    <w:rsid w:val="00313B69"/>
    <w:rsid w:val="00313F62"/>
    <w:rsid w:val="00314589"/>
    <w:rsid w:val="00314DE5"/>
    <w:rsid w:val="00314EB9"/>
    <w:rsid w:val="00315513"/>
    <w:rsid w:val="00315578"/>
    <w:rsid w:val="00316809"/>
    <w:rsid w:val="00316B1C"/>
    <w:rsid w:val="00316BD1"/>
    <w:rsid w:val="00316C3A"/>
    <w:rsid w:val="00317081"/>
    <w:rsid w:val="003173E4"/>
    <w:rsid w:val="00317B8B"/>
    <w:rsid w:val="00317DE4"/>
    <w:rsid w:val="00317FAF"/>
    <w:rsid w:val="00320388"/>
    <w:rsid w:val="00320F26"/>
    <w:rsid w:val="00320FD9"/>
    <w:rsid w:val="0032120F"/>
    <w:rsid w:val="00321B5A"/>
    <w:rsid w:val="00321F98"/>
    <w:rsid w:val="0032207D"/>
    <w:rsid w:val="00322112"/>
    <w:rsid w:val="003223F9"/>
    <w:rsid w:val="00323193"/>
    <w:rsid w:val="00324357"/>
    <w:rsid w:val="003252D6"/>
    <w:rsid w:val="003258F7"/>
    <w:rsid w:val="00325B99"/>
    <w:rsid w:val="00325E97"/>
    <w:rsid w:val="0032610F"/>
    <w:rsid w:val="0032612A"/>
    <w:rsid w:val="003262B1"/>
    <w:rsid w:val="003262C2"/>
    <w:rsid w:val="00326455"/>
    <w:rsid w:val="00326742"/>
    <w:rsid w:val="00326877"/>
    <w:rsid w:val="00326956"/>
    <w:rsid w:val="00326CED"/>
    <w:rsid w:val="00326D60"/>
    <w:rsid w:val="0032767C"/>
    <w:rsid w:val="00327CE9"/>
    <w:rsid w:val="00330464"/>
    <w:rsid w:val="00330951"/>
    <w:rsid w:val="00330952"/>
    <w:rsid w:val="00330AAC"/>
    <w:rsid w:val="00330ADB"/>
    <w:rsid w:val="00330B51"/>
    <w:rsid w:val="00330CB9"/>
    <w:rsid w:val="00330F78"/>
    <w:rsid w:val="003318C2"/>
    <w:rsid w:val="00331911"/>
    <w:rsid w:val="00331D74"/>
    <w:rsid w:val="00331D96"/>
    <w:rsid w:val="00332593"/>
    <w:rsid w:val="003326B4"/>
    <w:rsid w:val="003326FC"/>
    <w:rsid w:val="003328BC"/>
    <w:rsid w:val="00332E09"/>
    <w:rsid w:val="00333138"/>
    <w:rsid w:val="0033321F"/>
    <w:rsid w:val="003332EC"/>
    <w:rsid w:val="0033336B"/>
    <w:rsid w:val="003338C7"/>
    <w:rsid w:val="00333A0B"/>
    <w:rsid w:val="00333E3E"/>
    <w:rsid w:val="003343E3"/>
    <w:rsid w:val="003351F5"/>
    <w:rsid w:val="003353AD"/>
    <w:rsid w:val="0033584C"/>
    <w:rsid w:val="00335B48"/>
    <w:rsid w:val="00335B6C"/>
    <w:rsid w:val="0033607B"/>
    <w:rsid w:val="00336F21"/>
    <w:rsid w:val="003372FF"/>
    <w:rsid w:val="00337643"/>
    <w:rsid w:val="00337C6D"/>
    <w:rsid w:val="00337D15"/>
    <w:rsid w:val="0034047E"/>
    <w:rsid w:val="00340774"/>
    <w:rsid w:val="00340923"/>
    <w:rsid w:val="00340F3F"/>
    <w:rsid w:val="003412C2"/>
    <w:rsid w:val="003412D0"/>
    <w:rsid w:val="00341B48"/>
    <w:rsid w:val="00341B70"/>
    <w:rsid w:val="0034205D"/>
    <w:rsid w:val="00342B81"/>
    <w:rsid w:val="0034398D"/>
    <w:rsid w:val="00343E8A"/>
    <w:rsid w:val="00344183"/>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964"/>
    <w:rsid w:val="00347409"/>
    <w:rsid w:val="0034740E"/>
    <w:rsid w:val="00347A7F"/>
    <w:rsid w:val="00347CFB"/>
    <w:rsid w:val="00350082"/>
    <w:rsid w:val="003500C5"/>
    <w:rsid w:val="00350338"/>
    <w:rsid w:val="00350384"/>
    <w:rsid w:val="003503C6"/>
    <w:rsid w:val="003510BC"/>
    <w:rsid w:val="0035118B"/>
    <w:rsid w:val="0035167C"/>
    <w:rsid w:val="00352373"/>
    <w:rsid w:val="00352F5E"/>
    <w:rsid w:val="0035381B"/>
    <w:rsid w:val="003538EA"/>
    <w:rsid w:val="00353ADC"/>
    <w:rsid w:val="00353BFE"/>
    <w:rsid w:val="00353F0C"/>
    <w:rsid w:val="00354087"/>
    <w:rsid w:val="00354304"/>
    <w:rsid w:val="003545B6"/>
    <w:rsid w:val="00354A78"/>
    <w:rsid w:val="0035506D"/>
    <w:rsid w:val="0035525D"/>
    <w:rsid w:val="00355817"/>
    <w:rsid w:val="003558C6"/>
    <w:rsid w:val="00355D40"/>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DB"/>
    <w:rsid w:val="00365318"/>
    <w:rsid w:val="00365B71"/>
    <w:rsid w:val="00365DB3"/>
    <w:rsid w:val="00365E3E"/>
    <w:rsid w:val="00366386"/>
    <w:rsid w:val="00366CFA"/>
    <w:rsid w:val="003677E6"/>
    <w:rsid w:val="003678C7"/>
    <w:rsid w:val="00367BB5"/>
    <w:rsid w:val="00370209"/>
    <w:rsid w:val="003702E2"/>
    <w:rsid w:val="00370BA7"/>
    <w:rsid w:val="00370E35"/>
    <w:rsid w:val="003710F2"/>
    <w:rsid w:val="003712F1"/>
    <w:rsid w:val="00371FA8"/>
    <w:rsid w:val="00372133"/>
    <w:rsid w:val="00372C83"/>
    <w:rsid w:val="003730E5"/>
    <w:rsid w:val="00373498"/>
    <w:rsid w:val="003737D5"/>
    <w:rsid w:val="00373BAC"/>
    <w:rsid w:val="00373C00"/>
    <w:rsid w:val="00373DFB"/>
    <w:rsid w:val="00373F4A"/>
    <w:rsid w:val="0037431B"/>
    <w:rsid w:val="003744D9"/>
    <w:rsid w:val="00374B36"/>
    <w:rsid w:val="00374CE8"/>
    <w:rsid w:val="00374DE5"/>
    <w:rsid w:val="00374DE7"/>
    <w:rsid w:val="00375188"/>
    <w:rsid w:val="003756DE"/>
    <w:rsid w:val="00375C88"/>
    <w:rsid w:val="003766B4"/>
    <w:rsid w:val="003766DE"/>
    <w:rsid w:val="003767E7"/>
    <w:rsid w:val="00376B2B"/>
    <w:rsid w:val="00376F16"/>
    <w:rsid w:val="0037740B"/>
    <w:rsid w:val="00377AD5"/>
    <w:rsid w:val="00377C4A"/>
    <w:rsid w:val="0038025C"/>
    <w:rsid w:val="00380D70"/>
    <w:rsid w:val="00381490"/>
    <w:rsid w:val="003815AE"/>
    <w:rsid w:val="00381AF9"/>
    <w:rsid w:val="00381FC3"/>
    <w:rsid w:val="00382E8F"/>
    <w:rsid w:val="00383296"/>
    <w:rsid w:val="00383471"/>
    <w:rsid w:val="003834C2"/>
    <w:rsid w:val="0038375B"/>
    <w:rsid w:val="00383793"/>
    <w:rsid w:val="00383991"/>
    <w:rsid w:val="00383C5F"/>
    <w:rsid w:val="00383D10"/>
    <w:rsid w:val="0038494D"/>
    <w:rsid w:val="00384BEF"/>
    <w:rsid w:val="00384F51"/>
    <w:rsid w:val="00385140"/>
    <w:rsid w:val="003859BD"/>
    <w:rsid w:val="00385C73"/>
    <w:rsid w:val="00385DCF"/>
    <w:rsid w:val="00385F09"/>
    <w:rsid w:val="0038604A"/>
    <w:rsid w:val="0038634B"/>
    <w:rsid w:val="003865AB"/>
    <w:rsid w:val="003866AC"/>
    <w:rsid w:val="00386AB6"/>
    <w:rsid w:val="00386B09"/>
    <w:rsid w:val="00386B48"/>
    <w:rsid w:val="00386E73"/>
    <w:rsid w:val="00387AC3"/>
    <w:rsid w:val="00387EBC"/>
    <w:rsid w:val="0039005E"/>
    <w:rsid w:val="003904C3"/>
    <w:rsid w:val="0039061C"/>
    <w:rsid w:val="0039087D"/>
    <w:rsid w:val="00390CC7"/>
    <w:rsid w:val="00391021"/>
    <w:rsid w:val="00391147"/>
    <w:rsid w:val="0039148D"/>
    <w:rsid w:val="00391ECB"/>
    <w:rsid w:val="0039216F"/>
    <w:rsid w:val="003927AC"/>
    <w:rsid w:val="00392833"/>
    <w:rsid w:val="003928C2"/>
    <w:rsid w:val="00392A57"/>
    <w:rsid w:val="003933D9"/>
    <w:rsid w:val="00393DBF"/>
    <w:rsid w:val="003942C6"/>
    <w:rsid w:val="00394309"/>
    <w:rsid w:val="0039432A"/>
    <w:rsid w:val="0039455E"/>
    <w:rsid w:val="00394861"/>
    <w:rsid w:val="00394B36"/>
    <w:rsid w:val="00394C77"/>
    <w:rsid w:val="00394EA0"/>
    <w:rsid w:val="00395ABD"/>
    <w:rsid w:val="00395C9C"/>
    <w:rsid w:val="003966F1"/>
    <w:rsid w:val="003966FD"/>
    <w:rsid w:val="003969F8"/>
    <w:rsid w:val="00396AC7"/>
    <w:rsid w:val="00396E05"/>
    <w:rsid w:val="003971BE"/>
    <w:rsid w:val="00397606"/>
    <w:rsid w:val="00397DE8"/>
    <w:rsid w:val="003A00C1"/>
    <w:rsid w:val="003A0205"/>
    <w:rsid w:val="003A0327"/>
    <w:rsid w:val="003A05D2"/>
    <w:rsid w:val="003A07C8"/>
    <w:rsid w:val="003A089E"/>
    <w:rsid w:val="003A08FD"/>
    <w:rsid w:val="003A0AFF"/>
    <w:rsid w:val="003A0C27"/>
    <w:rsid w:val="003A11C4"/>
    <w:rsid w:val="003A154F"/>
    <w:rsid w:val="003A1A6F"/>
    <w:rsid w:val="003A1BE8"/>
    <w:rsid w:val="003A2FA8"/>
    <w:rsid w:val="003A358D"/>
    <w:rsid w:val="003A38CF"/>
    <w:rsid w:val="003A3A91"/>
    <w:rsid w:val="003A3FAA"/>
    <w:rsid w:val="003A40AF"/>
    <w:rsid w:val="003A41D4"/>
    <w:rsid w:val="003A4218"/>
    <w:rsid w:val="003A42F8"/>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B004C"/>
    <w:rsid w:val="003B0433"/>
    <w:rsid w:val="003B0785"/>
    <w:rsid w:val="003B0814"/>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DFA"/>
    <w:rsid w:val="003B44CB"/>
    <w:rsid w:val="003B521C"/>
    <w:rsid w:val="003B53FD"/>
    <w:rsid w:val="003B55D2"/>
    <w:rsid w:val="003B57C3"/>
    <w:rsid w:val="003B5C67"/>
    <w:rsid w:val="003B5F45"/>
    <w:rsid w:val="003B6397"/>
    <w:rsid w:val="003B6539"/>
    <w:rsid w:val="003B6874"/>
    <w:rsid w:val="003B6882"/>
    <w:rsid w:val="003B6B0E"/>
    <w:rsid w:val="003B6C20"/>
    <w:rsid w:val="003B6DB8"/>
    <w:rsid w:val="003B6EB6"/>
    <w:rsid w:val="003B6EC0"/>
    <w:rsid w:val="003B6FF8"/>
    <w:rsid w:val="003B7282"/>
    <w:rsid w:val="003B7724"/>
    <w:rsid w:val="003B7C7A"/>
    <w:rsid w:val="003B7CF3"/>
    <w:rsid w:val="003C00BB"/>
    <w:rsid w:val="003C032F"/>
    <w:rsid w:val="003C040E"/>
    <w:rsid w:val="003C04C7"/>
    <w:rsid w:val="003C0562"/>
    <w:rsid w:val="003C066C"/>
    <w:rsid w:val="003C0748"/>
    <w:rsid w:val="003C0ADA"/>
    <w:rsid w:val="003C0C4D"/>
    <w:rsid w:val="003C0DAE"/>
    <w:rsid w:val="003C0EC1"/>
    <w:rsid w:val="003C0F51"/>
    <w:rsid w:val="003C1219"/>
    <w:rsid w:val="003C139B"/>
    <w:rsid w:val="003C2082"/>
    <w:rsid w:val="003C2BB2"/>
    <w:rsid w:val="003C2BD8"/>
    <w:rsid w:val="003C343A"/>
    <w:rsid w:val="003C3F08"/>
    <w:rsid w:val="003C4069"/>
    <w:rsid w:val="003C4521"/>
    <w:rsid w:val="003C462A"/>
    <w:rsid w:val="003C4932"/>
    <w:rsid w:val="003C4B87"/>
    <w:rsid w:val="003C4C7D"/>
    <w:rsid w:val="003C507A"/>
    <w:rsid w:val="003C50D6"/>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32EA"/>
    <w:rsid w:val="003D3902"/>
    <w:rsid w:val="003D39A5"/>
    <w:rsid w:val="003D39F2"/>
    <w:rsid w:val="003D40FD"/>
    <w:rsid w:val="003D450B"/>
    <w:rsid w:val="003D4C89"/>
    <w:rsid w:val="003D4D82"/>
    <w:rsid w:val="003D4EC9"/>
    <w:rsid w:val="003D535D"/>
    <w:rsid w:val="003D5CDB"/>
    <w:rsid w:val="003D601B"/>
    <w:rsid w:val="003D61BB"/>
    <w:rsid w:val="003D6506"/>
    <w:rsid w:val="003D658F"/>
    <w:rsid w:val="003D6785"/>
    <w:rsid w:val="003D6CA2"/>
    <w:rsid w:val="003D6F1D"/>
    <w:rsid w:val="003D79AA"/>
    <w:rsid w:val="003D7B08"/>
    <w:rsid w:val="003D7CEE"/>
    <w:rsid w:val="003D7CF8"/>
    <w:rsid w:val="003E0020"/>
    <w:rsid w:val="003E0C4C"/>
    <w:rsid w:val="003E0CEF"/>
    <w:rsid w:val="003E0DA4"/>
    <w:rsid w:val="003E10D3"/>
    <w:rsid w:val="003E1F72"/>
    <w:rsid w:val="003E2436"/>
    <w:rsid w:val="003E260A"/>
    <w:rsid w:val="003E2ED4"/>
    <w:rsid w:val="003E2EF2"/>
    <w:rsid w:val="003E34CF"/>
    <w:rsid w:val="003E36FB"/>
    <w:rsid w:val="003E4806"/>
    <w:rsid w:val="003E48D0"/>
    <w:rsid w:val="003E55E6"/>
    <w:rsid w:val="003E58AA"/>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865"/>
    <w:rsid w:val="003F09B7"/>
    <w:rsid w:val="003F0EFB"/>
    <w:rsid w:val="003F0F7B"/>
    <w:rsid w:val="003F1573"/>
    <w:rsid w:val="003F16A1"/>
    <w:rsid w:val="003F1C9E"/>
    <w:rsid w:val="003F20CA"/>
    <w:rsid w:val="003F22FA"/>
    <w:rsid w:val="003F25B3"/>
    <w:rsid w:val="003F2763"/>
    <w:rsid w:val="003F2A08"/>
    <w:rsid w:val="003F2A74"/>
    <w:rsid w:val="003F2B0E"/>
    <w:rsid w:val="003F2E2D"/>
    <w:rsid w:val="003F2FAB"/>
    <w:rsid w:val="003F33AB"/>
    <w:rsid w:val="003F406E"/>
    <w:rsid w:val="003F409E"/>
    <w:rsid w:val="003F4835"/>
    <w:rsid w:val="003F493C"/>
    <w:rsid w:val="003F4ABA"/>
    <w:rsid w:val="003F5251"/>
    <w:rsid w:val="003F5EDF"/>
    <w:rsid w:val="003F6326"/>
    <w:rsid w:val="003F6354"/>
    <w:rsid w:val="003F6514"/>
    <w:rsid w:val="003F65F6"/>
    <w:rsid w:val="003F6669"/>
    <w:rsid w:val="003F6A0A"/>
    <w:rsid w:val="003F6B17"/>
    <w:rsid w:val="003F6B5A"/>
    <w:rsid w:val="003F6C36"/>
    <w:rsid w:val="003F706B"/>
    <w:rsid w:val="003F7C1B"/>
    <w:rsid w:val="004005C3"/>
    <w:rsid w:val="004006A5"/>
    <w:rsid w:val="004009A5"/>
    <w:rsid w:val="00400A85"/>
    <w:rsid w:val="00400B7E"/>
    <w:rsid w:val="00400CAE"/>
    <w:rsid w:val="00400E8C"/>
    <w:rsid w:val="00401041"/>
    <w:rsid w:val="00401230"/>
    <w:rsid w:val="004013E2"/>
    <w:rsid w:val="00401CD0"/>
    <w:rsid w:val="00401E5D"/>
    <w:rsid w:val="00401FBD"/>
    <w:rsid w:val="0040211D"/>
    <w:rsid w:val="004024B0"/>
    <w:rsid w:val="00402582"/>
    <w:rsid w:val="00402604"/>
    <w:rsid w:val="00402EE4"/>
    <w:rsid w:val="0040312D"/>
    <w:rsid w:val="00403702"/>
    <w:rsid w:val="004044D3"/>
    <w:rsid w:val="00404967"/>
    <w:rsid w:val="00404B18"/>
    <w:rsid w:val="00404C25"/>
    <w:rsid w:val="004053AB"/>
    <w:rsid w:val="0040599A"/>
    <w:rsid w:val="004059F2"/>
    <w:rsid w:val="0040619F"/>
    <w:rsid w:val="004069F2"/>
    <w:rsid w:val="00406D97"/>
    <w:rsid w:val="004072B5"/>
    <w:rsid w:val="0040743A"/>
    <w:rsid w:val="00407A4E"/>
    <w:rsid w:val="00410031"/>
    <w:rsid w:val="00410914"/>
    <w:rsid w:val="00410933"/>
    <w:rsid w:val="00410EDC"/>
    <w:rsid w:val="004111BE"/>
    <w:rsid w:val="004116C2"/>
    <w:rsid w:val="00411C66"/>
    <w:rsid w:val="00411D37"/>
    <w:rsid w:val="00412496"/>
    <w:rsid w:val="00412AC6"/>
    <w:rsid w:val="00412F3E"/>
    <w:rsid w:val="00413631"/>
    <w:rsid w:val="00413686"/>
    <w:rsid w:val="00413B8A"/>
    <w:rsid w:val="00413D38"/>
    <w:rsid w:val="00413DA7"/>
    <w:rsid w:val="0041467E"/>
    <w:rsid w:val="00414DF6"/>
    <w:rsid w:val="00414F35"/>
    <w:rsid w:val="004150D1"/>
    <w:rsid w:val="00415132"/>
    <w:rsid w:val="00415276"/>
    <w:rsid w:val="00415727"/>
    <w:rsid w:val="00415BD3"/>
    <w:rsid w:val="00415D5B"/>
    <w:rsid w:val="00415E5C"/>
    <w:rsid w:val="00415EBD"/>
    <w:rsid w:val="00415F89"/>
    <w:rsid w:val="00417B31"/>
    <w:rsid w:val="0042003A"/>
    <w:rsid w:val="00420519"/>
    <w:rsid w:val="0042069B"/>
    <w:rsid w:val="00420748"/>
    <w:rsid w:val="00420864"/>
    <w:rsid w:val="00420A68"/>
    <w:rsid w:val="00420C11"/>
    <w:rsid w:val="00420E6D"/>
    <w:rsid w:val="00421099"/>
    <w:rsid w:val="004210F6"/>
    <w:rsid w:val="00421257"/>
    <w:rsid w:val="00421710"/>
    <w:rsid w:val="0042174D"/>
    <w:rsid w:val="0042184C"/>
    <w:rsid w:val="00421A54"/>
    <w:rsid w:val="00421C13"/>
    <w:rsid w:val="00422103"/>
    <w:rsid w:val="00422139"/>
    <w:rsid w:val="004222C3"/>
    <w:rsid w:val="0042259B"/>
    <w:rsid w:val="004227AD"/>
    <w:rsid w:val="004229A8"/>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AA6"/>
    <w:rsid w:val="00425E6D"/>
    <w:rsid w:val="0042620F"/>
    <w:rsid w:val="004262CD"/>
    <w:rsid w:val="0042637D"/>
    <w:rsid w:val="004264FE"/>
    <w:rsid w:val="004267FD"/>
    <w:rsid w:val="00426898"/>
    <w:rsid w:val="00426F9C"/>
    <w:rsid w:val="0042743A"/>
    <w:rsid w:val="004274F6"/>
    <w:rsid w:val="00427C0F"/>
    <w:rsid w:val="004301B9"/>
    <w:rsid w:val="004305E3"/>
    <w:rsid w:val="004305F2"/>
    <w:rsid w:val="00430ED7"/>
    <w:rsid w:val="004310F9"/>
    <w:rsid w:val="004314CF"/>
    <w:rsid w:val="00431530"/>
    <w:rsid w:val="00431864"/>
    <w:rsid w:val="00431B25"/>
    <w:rsid w:val="00431F23"/>
    <w:rsid w:val="0043244A"/>
    <w:rsid w:val="004325B9"/>
    <w:rsid w:val="00432709"/>
    <w:rsid w:val="0043316D"/>
    <w:rsid w:val="00433194"/>
    <w:rsid w:val="00433243"/>
    <w:rsid w:val="00433875"/>
    <w:rsid w:val="0043412D"/>
    <w:rsid w:val="004343B5"/>
    <w:rsid w:val="004348F6"/>
    <w:rsid w:val="00434A1B"/>
    <w:rsid w:val="00434F1A"/>
    <w:rsid w:val="0043518D"/>
    <w:rsid w:val="00435792"/>
    <w:rsid w:val="00435CE2"/>
    <w:rsid w:val="004368CE"/>
    <w:rsid w:val="00437059"/>
    <w:rsid w:val="004370D7"/>
    <w:rsid w:val="004376E2"/>
    <w:rsid w:val="00437813"/>
    <w:rsid w:val="00437EC7"/>
    <w:rsid w:val="004407D3"/>
    <w:rsid w:val="004414A6"/>
    <w:rsid w:val="00442704"/>
    <w:rsid w:val="00442898"/>
    <w:rsid w:val="00443038"/>
    <w:rsid w:val="00443A22"/>
    <w:rsid w:val="00443A9F"/>
    <w:rsid w:val="004441D9"/>
    <w:rsid w:val="0044456F"/>
    <w:rsid w:val="00445005"/>
    <w:rsid w:val="00445194"/>
    <w:rsid w:val="004452EF"/>
    <w:rsid w:val="004455A6"/>
    <w:rsid w:val="00445766"/>
    <w:rsid w:val="00445785"/>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C0D"/>
    <w:rsid w:val="00450C20"/>
    <w:rsid w:val="00450E99"/>
    <w:rsid w:val="00451454"/>
    <w:rsid w:val="004516BB"/>
    <w:rsid w:val="004517C4"/>
    <w:rsid w:val="004522E6"/>
    <w:rsid w:val="0045282A"/>
    <w:rsid w:val="00453DD5"/>
    <w:rsid w:val="004549F6"/>
    <w:rsid w:val="00454A64"/>
    <w:rsid w:val="00454AAB"/>
    <w:rsid w:val="00454C09"/>
    <w:rsid w:val="00454C29"/>
    <w:rsid w:val="00454D98"/>
    <w:rsid w:val="00455126"/>
    <w:rsid w:val="004557DE"/>
    <w:rsid w:val="00455B35"/>
    <w:rsid w:val="00455C5E"/>
    <w:rsid w:val="00456889"/>
    <w:rsid w:val="004568E1"/>
    <w:rsid w:val="0045692F"/>
    <w:rsid w:val="00456A8D"/>
    <w:rsid w:val="00456EBF"/>
    <w:rsid w:val="00456F42"/>
    <w:rsid w:val="0045711C"/>
    <w:rsid w:val="0045738D"/>
    <w:rsid w:val="00457615"/>
    <w:rsid w:val="00457802"/>
    <w:rsid w:val="004579A9"/>
    <w:rsid w:val="00457AD5"/>
    <w:rsid w:val="00457F23"/>
    <w:rsid w:val="00460424"/>
    <w:rsid w:val="0046090B"/>
    <w:rsid w:val="00460FD1"/>
    <w:rsid w:val="004614F2"/>
    <w:rsid w:val="00461C55"/>
    <w:rsid w:val="0046236A"/>
    <w:rsid w:val="004629D1"/>
    <w:rsid w:val="00462BC9"/>
    <w:rsid w:val="00462DC1"/>
    <w:rsid w:val="00463012"/>
    <w:rsid w:val="0046336C"/>
    <w:rsid w:val="004635BF"/>
    <w:rsid w:val="0046368F"/>
    <w:rsid w:val="0046369C"/>
    <w:rsid w:val="004636D5"/>
    <w:rsid w:val="004638EE"/>
    <w:rsid w:val="00463AE5"/>
    <w:rsid w:val="004647E2"/>
    <w:rsid w:val="00464D84"/>
    <w:rsid w:val="00464F7A"/>
    <w:rsid w:val="004652E4"/>
    <w:rsid w:val="0046569B"/>
    <w:rsid w:val="004659FB"/>
    <w:rsid w:val="00465BE3"/>
    <w:rsid w:val="00465D55"/>
    <w:rsid w:val="00465DBB"/>
    <w:rsid w:val="0046609A"/>
    <w:rsid w:val="004663F4"/>
    <w:rsid w:val="0046640A"/>
    <w:rsid w:val="00466586"/>
    <w:rsid w:val="00466732"/>
    <w:rsid w:val="00466A68"/>
    <w:rsid w:val="00466C44"/>
    <w:rsid w:val="00466CBA"/>
    <w:rsid w:val="0046706B"/>
    <w:rsid w:val="00467167"/>
    <w:rsid w:val="00467245"/>
    <w:rsid w:val="004676F2"/>
    <w:rsid w:val="00470159"/>
    <w:rsid w:val="004705CA"/>
    <w:rsid w:val="00470A9F"/>
    <w:rsid w:val="00470B60"/>
    <w:rsid w:val="00471029"/>
    <w:rsid w:val="00471074"/>
    <w:rsid w:val="0047129E"/>
    <w:rsid w:val="0047135E"/>
    <w:rsid w:val="00471CA1"/>
    <w:rsid w:val="0047200C"/>
    <w:rsid w:val="00472561"/>
    <w:rsid w:val="00472573"/>
    <w:rsid w:val="004725AD"/>
    <w:rsid w:val="004726E4"/>
    <w:rsid w:val="00472D62"/>
    <w:rsid w:val="0047313D"/>
    <w:rsid w:val="0047327D"/>
    <w:rsid w:val="00473312"/>
    <w:rsid w:val="004735DD"/>
    <w:rsid w:val="0047379F"/>
    <w:rsid w:val="004748F8"/>
    <w:rsid w:val="004749F5"/>
    <w:rsid w:val="00474BE9"/>
    <w:rsid w:val="00474F62"/>
    <w:rsid w:val="00474F7D"/>
    <w:rsid w:val="00475725"/>
    <w:rsid w:val="00475B94"/>
    <w:rsid w:val="00475DA5"/>
    <w:rsid w:val="00475E0C"/>
    <w:rsid w:val="00475E80"/>
    <w:rsid w:val="00476697"/>
    <w:rsid w:val="00476928"/>
    <w:rsid w:val="00476E75"/>
    <w:rsid w:val="00476EEC"/>
    <w:rsid w:val="00477018"/>
    <w:rsid w:val="00477348"/>
    <w:rsid w:val="00477443"/>
    <w:rsid w:val="004777F8"/>
    <w:rsid w:val="00477988"/>
    <w:rsid w:val="00477F73"/>
    <w:rsid w:val="004805FB"/>
    <w:rsid w:val="00480882"/>
    <w:rsid w:val="0048094A"/>
    <w:rsid w:val="00481B5C"/>
    <w:rsid w:val="00481C41"/>
    <w:rsid w:val="004820AB"/>
    <w:rsid w:val="0048213F"/>
    <w:rsid w:val="0048226F"/>
    <w:rsid w:val="004824C7"/>
    <w:rsid w:val="0048275B"/>
    <w:rsid w:val="0048323A"/>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6EB"/>
    <w:rsid w:val="004866F5"/>
    <w:rsid w:val="004868DD"/>
    <w:rsid w:val="0048728A"/>
    <w:rsid w:val="0049015E"/>
    <w:rsid w:val="00490326"/>
    <w:rsid w:val="00490393"/>
    <w:rsid w:val="00490C29"/>
    <w:rsid w:val="00490CC8"/>
    <w:rsid w:val="00490F93"/>
    <w:rsid w:val="004912F3"/>
    <w:rsid w:val="00491A82"/>
    <w:rsid w:val="00491B54"/>
    <w:rsid w:val="00491B7E"/>
    <w:rsid w:val="004921F9"/>
    <w:rsid w:val="004923D3"/>
    <w:rsid w:val="0049250C"/>
    <w:rsid w:val="004925F7"/>
    <w:rsid w:val="004926B8"/>
    <w:rsid w:val="00492D39"/>
    <w:rsid w:val="004931FF"/>
    <w:rsid w:val="004934CC"/>
    <w:rsid w:val="004937C0"/>
    <w:rsid w:val="00493C24"/>
    <w:rsid w:val="0049401C"/>
    <w:rsid w:val="00494BA9"/>
    <w:rsid w:val="00495015"/>
    <w:rsid w:val="0049509D"/>
    <w:rsid w:val="004951AA"/>
    <w:rsid w:val="00495481"/>
    <w:rsid w:val="00495952"/>
    <w:rsid w:val="00496696"/>
    <w:rsid w:val="00496813"/>
    <w:rsid w:val="00496A77"/>
    <w:rsid w:val="00496D6E"/>
    <w:rsid w:val="00496EEE"/>
    <w:rsid w:val="004972DD"/>
    <w:rsid w:val="004974EA"/>
    <w:rsid w:val="0049753E"/>
    <w:rsid w:val="0049785C"/>
    <w:rsid w:val="00497983"/>
    <w:rsid w:val="00497FD4"/>
    <w:rsid w:val="004A0620"/>
    <w:rsid w:val="004A0AF4"/>
    <w:rsid w:val="004A0D8B"/>
    <w:rsid w:val="004A0D99"/>
    <w:rsid w:val="004A101A"/>
    <w:rsid w:val="004A1058"/>
    <w:rsid w:val="004A10A6"/>
    <w:rsid w:val="004A12F6"/>
    <w:rsid w:val="004A171A"/>
    <w:rsid w:val="004A1A3F"/>
    <w:rsid w:val="004A1ABF"/>
    <w:rsid w:val="004A1ACF"/>
    <w:rsid w:val="004A1AF5"/>
    <w:rsid w:val="004A1D65"/>
    <w:rsid w:val="004A23B0"/>
    <w:rsid w:val="004A274B"/>
    <w:rsid w:val="004A2974"/>
    <w:rsid w:val="004A29CC"/>
    <w:rsid w:val="004A2F11"/>
    <w:rsid w:val="004A2F9F"/>
    <w:rsid w:val="004A33FB"/>
    <w:rsid w:val="004A3737"/>
    <w:rsid w:val="004A37F8"/>
    <w:rsid w:val="004A3B0F"/>
    <w:rsid w:val="004A45AF"/>
    <w:rsid w:val="004A54D2"/>
    <w:rsid w:val="004A54F5"/>
    <w:rsid w:val="004A57EF"/>
    <w:rsid w:val="004A583A"/>
    <w:rsid w:val="004A59AF"/>
    <w:rsid w:val="004A5E22"/>
    <w:rsid w:val="004A6315"/>
    <w:rsid w:val="004A64AD"/>
    <w:rsid w:val="004A677B"/>
    <w:rsid w:val="004A6C4F"/>
    <w:rsid w:val="004A6E53"/>
    <w:rsid w:val="004A6EC7"/>
    <w:rsid w:val="004A70A7"/>
    <w:rsid w:val="004A730A"/>
    <w:rsid w:val="004A7760"/>
    <w:rsid w:val="004A78B4"/>
    <w:rsid w:val="004A78EB"/>
    <w:rsid w:val="004A7A3F"/>
    <w:rsid w:val="004A7F72"/>
    <w:rsid w:val="004B071C"/>
    <w:rsid w:val="004B0AF6"/>
    <w:rsid w:val="004B0D07"/>
    <w:rsid w:val="004B0D0F"/>
    <w:rsid w:val="004B11E6"/>
    <w:rsid w:val="004B1252"/>
    <w:rsid w:val="004B1335"/>
    <w:rsid w:val="004B1AE9"/>
    <w:rsid w:val="004B1CDE"/>
    <w:rsid w:val="004B1DBE"/>
    <w:rsid w:val="004B1EB3"/>
    <w:rsid w:val="004B32D0"/>
    <w:rsid w:val="004B32E3"/>
    <w:rsid w:val="004B332A"/>
    <w:rsid w:val="004B3398"/>
    <w:rsid w:val="004B3616"/>
    <w:rsid w:val="004B3A1F"/>
    <w:rsid w:val="004B3A81"/>
    <w:rsid w:val="004B3CAD"/>
    <w:rsid w:val="004B4103"/>
    <w:rsid w:val="004B449D"/>
    <w:rsid w:val="004B4A1E"/>
    <w:rsid w:val="004B4C32"/>
    <w:rsid w:val="004B4DE0"/>
    <w:rsid w:val="004B4FC1"/>
    <w:rsid w:val="004B507F"/>
    <w:rsid w:val="004B5141"/>
    <w:rsid w:val="004B539F"/>
    <w:rsid w:val="004B5831"/>
    <w:rsid w:val="004B59E5"/>
    <w:rsid w:val="004B5B14"/>
    <w:rsid w:val="004B5BBB"/>
    <w:rsid w:val="004B5E73"/>
    <w:rsid w:val="004B67F2"/>
    <w:rsid w:val="004B70B5"/>
    <w:rsid w:val="004B71FB"/>
    <w:rsid w:val="004B7459"/>
    <w:rsid w:val="004B769F"/>
    <w:rsid w:val="004B7BB5"/>
    <w:rsid w:val="004B7DDA"/>
    <w:rsid w:val="004B7E8F"/>
    <w:rsid w:val="004B7F24"/>
    <w:rsid w:val="004C0159"/>
    <w:rsid w:val="004C05BA"/>
    <w:rsid w:val="004C0CE5"/>
    <w:rsid w:val="004C0D19"/>
    <w:rsid w:val="004C144A"/>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E91"/>
    <w:rsid w:val="004C5F36"/>
    <w:rsid w:val="004C629C"/>
    <w:rsid w:val="004C669E"/>
    <w:rsid w:val="004C6AE1"/>
    <w:rsid w:val="004C70F9"/>
    <w:rsid w:val="004C73A3"/>
    <w:rsid w:val="004C7B43"/>
    <w:rsid w:val="004D0055"/>
    <w:rsid w:val="004D0164"/>
    <w:rsid w:val="004D03E3"/>
    <w:rsid w:val="004D0809"/>
    <w:rsid w:val="004D0FBB"/>
    <w:rsid w:val="004D138E"/>
    <w:rsid w:val="004D15C4"/>
    <w:rsid w:val="004D277B"/>
    <w:rsid w:val="004D2831"/>
    <w:rsid w:val="004D2BDA"/>
    <w:rsid w:val="004D3678"/>
    <w:rsid w:val="004D3749"/>
    <w:rsid w:val="004D3C66"/>
    <w:rsid w:val="004D401C"/>
    <w:rsid w:val="004D41F9"/>
    <w:rsid w:val="004D42A8"/>
    <w:rsid w:val="004D44CC"/>
    <w:rsid w:val="004D4864"/>
    <w:rsid w:val="004D4A7B"/>
    <w:rsid w:val="004D511D"/>
    <w:rsid w:val="004D5E90"/>
    <w:rsid w:val="004D62CD"/>
    <w:rsid w:val="004D63AB"/>
    <w:rsid w:val="004D6599"/>
    <w:rsid w:val="004D65A7"/>
    <w:rsid w:val="004D6E2A"/>
    <w:rsid w:val="004D7197"/>
    <w:rsid w:val="004D744B"/>
    <w:rsid w:val="004D7BCF"/>
    <w:rsid w:val="004D7D85"/>
    <w:rsid w:val="004E0269"/>
    <w:rsid w:val="004E09F7"/>
    <w:rsid w:val="004E0BCC"/>
    <w:rsid w:val="004E0F08"/>
    <w:rsid w:val="004E108C"/>
    <w:rsid w:val="004E11FA"/>
    <w:rsid w:val="004E1237"/>
    <w:rsid w:val="004E12E0"/>
    <w:rsid w:val="004E15BB"/>
    <w:rsid w:val="004E1C74"/>
    <w:rsid w:val="004E1CEA"/>
    <w:rsid w:val="004E1D6B"/>
    <w:rsid w:val="004E2949"/>
    <w:rsid w:val="004E2A44"/>
    <w:rsid w:val="004E2B16"/>
    <w:rsid w:val="004E2C14"/>
    <w:rsid w:val="004E31E6"/>
    <w:rsid w:val="004E32CE"/>
    <w:rsid w:val="004E3329"/>
    <w:rsid w:val="004E35E2"/>
    <w:rsid w:val="004E3AD1"/>
    <w:rsid w:val="004E476E"/>
    <w:rsid w:val="004E494C"/>
    <w:rsid w:val="004E4A74"/>
    <w:rsid w:val="004E5063"/>
    <w:rsid w:val="004E55E8"/>
    <w:rsid w:val="004E5941"/>
    <w:rsid w:val="004E5B58"/>
    <w:rsid w:val="004E66B5"/>
    <w:rsid w:val="004E69A3"/>
    <w:rsid w:val="004E6E00"/>
    <w:rsid w:val="004E701E"/>
    <w:rsid w:val="004E7707"/>
    <w:rsid w:val="004E7AD3"/>
    <w:rsid w:val="004E7DDD"/>
    <w:rsid w:val="004E7DE2"/>
    <w:rsid w:val="004E7DEB"/>
    <w:rsid w:val="004F029F"/>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614"/>
    <w:rsid w:val="004F7625"/>
    <w:rsid w:val="004F771C"/>
    <w:rsid w:val="004F7C6F"/>
    <w:rsid w:val="005001B7"/>
    <w:rsid w:val="0050029D"/>
    <w:rsid w:val="005003D7"/>
    <w:rsid w:val="005004F1"/>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C9F"/>
    <w:rsid w:val="00504A4A"/>
    <w:rsid w:val="00504C13"/>
    <w:rsid w:val="0050551B"/>
    <w:rsid w:val="00505736"/>
    <w:rsid w:val="00506289"/>
    <w:rsid w:val="00506324"/>
    <w:rsid w:val="0050673A"/>
    <w:rsid w:val="00506A3F"/>
    <w:rsid w:val="00506B06"/>
    <w:rsid w:val="00507241"/>
    <w:rsid w:val="00507260"/>
    <w:rsid w:val="00507A68"/>
    <w:rsid w:val="00507A70"/>
    <w:rsid w:val="00507D3E"/>
    <w:rsid w:val="00507F72"/>
    <w:rsid w:val="00507F8C"/>
    <w:rsid w:val="00510026"/>
    <w:rsid w:val="0051107D"/>
    <w:rsid w:val="00511291"/>
    <w:rsid w:val="00511800"/>
    <w:rsid w:val="00511809"/>
    <w:rsid w:val="005119E4"/>
    <w:rsid w:val="00511F73"/>
    <w:rsid w:val="00511F79"/>
    <w:rsid w:val="0051201F"/>
    <w:rsid w:val="00512266"/>
    <w:rsid w:val="0051231B"/>
    <w:rsid w:val="005123D9"/>
    <w:rsid w:val="0051255A"/>
    <w:rsid w:val="00512B17"/>
    <w:rsid w:val="00513565"/>
    <w:rsid w:val="00513BEE"/>
    <w:rsid w:val="00513BFF"/>
    <w:rsid w:val="0051414A"/>
    <w:rsid w:val="005145A4"/>
    <w:rsid w:val="005145B6"/>
    <w:rsid w:val="00514DAD"/>
    <w:rsid w:val="00514F66"/>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6B2"/>
    <w:rsid w:val="00520C23"/>
    <w:rsid w:val="00520C77"/>
    <w:rsid w:val="00520FDD"/>
    <w:rsid w:val="0052102A"/>
    <w:rsid w:val="005215C3"/>
    <w:rsid w:val="00521E2C"/>
    <w:rsid w:val="00521E4C"/>
    <w:rsid w:val="0052213F"/>
    <w:rsid w:val="00522486"/>
    <w:rsid w:val="005233C1"/>
    <w:rsid w:val="00523510"/>
    <w:rsid w:val="00523E72"/>
    <w:rsid w:val="0052418D"/>
    <w:rsid w:val="0052423E"/>
    <w:rsid w:val="0052428E"/>
    <w:rsid w:val="005246CD"/>
    <w:rsid w:val="00524A93"/>
    <w:rsid w:val="00524B9E"/>
    <w:rsid w:val="00524BDA"/>
    <w:rsid w:val="00524C81"/>
    <w:rsid w:val="00525BD3"/>
    <w:rsid w:val="00525BF3"/>
    <w:rsid w:val="00525D28"/>
    <w:rsid w:val="00525D4F"/>
    <w:rsid w:val="00525F1B"/>
    <w:rsid w:val="00525F60"/>
    <w:rsid w:val="005268D0"/>
    <w:rsid w:val="00526A53"/>
    <w:rsid w:val="00526A8E"/>
    <w:rsid w:val="00526D1F"/>
    <w:rsid w:val="00526DD6"/>
    <w:rsid w:val="00526FE0"/>
    <w:rsid w:val="0052707C"/>
    <w:rsid w:val="005271DA"/>
    <w:rsid w:val="0052738D"/>
    <w:rsid w:val="0052755B"/>
    <w:rsid w:val="0052762D"/>
    <w:rsid w:val="00527997"/>
    <w:rsid w:val="00527A8E"/>
    <w:rsid w:val="00527F17"/>
    <w:rsid w:val="005302CD"/>
    <w:rsid w:val="005304D1"/>
    <w:rsid w:val="00530C18"/>
    <w:rsid w:val="00531334"/>
    <w:rsid w:val="005316BF"/>
    <w:rsid w:val="00532779"/>
    <w:rsid w:val="0053294F"/>
    <w:rsid w:val="0053314D"/>
    <w:rsid w:val="0053396A"/>
    <w:rsid w:val="0053409D"/>
    <w:rsid w:val="00534953"/>
    <w:rsid w:val="00534990"/>
    <w:rsid w:val="00534DEF"/>
    <w:rsid w:val="00535351"/>
    <w:rsid w:val="00535409"/>
    <w:rsid w:val="005358A0"/>
    <w:rsid w:val="00535981"/>
    <w:rsid w:val="005364EE"/>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AB5"/>
    <w:rsid w:val="00542118"/>
    <w:rsid w:val="00542492"/>
    <w:rsid w:val="00542519"/>
    <w:rsid w:val="00542671"/>
    <w:rsid w:val="005427B3"/>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78EA"/>
    <w:rsid w:val="00547F87"/>
    <w:rsid w:val="00550084"/>
    <w:rsid w:val="005501A1"/>
    <w:rsid w:val="0055022D"/>
    <w:rsid w:val="00550282"/>
    <w:rsid w:val="00550404"/>
    <w:rsid w:val="00550C94"/>
    <w:rsid w:val="00550D1B"/>
    <w:rsid w:val="005513A4"/>
    <w:rsid w:val="00551BE5"/>
    <w:rsid w:val="00551E22"/>
    <w:rsid w:val="00552185"/>
    <w:rsid w:val="005523C5"/>
    <w:rsid w:val="0055241D"/>
    <w:rsid w:val="00552472"/>
    <w:rsid w:val="005524E2"/>
    <w:rsid w:val="005524F7"/>
    <w:rsid w:val="00552A79"/>
    <w:rsid w:val="005537FB"/>
    <w:rsid w:val="00553986"/>
    <w:rsid w:val="005547C2"/>
    <w:rsid w:val="00554DC0"/>
    <w:rsid w:val="00554F1A"/>
    <w:rsid w:val="00554FF0"/>
    <w:rsid w:val="00555219"/>
    <w:rsid w:val="0055564C"/>
    <w:rsid w:val="00555782"/>
    <w:rsid w:val="005557E1"/>
    <w:rsid w:val="00555C7D"/>
    <w:rsid w:val="00555F37"/>
    <w:rsid w:val="00556565"/>
    <w:rsid w:val="00556881"/>
    <w:rsid w:val="005568CF"/>
    <w:rsid w:val="005579E4"/>
    <w:rsid w:val="00557B11"/>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C15"/>
    <w:rsid w:val="0056430F"/>
    <w:rsid w:val="005645C5"/>
    <w:rsid w:val="0056462F"/>
    <w:rsid w:val="00564640"/>
    <w:rsid w:val="0056465E"/>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E6"/>
    <w:rsid w:val="0056733E"/>
    <w:rsid w:val="005675BB"/>
    <w:rsid w:val="005676DD"/>
    <w:rsid w:val="0056773A"/>
    <w:rsid w:val="005679E0"/>
    <w:rsid w:val="00567FF9"/>
    <w:rsid w:val="005705D9"/>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C38"/>
    <w:rsid w:val="00575EB7"/>
    <w:rsid w:val="00576271"/>
    <w:rsid w:val="00576390"/>
    <w:rsid w:val="0057641F"/>
    <w:rsid w:val="005765C0"/>
    <w:rsid w:val="005767BD"/>
    <w:rsid w:val="00576DFF"/>
    <w:rsid w:val="00577248"/>
    <w:rsid w:val="00577507"/>
    <w:rsid w:val="00577EB3"/>
    <w:rsid w:val="00580036"/>
    <w:rsid w:val="005800C1"/>
    <w:rsid w:val="0058013A"/>
    <w:rsid w:val="00580765"/>
    <w:rsid w:val="005809D6"/>
    <w:rsid w:val="00580B25"/>
    <w:rsid w:val="00580C9E"/>
    <w:rsid w:val="00580D45"/>
    <w:rsid w:val="00580F2B"/>
    <w:rsid w:val="005810D9"/>
    <w:rsid w:val="00581453"/>
    <w:rsid w:val="00581B60"/>
    <w:rsid w:val="00581BE2"/>
    <w:rsid w:val="005821BB"/>
    <w:rsid w:val="005833E7"/>
    <w:rsid w:val="005835FC"/>
    <w:rsid w:val="005837A5"/>
    <w:rsid w:val="005839F7"/>
    <w:rsid w:val="00583AF9"/>
    <w:rsid w:val="00583EB1"/>
    <w:rsid w:val="00584318"/>
    <w:rsid w:val="005843C0"/>
    <w:rsid w:val="00584780"/>
    <w:rsid w:val="00584D8F"/>
    <w:rsid w:val="00585309"/>
    <w:rsid w:val="00586314"/>
    <w:rsid w:val="005865D5"/>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3060"/>
    <w:rsid w:val="00593499"/>
    <w:rsid w:val="005934A7"/>
    <w:rsid w:val="00593931"/>
    <w:rsid w:val="00593EEE"/>
    <w:rsid w:val="005945E4"/>
    <w:rsid w:val="00594616"/>
    <w:rsid w:val="00594CBA"/>
    <w:rsid w:val="00595038"/>
    <w:rsid w:val="005958C6"/>
    <w:rsid w:val="00595BA8"/>
    <w:rsid w:val="00595FA8"/>
    <w:rsid w:val="00596106"/>
    <w:rsid w:val="005962B0"/>
    <w:rsid w:val="005968D3"/>
    <w:rsid w:val="00596B3E"/>
    <w:rsid w:val="00596C23"/>
    <w:rsid w:val="00596E43"/>
    <w:rsid w:val="005972D5"/>
    <w:rsid w:val="0059745E"/>
    <w:rsid w:val="005A0842"/>
    <w:rsid w:val="005A0AA0"/>
    <w:rsid w:val="005A0D03"/>
    <w:rsid w:val="005A1333"/>
    <w:rsid w:val="005A2D85"/>
    <w:rsid w:val="005A31E9"/>
    <w:rsid w:val="005A3597"/>
    <w:rsid w:val="005A376A"/>
    <w:rsid w:val="005A3BF6"/>
    <w:rsid w:val="005A3E9A"/>
    <w:rsid w:val="005A4AF6"/>
    <w:rsid w:val="005A533A"/>
    <w:rsid w:val="005A5359"/>
    <w:rsid w:val="005A565D"/>
    <w:rsid w:val="005A5AAF"/>
    <w:rsid w:val="005A5C58"/>
    <w:rsid w:val="005A5C75"/>
    <w:rsid w:val="005A5DA9"/>
    <w:rsid w:val="005A5FAB"/>
    <w:rsid w:val="005A6B05"/>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291"/>
    <w:rsid w:val="005B1485"/>
    <w:rsid w:val="005B195F"/>
    <w:rsid w:val="005B27E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24F5"/>
    <w:rsid w:val="005C2662"/>
    <w:rsid w:val="005C3523"/>
    <w:rsid w:val="005C3A9D"/>
    <w:rsid w:val="005C3AA6"/>
    <w:rsid w:val="005C3E30"/>
    <w:rsid w:val="005C3E39"/>
    <w:rsid w:val="005C3FA5"/>
    <w:rsid w:val="005C41AF"/>
    <w:rsid w:val="005C430C"/>
    <w:rsid w:val="005C4572"/>
    <w:rsid w:val="005C497E"/>
    <w:rsid w:val="005C49A2"/>
    <w:rsid w:val="005C4B2A"/>
    <w:rsid w:val="005C4DD2"/>
    <w:rsid w:val="005C5634"/>
    <w:rsid w:val="005C5998"/>
    <w:rsid w:val="005C6187"/>
    <w:rsid w:val="005C61A1"/>
    <w:rsid w:val="005C65F4"/>
    <w:rsid w:val="005C66B2"/>
    <w:rsid w:val="005C66C9"/>
    <w:rsid w:val="005C6714"/>
    <w:rsid w:val="005C6A60"/>
    <w:rsid w:val="005C6D2E"/>
    <w:rsid w:val="005C6DFB"/>
    <w:rsid w:val="005C7342"/>
    <w:rsid w:val="005C750A"/>
    <w:rsid w:val="005C797F"/>
    <w:rsid w:val="005D016B"/>
    <w:rsid w:val="005D07CD"/>
    <w:rsid w:val="005D083E"/>
    <w:rsid w:val="005D0AA0"/>
    <w:rsid w:val="005D0CC8"/>
    <w:rsid w:val="005D11E3"/>
    <w:rsid w:val="005D15D6"/>
    <w:rsid w:val="005D1649"/>
    <w:rsid w:val="005D1D5A"/>
    <w:rsid w:val="005D1FF8"/>
    <w:rsid w:val="005D2056"/>
    <w:rsid w:val="005D2DFC"/>
    <w:rsid w:val="005D2EDC"/>
    <w:rsid w:val="005D37F0"/>
    <w:rsid w:val="005D3F44"/>
    <w:rsid w:val="005D404B"/>
    <w:rsid w:val="005D493C"/>
    <w:rsid w:val="005D49A6"/>
    <w:rsid w:val="005D4A69"/>
    <w:rsid w:val="005D4E81"/>
    <w:rsid w:val="005D51C8"/>
    <w:rsid w:val="005D55F2"/>
    <w:rsid w:val="005D564F"/>
    <w:rsid w:val="005D5EF7"/>
    <w:rsid w:val="005D62D6"/>
    <w:rsid w:val="005D647C"/>
    <w:rsid w:val="005D6848"/>
    <w:rsid w:val="005D693E"/>
    <w:rsid w:val="005D6B59"/>
    <w:rsid w:val="005D6BE2"/>
    <w:rsid w:val="005D6C8D"/>
    <w:rsid w:val="005D702E"/>
    <w:rsid w:val="005D7148"/>
    <w:rsid w:val="005D780B"/>
    <w:rsid w:val="005D786C"/>
    <w:rsid w:val="005E0C68"/>
    <w:rsid w:val="005E1338"/>
    <w:rsid w:val="005E13A9"/>
    <w:rsid w:val="005E1850"/>
    <w:rsid w:val="005E1BFB"/>
    <w:rsid w:val="005E1CB8"/>
    <w:rsid w:val="005E1F33"/>
    <w:rsid w:val="005E2070"/>
    <w:rsid w:val="005E248A"/>
    <w:rsid w:val="005E2675"/>
    <w:rsid w:val="005E26D6"/>
    <w:rsid w:val="005E27DE"/>
    <w:rsid w:val="005E28E3"/>
    <w:rsid w:val="005E3355"/>
    <w:rsid w:val="005E35E9"/>
    <w:rsid w:val="005E3CA6"/>
    <w:rsid w:val="005E3D42"/>
    <w:rsid w:val="005E3D7B"/>
    <w:rsid w:val="005E3F93"/>
    <w:rsid w:val="005E418F"/>
    <w:rsid w:val="005E458D"/>
    <w:rsid w:val="005E474E"/>
    <w:rsid w:val="005E503A"/>
    <w:rsid w:val="005E511A"/>
    <w:rsid w:val="005E51E1"/>
    <w:rsid w:val="005E52B4"/>
    <w:rsid w:val="005E54D3"/>
    <w:rsid w:val="005E5E97"/>
    <w:rsid w:val="005E637B"/>
    <w:rsid w:val="005E648E"/>
    <w:rsid w:val="005E6859"/>
    <w:rsid w:val="005E6C07"/>
    <w:rsid w:val="005E6DF4"/>
    <w:rsid w:val="005E76D2"/>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CC7"/>
    <w:rsid w:val="005F4080"/>
    <w:rsid w:val="005F48DD"/>
    <w:rsid w:val="005F497D"/>
    <w:rsid w:val="005F4A2F"/>
    <w:rsid w:val="005F4A6C"/>
    <w:rsid w:val="005F4F6D"/>
    <w:rsid w:val="005F51D6"/>
    <w:rsid w:val="005F5337"/>
    <w:rsid w:val="005F5436"/>
    <w:rsid w:val="005F543C"/>
    <w:rsid w:val="005F5B07"/>
    <w:rsid w:val="005F5B66"/>
    <w:rsid w:val="005F618D"/>
    <w:rsid w:val="005F6289"/>
    <w:rsid w:val="005F694D"/>
    <w:rsid w:val="005F6D60"/>
    <w:rsid w:val="005F76A7"/>
    <w:rsid w:val="005F7C25"/>
    <w:rsid w:val="005F7CDD"/>
    <w:rsid w:val="005F7D59"/>
    <w:rsid w:val="005F7EBA"/>
    <w:rsid w:val="00600568"/>
    <w:rsid w:val="0060078C"/>
    <w:rsid w:val="00600F21"/>
    <w:rsid w:val="0060113E"/>
    <w:rsid w:val="006011E6"/>
    <w:rsid w:val="0060122C"/>
    <w:rsid w:val="006016F3"/>
    <w:rsid w:val="00601A6A"/>
    <w:rsid w:val="00601E7B"/>
    <w:rsid w:val="00602736"/>
    <w:rsid w:val="00602F7C"/>
    <w:rsid w:val="006035B9"/>
    <w:rsid w:val="006039CE"/>
    <w:rsid w:val="00603C8E"/>
    <w:rsid w:val="00603D65"/>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B4F"/>
    <w:rsid w:val="00610B74"/>
    <w:rsid w:val="00610D35"/>
    <w:rsid w:val="00610DCF"/>
    <w:rsid w:val="00611040"/>
    <w:rsid w:val="006112E3"/>
    <w:rsid w:val="00611452"/>
    <w:rsid w:val="006114EC"/>
    <w:rsid w:val="00611E13"/>
    <w:rsid w:val="00611F63"/>
    <w:rsid w:val="00612097"/>
    <w:rsid w:val="0061229C"/>
    <w:rsid w:val="006125D5"/>
    <w:rsid w:val="0061267D"/>
    <w:rsid w:val="00612783"/>
    <w:rsid w:val="00612A16"/>
    <w:rsid w:val="00612C22"/>
    <w:rsid w:val="0061320F"/>
    <w:rsid w:val="00613659"/>
    <w:rsid w:val="0061370B"/>
    <w:rsid w:val="006147F2"/>
    <w:rsid w:val="00614C93"/>
    <w:rsid w:val="00614F9B"/>
    <w:rsid w:val="00614FCB"/>
    <w:rsid w:val="00615BF2"/>
    <w:rsid w:val="006163F7"/>
    <w:rsid w:val="006168D9"/>
    <w:rsid w:val="00616BE4"/>
    <w:rsid w:val="00616FB1"/>
    <w:rsid w:val="006173B0"/>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89"/>
    <w:rsid w:val="0062257A"/>
    <w:rsid w:val="00622AAA"/>
    <w:rsid w:val="00622CA4"/>
    <w:rsid w:val="0062389C"/>
    <w:rsid w:val="00623AD0"/>
    <w:rsid w:val="006240FA"/>
    <w:rsid w:val="0062429A"/>
    <w:rsid w:val="006242E4"/>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5833"/>
    <w:rsid w:val="006359CD"/>
    <w:rsid w:val="00635D96"/>
    <w:rsid w:val="00636256"/>
    <w:rsid w:val="006362F8"/>
    <w:rsid w:val="00636302"/>
    <w:rsid w:val="00636511"/>
    <w:rsid w:val="006365D4"/>
    <w:rsid w:val="00636877"/>
    <w:rsid w:val="00636AB0"/>
    <w:rsid w:val="00636B88"/>
    <w:rsid w:val="0063722B"/>
    <w:rsid w:val="006375D2"/>
    <w:rsid w:val="00637AA4"/>
    <w:rsid w:val="00637EA3"/>
    <w:rsid w:val="0064038B"/>
    <w:rsid w:val="006405D2"/>
    <w:rsid w:val="006409AC"/>
    <w:rsid w:val="0064155B"/>
    <w:rsid w:val="00641652"/>
    <w:rsid w:val="00641DE3"/>
    <w:rsid w:val="006420F1"/>
    <w:rsid w:val="00642C14"/>
    <w:rsid w:val="00642C4F"/>
    <w:rsid w:val="00642D51"/>
    <w:rsid w:val="00643004"/>
    <w:rsid w:val="006431B8"/>
    <w:rsid w:val="006431D2"/>
    <w:rsid w:val="006442BF"/>
    <w:rsid w:val="006446E6"/>
    <w:rsid w:val="0064484F"/>
    <w:rsid w:val="0064494C"/>
    <w:rsid w:val="00644971"/>
    <w:rsid w:val="00644BD1"/>
    <w:rsid w:val="00644E63"/>
    <w:rsid w:val="0064516C"/>
    <w:rsid w:val="00645182"/>
    <w:rsid w:val="006451FC"/>
    <w:rsid w:val="00645575"/>
    <w:rsid w:val="00645A01"/>
    <w:rsid w:val="00645A4F"/>
    <w:rsid w:val="00645AB8"/>
    <w:rsid w:val="00645C01"/>
    <w:rsid w:val="00645D9A"/>
    <w:rsid w:val="00645E76"/>
    <w:rsid w:val="00645EC4"/>
    <w:rsid w:val="00646000"/>
    <w:rsid w:val="006461A7"/>
    <w:rsid w:val="0064626E"/>
    <w:rsid w:val="00646502"/>
    <w:rsid w:val="006466FC"/>
    <w:rsid w:val="00646863"/>
    <w:rsid w:val="00646EFE"/>
    <w:rsid w:val="006471EB"/>
    <w:rsid w:val="00647405"/>
    <w:rsid w:val="00647607"/>
    <w:rsid w:val="006477E8"/>
    <w:rsid w:val="00647AAE"/>
    <w:rsid w:val="00647BEC"/>
    <w:rsid w:val="00647FF3"/>
    <w:rsid w:val="0065014F"/>
    <w:rsid w:val="00650613"/>
    <w:rsid w:val="00650898"/>
    <w:rsid w:val="00650A36"/>
    <w:rsid w:val="00650AFB"/>
    <w:rsid w:val="00650B0D"/>
    <w:rsid w:val="00650C97"/>
    <w:rsid w:val="00650CD3"/>
    <w:rsid w:val="00650CFF"/>
    <w:rsid w:val="006512B8"/>
    <w:rsid w:val="00651D30"/>
    <w:rsid w:val="00651DB9"/>
    <w:rsid w:val="00651E7D"/>
    <w:rsid w:val="0065223C"/>
    <w:rsid w:val="00652552"/>
    <w:rsid w:val="00652936"/>
    <w:rsid w:val="00653032"/>
    <w:rsid w:val="00653477"/>
    <w:rsid w:val="006534D2"/>
    <w:rsid w:val="0065405E"/>
    <w:rsid w:val="00654172"/>
    <w:rsid w:val="006546C5"/>
    <w:rsid w:val="00654833"/>
    <w:rsid w:val="00654C76"/>
    <w:rsid w:val="006556AE"/>
    <w:rsid w:val="0065593A"/>
    <w:rsid w:val="0065597B"/>
    <w:rsid w:val="00655A34"/>
    <w:rsid w:val="00655AA3"/>
    <w:rsid w:val="00655BEC"/>
    <w:rsid w:val="00656474"/>
    <w:rsid w:val="0065648C"/>
    <w:rsid w:val="00656596"/>
    <w:rsid w:val="00656A28"/>
    <w:rsid w:val="00656C5D"/>
    <w:rsid w:val="00656C95"/>
    <w:rsid w:val="0065711E"/>
    <w:rsid w:val="006571AE"/>
    <w:rsid w:val="0065780D"/>
    <w:rsid w:val="0066024C"/>
    <w:rsid w:val="00660958"/>
    <w:rsid w:val="00660B8C"/>
    <w:rsid w:val="00660DAF"/>
    <w:rsid w:val="00660F28"/>
    <w:rsid w:val="00660FF5"/>
    <w:rsid w:val="0066103F"/>
    <w:rsid w:val="006611C7"/>
    <w:rsid w:val="0066193E"/>
    <w:rsid w:val="00661DFC"/>
    <w:rsid w:val="00661E6E"/>
    <w:rsid w:val="0066266B"/>
    <w:rsid w:val="006626CC"/>
    <w:rsid w:val="006628D0"/>
    <w:rsid w:val="006628DE"/>
    <w:rsid w:val="006629B0"/>
    <w:rsid w:val="00662BFE"/>
    <w:rsid w:val="00662D0E"/>
    <w:rsid w:val="00662F58"/>
    <w:rsid w:val="0066335F"/>
    <w:rsid w:val="00663713"/>
    <w:rsid w:val="00663B9B"/>
    <w:rsid w:val="00663F54"/>
    <w:rsid w:val="006644AB"/>
    <w:rsid w:val="006645EE"/>
    <w:rsid w:val="0066483A"/>
    <w:rsid w:val="00664924"/>
    <w:rsid w:val="006649C0"/>
    <w:rsid w:val="00664AA3"/>
    <w:rsid w:val="006651D6"/>
    <w:rsid w:val="006653E1"/>
    <w:rsid w:val="0066565B"/>
    <w:rsid w:val="00665828"/>
    <w:rsid w:val="00665A02"/>
    <w:rsid w:val="00666053"/>
    <w:rsid w:val="00666383"/>
    <w:rsid w:val="0066744C"/>
    <w:rsid w:val="00670004"/>
    <w:rsid w:val="00670206"/>
    <w:rsid w:val="006702E0"/>
    <w:rsid w:val="006705B4"/>
    <w:rsid w:val="00670653"/>
    <w:rsid w:val="006706D9"/>
    <w:rsid w:val="0067076C"/>
    <w:rsid w:val="00670AD9"/>
    <w:rsid w:val="00670B37"/>
    <w:rsid w:val="00670D9C"/>
    <w:rsid w:val="00671A2B"/>
    <w:rsid w:val="00671DD2"/>
    <w:rsid w:val="00671DE7"/>
    <w:rsid w:val="00671E94"/>
    <w:rsid w:val="00671FF8"/>
    <w:rsid w:val="006723BE"/>
    <w:rsid w:val="006726EB"/>
    <w:rsid w:val="00672CEE"/>
    <w:rsid w:val="00672CFC"/>
    <w:rsid w:val="006736FA"/>
    <w:rsid w:val="006739F7"/>
    <w:rsid w:val="00673A92"/>
    <w:rsid w:val="00673D35"/>
    <w:rsid w:val="00673D4B"/>
    <w:rsid w:val="006745DE"/>
    <w:rsid w:val="00674827"/>
    <w:rsid w:val="006748EA"/>
    <w:rsid w:val="00674906"/>
    <w:rsid w:val="00674CE2"/>
    <w:rsid w:val="0067510F"/>
    <w:rsid w:val="00675487"/>
    <w:rsid w:val="00675A3C"/>
    <w:rsid w:val="00675FC3"/>
    <w:rsid w:val="0067676A"/>
    <w:rsid w:val="00676968"/>
    <w:rsid w:val="00676BF4"/>
    <w:rsid w:val="006770F7"/>
    <w:rsid w:val="0067763E"/>
    <w:rsid w:val="0067783F"/>
    <w:rsid w:val="00677BC3"/>
    <w:rsid w:val="00677C8E"/>
    <w:rsid w:val="00677D81"/>
    <w:rsid w:val="00680094"/>
    <w:rsid w:val="006802DD"/>
    <w:rsid w:val="00680C70"/>
    <w:rsid w:val="00680FD2"/>
    <w:rsid w:val="00681896"/>
    <w:rsid w:val="0068191D"/>
    <w:rsid w:val="00681B6A"/>
    <w:rsid w:val="0068279F"/>
    <w:rsid w:val="00682AF4"/>
    <w:rsid w:val="00682C29"/>
    <w:rsid w:val="006831EE"/>
    <w:rsid w:val="00683305"/>
    <w:rsid w:val="0068340D"/>
    <w:rsid w:val="00683E27"/>
    <w:rsid w:val="00684143"/>
    <w:rsid w:val="006842BD"/>
    <w:rsid w:val="00684339"/>
    <w:rsid w:val="00684D59"/>
    <w:rsid w:val="00684EB4"/>
    <w:rsid w:val="00685007"/>
    <w:rsid w:val="0068506F"/>
    <w:rsid w:val="00685502"/>
    <w:rsid w:val="006855DE"/>
    <w:rsid w:val="006856DF"/>
    <w:rsid w:val="00685D08"/>
    <w:rsid w:val="00685FA3"/>
    <w:rsid w:val="0068622C"/>
    <w:rsid w:val="006868F5"/>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D12"/>
    <w:rsid w:val="00692034"/>
    <w:rsid w:val="00692436"/>
    <w:rsid w:val="006928F0"/>
    <w:rsid w:val="00692E2A"/>
    <w:rsid w:val="00692F5A"/>
    <w:rsid w:val="00692F5D"/>
    <w:rsid w:val="00693548"/>
    <w:rsid w:val="00693951"/>
    <w:rsid w:val="00693F1D"/>
    <w:rsid w:val="00693FEE"/>
    <w:rsid w:val="0069456D"/>
    <w:rsid w:val="006945D4"/>
    <w:rsid w:val="006948DE"/>
    <w:rsid w:val="00694BF3"/>
    <w:rsid w:val="00694D46"/>
    <w:rsid w:val="00694D8F"/>
    <w:rsid w:val="0069505F"/>
    <w:rsid w:val="0069528F"/>
    <w:rsid w:val="00695388"/>
    <w:rsid w:val="006954B4"/>
    <w:rsid w:val="00695AC0"/>
    <w:rsid w:val="00695C03"/>
    <w:rsid w:val="00695C51"/>
    <w:rsid w:val="00695DB6"/>
    <w:rsid w:val="00695ED0"/>
    <w:rsid w:val="00695FB6"/>
    <w:rsid w:val="00696186"/>
    <w:rsid w:val="006967CF"/>
    <w:rsid w:val="006968F5"/>
    <w:rsid w:val="00696A51"/>
    <w:rsid w:val="00696D1D"/>
    <w:rsid w:val="006970B8"/>
    <w:rsid w:val="00697113"/>
    <w:rsid w:val="00697195"/>
    <w:rsid w:val="00697319"/>
    <w:rsid w:val="00697D7D"/>
    <w:rsid w:val="006A05DE"/>
    <w:rsid w:val="006A0A7C"/>
    <w:rsid w:val="006A0BEA"/>
    <w:rsid w:val="006A0C59"/>
    <w:rsid w:val="006A0D45"/>
    <w:rsid w:val="006A1209"/>
    <w:rsid w:val="006A1296"/>
    <w:rsid w:val="006A172B"/>
    <w:rsid w:val="006A1A1D"/>
    <w:rsid w:val="006A1C40"/>
    <w:rsid w:val="006A32C8"/>
    <w:rsid w:val="006A37B6"/>
    <w:rsid w:val="006A3A88"/>
    <w:rsid w:val="006A3CE7"/>
    <w:rsid w:val="006A3DD8"/>
    <w:rsid w:val="006A4135"/>
    <w:rsid w:val="006A445C"/>
    <w:rsid w:val="006A45DF"/>
    <w:rsid w:val="006A4B48"/>
    <w:rsid w:val="006A4B8F"/>
    <w:rsid w:val="006A5B81"/>
    <w:rsid w:val="006A6004"/>
    <w:rsid w:val="006A63BB"/>
    <w:rsid w:val="006A660B"/>
    <w:rsid w:val="006A6C92"/>
    <w:rsid w:val="006A6F44"/>
    <w:rsid w:val="006A6FFA"/>
    <w:rsid w:val="006A7120"/>
    <w:rsid w:val="006A7356"/>
    <w:rsid w:val="006A7547"/>
    <w:rsid w:val="006A7765"/>
    <w:rsid w:val="006A77EF"/>
    <w:rsid w:val="006A7E89"/>
    <w:rsid w:val="006B005F"/>
    <w:rsid w:val="006B08A2"/>
    <w:rsid w:val="006B0CD7"/>
    <w:rsid w:val="006B1148"/>
    <w:rsid w:val="006B139A"/>
    <w:rsid w:val="006B1F15"/>
    <w:rsid w:val="006B25AE"/>
    <w:rsid w:val="006B28F5"/>
    <w:rsid w:val="006B2945"/>
    <w:rsid w:val="006B2C3B"/>
    <w:rsid w:val="006B2F30"/>
    <w:rsid w:val="006B3A20"/>
    <w:rsid w:val="006B3EEB"/>
    <w:rsid w:val="006B4034"/>
    <w:rsid w:val="006B4256"/>
    <w:rsid w:val="006B4D4F"/>
    <w:rsid w:val="006B4F69"/>
    <w:rsid w:val="006B5DAC"/>
    <w:rsid w:val="006B6103"/>
    <w:rsid w:val="006B6611"/>
    <w:rsid w:val="006B69EC"/>
    <w:rsid w:val="006B6A98"/>
    <w:rsid w:val="006B6F74"/>
    <w:rsid w:val="006B7075"/>
    <w:rsid w:val="006B7286"/>
    <w:rsid w:val="006B7A39"/>
    <w:rsid w:val="006B7C56"/>
    <w:rsid w:val="006C040B"/>
    <w:rsid w:val="006C0645"/>
    <w:rsid w:val="006C1054"/>
    <w:rsid w:val="006C162C"/>
    <w:rsid w:val="006C16AA"/>
    <w:rsid w:val="006C19FF"/>
    <w:rsid w:val="006C200E"/>
    <w:rsid w:val="006C216F"/>
    <w:rsid w:val="006C2686"/>
    <w:rsid w:val="006C2865"/>
    <w:rsid w:val="006C29A1"/>
    <w:rsid w:val="006C29CC"/>
    <w:rsid w:val="006C2AD2"/>
    <w:rsid w:val="006C2DE1"/>
    <w:rsid w:val="006C2E9C"/>
    <w:rsid w:val="006C314C"/>
    <w:rsid w:val="006C3210"/>
    <w:rsid w:val="006C37AF"/>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EC7"/>
    <w:rsid w:val="006D0524"/>
    <w:rsid w:val="006D0A39"/>
    <w:rsid w:val="006D0FBA"/>
    <w:rsid w:val="006D15B1"/>
    <w:rsid w:val="006D1B66"/>
    <w:rsid w:val="006D22AA"/>
    <w:rsid w:val="006D2899"/>
    <w:rsid w:val="006D2D1A"/>
    <w:rsid w:val="006D2E0C"/>
    <w:rsid w:val="006D3334"/>
    <w:rsid w:val="006D3CE2"/>
    <w:rsid w:val="006D3D6E"/>
    <w:rsid w:val="006D40FF"/>
    <w:rsid w:val="006D4471"/>
    <w:rsid w:val="006D4498"/>
    <w:rsid w:val="006D4518"/>
    <w:rsid w:val="006D4791"/>
    <w:rsid w:val="006D4822"/>
    <w:rsid w:val="006D48A5"/>
    <w:rsid w:val="006D48D3"/>
    <w:rsid w:val="006D4C99"/>
    <w:rsid w:val="006D4C9B"/>
    <w:rsid w:val="006D4FA8"/>
    <w:rsid w:val="006D4FD2"/>
    <w:rsid w:val="006D500B"/>
    <w:rsid w:val="006D515A"/>
    <w:rsid w:val="006D5221"/>
    <w:rsid w:val="006D57CD"/>
    <w:rsid w:val="006D582E"/>
    <w:rsid w:val="006D6517"/>
    <w:rsid w:val="006D674B"/>
    <w:rsid w:val="006D68C5"/>
    <w:rsid w:val="006D69DC"/>
    <w:rsid w:val="006D71DF"/>
    <w:rsid w:val="006D743D"/>
    <w:rsid w:val="006E0719"/>
    <w:rsid w:val="006E0CF7"/>
    <w:rsid w:val="006E0E27"/>
    <w:rsid w:val="006E0F5A"/>
    <w:rsid w:val="006E132C"/>
    <w:rsid w:val="006E1718"/>
    <w:rsid w:val="006E1BB2"/>
    <w:rsid w:val="006E1CF7"/>
    <w:rsid w:val="006E1F8A"/>
    <w:rsid w:val="006E2298"/>
    <w:rsid w:val="006E23E8"/>
    <w:rsid w:val="006E2465"/>
    <w:rsid w:val="006E2D9E"/>
    <w:rsid w:val="006E318B"/>
    <w:rsid w:val="006E34BE"/>
    <w:rsid w:val="006E36E0"/>
    <w:rsid w:val="006E37FA"/>
    <w:rsid w:val="006E3A80"/>
    <w:rsid w:val="006E3ABF"/>
    <w:rsid w:val="006E4108"/>
    <w:rsid w:val="006E4970"/>
    <w:rsid w:val="006E4FB3"/>
    <w:rsid w:val="006E52D6"/>
    <w:rsid w:val="006E58E2"/>
    <w:rsid w:val="006E5A6B"/>
    <w:rsid w:val="006E5E96"/>
    <w:rsid w:val="006E63A8"/>
    <w:rsid w:val="006E734A"/>
    <w:rsid w:val="006E7495"/>
    <w:rsid w:val="006E7743"/>
    <w:rsid w:val="006E7FD0"/>
    <w:rsid w:val="006F0849"/>
    <w:rsid w:val="006F0A44"/>
    <w:rsid w:val="006F0CAA"/>
    <w:rsid w:val="006F1049"/>
    <w:rsid w:val="006F10BB"/>
    <w:rsid w:val="006F17B2"/>
    <w:rsid w:val="006F1961"/>
    <w:rsid w:val="006F1F86"/>
    <w:rsid w:val="006F22DD"/>
    <w:rsid w:val="006F230F"/>
    <w:rsid w:val="006F2970"/>
    <w:rsid w:val="006F297A"/>
    <w:rsid w:val="006F2A95"/>
    <w:rsid w:val="006F4188"/>
    <w:rsid w:val="006F44F8"/>
    <w:rsid w:val="006F4867"/>
    <w:rsid w:val="006F4A8C"/>
    <w:rsid w:val="006F4F76"/>
    <w:rsid w:val="006F5157"/>
    <w:rsid w:val="006F5386"/>
    <w:rsid w:val="006F5C06"/>
    <w:rsid w:val="006F5F50"/>
    <w:rsid w:val="006F65F4"/>
    <w:rsid w:val="006F6971"/>
    <w:rsid w:val="006F6B1A"/>
    <w:rsid w:val="006F7901"/>
    <w:rsid w:val="006F7A1A"/>
    <w:rsid w:val="006F7E86"/>
    <w:rsid w:val="00700266"/>
    <w:rsid w:val="007007C5"/>
    <w:rsid w:val="007009DE"/>
    <w:rsid w:val="00700F2E"/>
    <w:rsid w:val="00701261"/>
    <w:rsid w:val="00701A42"/>
    <w:rsid w:val="00701D12"/>
    <w:rsid w:val="00701EFF"/>
    <w:rsid w:val="0070215B"/>
    <w:rsid w:val="00702207"/>
    <w:rsid w:val="00702368"/>
    <w:rsid w:val="007024E4"/>
    <w:rsid w:val="0070252B"/>
    <w:rsid w:val="00702857"/>
    <w:rsid w:val="007029A8"/>
    <w:rsid w:val="00702E62"/>
    <w:rsid w:val="00703106"/>
    <w:rsid w:val="00703332"/>
    <w:rsid w:val="00703382"/>
    <w:rsid w:val="0070379B"/>
    <w:rsid w:val="00703821"/>
    <w:rsid w:val="007039E1"/>
    <w:rsid w:val="00703A17"/>
    <w:rsid w:val="00703CCA"/>
    <w:rsid w:val="00704DE9"/>
    <w:rsid w:val="0070509F"/>
    <w:rsid w:val="007055CD"/>
    <w:rsid w:val="0070572F"/>
    <w:rsid w:val="00705891"/>
    <w:rsid w:val="00705D98"/>
    <w:rsid w:val="007068F3"/>
    <w:rsid w:val="00706944"/>
    <w:rsid w:val="00706BA2"/>
    <w:rsid w:val="007070C5"/>
    <w:rsid w:val="007073B6"/>
    <w:rsid w:val="0070770B"/>
    <w:rsid w:val="007078EB"/>
    <w:rsid w:val="007079F1"/>
    <w:rsid w:val="00707A2B"/>
    <w:rsid w:val="00707BF2"/>
    <w:rsid w:val="00710268"/>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4621"/>
    <w:rsid w:val="00714ACE"/>
    <w:rsid w:val="00714C08"/>
    <w:rsid w:val="00714C40"/>
    <w:rsid w:val="00714FCC"/>
    <w:rsid w:val="007152FA"/>
    <w:rsid w:val="007153D9"/>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900"/>
    <w:rsid w:val="007230F5"/>
    <w:rsid w:val="007235C1"/>
    <w:rsid w:val="007237B0"/>
    <w:rsid w:val="00723848"/>
    <w:rsid w:val="00723A18"/>
    <w:rsid w:val="00723BD0"/>
    <w:rsid w:val="00723CAB"/>
    <w:rsid w:val="007240D2"/>
    <w:rsid w:val="007241A0"/>
    <w:rsid w:val="007243D2"/>
    <w:rsid w:val="007246EB"/>
    <w:rsid w:val="00724A8F"/>
    <w:rsid w:val="00725270"/>
    <w:rsid w:val="007255F8"/>
    <w:rsid w:val="00726EC8"/>
    <w:rsid w:val="007273BA"/>
    <w:rsid w:val="007273DB"/>
    <w:rsid w:val="007275F4"/>
    <w:rsid w:val="00727642"/>
    <w:rsid w:val="00727A3A"/>
    <w:rsid w:val="007303A4"/>
    <w:rsid w:val="00730760"/>
    <w:rsid w:val="00730BB7"/>
    <w:rsid w:val="00730E20"/>
    <w:rsid w:val="007315CB"/>
    <w:rsid w:val="00731B51"/>
    <w:rsid w:val="00731E5A"/>
    <w:rsid w:val="00732069"/>
    <w:rsid w:val="007325AB"/>
    <w:rsid w:val="00732A74"/>
    <w:rsid w:val="00732AC5"/>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62D3"/>
    <w:rsid w:val="00736428"/>
    <w:rsid w:val="00736D14"/>
    <w:rsid w:val="00736D1B"/>
    <w:rsid w:val="00736E2D"/>
    <w:rsid w:val="007370D0"/>
    <w:rsid w:val="007371EB"/>
    <w:rsid w:val="00737861"/>
    <w:rsid w:val="00737BC3"/>
    <w:rsid w:val="00737E61"/>
    <w:rsid w:val="00740A9B"/>
    <w:rsid w:val="00740B94"/>
    <w:rsid w:val="00740CA8"/>
    <w:rsid w:val="00740CAF"/>
    <w:rsid w:val="00740EE9"/>
    <w:rsid w:val="00740F22"/>
    <w:rsid w:val="00740FE8"/>
    <w:rsid w:val="007412D9"/>
    <w:rsid w:val="00741695"/>
    <w:rsid w:val="00741874"/>
    <w:rsid w:val="00741F90"/>
    <w:rsid w:val="0074288E"/>
    <w:rsid w:val="007428B9"/>
    <w:rsid w:val="00742D8C"/>
    <w:rsid w:val="00743BEC"/>
    <w:rsid w:val="007443AB"/>
    <w:rsid w:val="00744868"/>
    <w:rsid w:val="00744896"/>
    <w:rsid w:val="00744EC5"/>
    <w:rsid w:val="0074525F"/>
    <w:rsid w:val="00745660"/>
    <w:rsid w:val="007458CA"/>
    <w:rsid w:val="00745D9C"/>
    <w:rsid w:val="0074608E"/>
    <w:rsid w:val="00746120"/>
    <w:rsid w:val="00746572"/>
    <w:rsid w:val="00746816"/>
    <w:rsid w:val="00746BA5"/>
    <w:rsid w:val="00746CBA"/>
    <w:rsid w:val="00746F0C"/>
    <w:rsid w:val="00747551"/>
    <w:rsid w:val="00747724"/>
    <w:rsid w:val="0074774D"/>
    <w:rsid w:val="0074777E"/>
    <w:rsid w:val="00747BD3"/>
    <w:rsid w:val="00747CA2"/>
    <w:rsid w:val="00747D66"/>
    <w:rsid w:val="00747F20"/>
    <w:rsid w:val="007507AB"/>
    <w:rsid w:val="0075088C"/>
    <w:rsid w:val="00750B37"/>
    <w:rsid w:val="00750C1B"/>
    <w:rsid w:val="00750F18"/>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8B5"/>
    <w:rsid w:val="00754A5B"/>
    <w:rsid w:val="00754E5F"/>
    <w:rsid w:val="00755556"/>
    <w:rsid w:val="00755723"/>
    <w:rsid w:val="00755A71"/>
    <w:rsid w:val="00755BD0"/>
    <w:rsid w:val="00755BD6"/>
    <w:rsid w:val="00755E4E"/>
    <w:rsid w:val="0075667B"/>
    <w:rsid w:val="007567F0"/>
    <w:rsid w:val="0075692B"/>
    <w:rsid w:val="00756C35"/>
    <w:rsid w:val="0075749A"/>
    <w:rsid w:val="00757FA1"/>
    <w:rsid w:val="00760546"/>
    <w:rsid w:val="007608E9"/>
    <w:rsid w:val="00760993"/>
    <w:rsid w:val="00760C93"/>
    <w:rsid w:val="0076199D"/>
    <w:rsid w:val="00761A25"/>
    <w:rsid w:val="00761D9C"/>
    <w:rsid w:val="00761E7F"/>
    <w:rsid w:val="00761FC0"/>
    <w:rsid w:val="007620A9"/>
    <w:rsid w:val="0076224D"/>
    <w:rsid w:val="0076245D"/>
    <w:rsid w:val="00762C8B"/>
    <w:rsid w:val="00763423"/>
    <w:rsid w:val="0076397A"/>
    <w:rsid w:val="00763A20"/>
    <w:rsid w:val="00763A71"/>
    <w:rsid w:val="00763F99"/>
    <w:rsid w:val="007641DB"/>
    <w:rsid w:val="007644B0"/>
    <w:rsid w:val="00765052"/>
    <w:rsid w:val="00765132"/>
    <w:rsid w:val="007652FC"/>
    <w:rsid w:val="007659F7"/>
    <w:rsid w:val="00765A25"/>
    <w:rsid w:val="007662FD"/>
    <w:rsid w:val="007664A8"/>
    <w:rsid w:val="00766CC7"/>
    <w:rsid w:val="00766DAF"/>
    <w:rsid w:val="00766DBD"/>
    <w:rsid w:val="0076775C"/>
    <w:rsid w:val="007678CE"/>
    <w:rsid w:val="00767B53"/>
    <w:rsid w:val="00767DD8"/>
    <w:rsid w:val="007703A2"/>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446A"/>
    <w:rsid w:val="007746CA"/>
    <w:rsid w:val="007749BE"/>
    <w:rsid w:val="00774DA4"/>
    <w:rsid w:val="007750A4"/>
    <w:rsid w:val="007751F1"/>
    <w:rsid w:val="00775388"/>
    <w:rsid w:val="0077566F"/>
    <w:rsid w:val="00775F44"/>
    <w:rsid w:val="007763E5"/>
    <w:rsid w:val="0077657C"/>
    <w:rsid w:val="007765A3"/>
    <w:rsid w:val="007766A0"/>
    <w:rsid w:val="00776F08"/>
    <w:rsid w:val="00777090"/>
    <w:rsid w:val="007772BB"/>
    <w:rsid w:val="007772D2"/>
    <w:rsid w:val="007779DD"/>
    <w:rsid w:val="00777BAE"/>
    <w:rsid w:val="00777DD6"/>
    <w:rsid w:val="007801D4"/>
    <w:rsid w:val="00780A19"/>
    <w:rsid w:val="007817A4"/>
    <w:rsid w:val="007821E5"/>
    <w:rsid w:val="00782245"/>
    <w:rsid w:val="007826C0"/>
    <w:rsid w:val="00782771"/>
    <w:rsid w:val="0078281B"/>
    <w:rsid w:val="0078286F"/>
    <w:rsid w:val="00782C9D"/>
    <w:rsid w:val="007831A0"/>
    <w:rsid w:val="007833CC"/>
    <w:rsid w:val="007838F2"/>
    <w:rsid w:val="00784987"/>
    <w:rsid w:val="00784F7D"/>
    <w:rsid w:val="0078558E"/>
    <w:rsid w:val="00785C7C"/>
    <w:rsid w:val="00785D1E"/>
    <w:rsid w:val="00785EB3"/>
    <w:rsid w:val="00785FCB"/>
    <w:rsid w:val="007863AC"/>
    <w:rsid w:val="007864C7"/>
    <w:rsid w:val="00786AB2"/>
    <w:rsid w:val="007870A7"/>
    <w:rsid w:val="00787133"/>
    <w:rsid w:val="0078770B"/>
    <w:rsid w:val="00787C57"/>
    <w:rsid w:val="00787D02"/>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155"/>
    <w:rsid w:val="00793445"/>
    <w:rsid w:val="00794150"/>
    <w:rsid w:val="007943F0"/>
    <w:rsid w:val="00794752"/>
    <w:rsid w:val="00794918"/>
    <w:rsid w:val="00794E8A"/>
    <w:rsid w:val="00795526"/>
    <w:rsid w:val="00795552"/>
    <w:rsid w:val="00795AAD"/>
    <w:rsid w:val="00796198"/>
    <w:rsid w:val="00796467"/>
    <w:rsid w:val="0079711A"/>
    <w:rsid w:val="0079729D"/>
    <w:rsid w:val="00797983"/>
    <w:rsid w:val="00797C66"/>
    <w:rsid w:val="00797CBB"/>
    <w:rsid w:val="00797DA2"/>
    <w:rsid w:val="00797DE8"/>
    <w:rsid w:val="007A06AC"/>
    <w:rsid w:val="007A0851"/>
    <w:rsid w:val="007A0D96"/>
    <w:rsid w:val="007A0EB0"/>
    <w:rsid w:val="007A0F8D"/>
    <w:rsid w:val="007A171D"/>
    <w:rsid w:val="007A1949"/>
    <w:rsid w:val="007A1BA2"/>
    <w:rsid w:val="007A2070"/>
    <w:rsid w:val="007A228C"/>
    <w:rsid w:val="007A280A"/>
    <w:rsid w:val="007A28DB"/>
    <w:rsid w:val="007A29EA"/>
    <w:rsid w:val="007A2B92"/>
    <w:rsid w:val="007A2ED2"/>
    <w:rsid w:val="007A2F9C"/>
    <w:rsid w:val="007A3138"/>
    <w:rsid w:val="007A37DC"/>
    <w:rsid w:val="007A3C42"/>
    <w:rsid w:val="007A3F48"/>
    <w:rsid w:val="007A4005"/>
    <w:rsid w:val="007A4217"/>
    <w:rsid w:val="007A42E6"/>
    <w:rsid w:val="007A42EF"/>
    <w:rsid w:val="007A47C9"/>
    <w:rsid w:val="007A4B4D"/>
    <w:rsid w:val="007A4F13"/>
    <w:rsid w:val="007A50D9"/>
    <w:rsid w:val="007A51AD"/>
    <w:rsid w:val="007A5305"/>
    <w:rsid w:val="007A551B"/>
    <w:rsid w:val="007A571F"/>
    <w:rsid w:val="007A57E7"/>
    <w:rsid w:val="007A5C2C"/>
    <w:rsid w:val="007A61E9"/>
    <w:rsid w:val="007A631F"/>
    <w:rsid w:val="007A6510"/>
    <w:rsid w:val="007A6776"/>
    <w:rsid w:val="007A6840"/>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A15"/>
    <w:rsid w:val="007B4010"/>
    <w:rsid w:val="007B4032"/>
    <w:rsid w:val="007B4126"/>
    <w:rsid w:val="007B4133"/>
    <w:rsid w:val="007B42F8"/>
    <w:rsid w:val="007B4806"/>
    <w:rsid w:val="007B4F23"/>
    <w:rsid w:val="007B5853"/>
    <w:rsid w:val="007B5938"/>
    <w:rsid w:val="007B5E3B"/>
    <w:rsid w:val="007B604B"/>
    <w:rsid w:val="007B66EA"/>
    <w:rsid w:val="007B720E"/>
    <w:rsid w:val="007C0337"/>
    <w:rsid w:val="007C0418"/>
    <w:rsid w:val="007C0525"/>
    <w:rsid w:val="007C0732"/>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C5"/>
    <w:rsid w:val="007C718F"/>
    <w:rsid w:val="007C72B9"/>
    <w:rsid w:val="007C736B"/>
    <w:rsid w:val="007C78F2"/>
    <w:rsid w:val="007C7CB8"/>
    <w:rsid w:val="007C7DF9"/>
    <w:rsid w:val="007D0947"/>
    <w:rsid w:val="007D0E49"/>
    <w:rsid w:val="007D0E86"/>
    <w:rsid w:val="007D0EB9"/>
    <w:rsid w:val="007D123C"/>
    <w:rsid w:val="007D13C7"/>
    <w:rsid w:val="007D147D"/>
    <w:rsid w:val="007D19B3"/>
    <w:rsid w:val="007D1AE6"/>
    <w:rsid w:val="007D1C19"/>
    <w:rsid w:val="007D2356"/>
    <w:rsid w:val="007D287B"/>
    <w:rsid w:val="007D2C10"/>
    <w:rsid w:val="007D2C72"/>
    <w:rsid w:val="007D3182"/>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744C"/>
    <w:rsid w:val="007D7CF2"/>
    <w:rsid w:val="007E0480"/>
    <w:rsid w:val="007E05EE"/>
    <w:rsid w:val="007E0A8B"/>
    <w:rsid w:val="007E0BEE"/>
    <w:rsid w:val="007E180F"/>
    <w:rsid w:val="007E1A02"/>
    <w:rsid w:val="007E1B45"/>
    <w:rsid w:val="007E1E2B"/>
    <w:rsid w:val="007E2061"/>
    <w:rsid w:val="007E2236"/>
    <w:rsid w:val="007E2277"/>
    <w:rsid w:val="007E23AE"/>
    <w:rsid w:val="007E258F"/>
    <w:rsid w:val="007E2639"/>
    <w:rsid w:val="007E2776"/>
    <w:rsid w:val="007E296B"/>
    <w:rsid w:val="007E2BCE"/>
    <w:rsid w:val="007E2DDB"/>
    <w:rsid w:val="007E3A02"/>
    <w:rsid w:val="007E3D16"/>
    <w:rsid w:val="007E3D5C"/>
    <w:rsid w:val="007E3F11"/>
    <w:rsid w:val="007E47A1"/>
    <w:rsid w:val="007E48E2"/>
    <w:rsid w:val="007E4943"/>
    <w:rsid w:val="007E4A1D"/>
    <w:rsid w:val="007E4B32"/>
    <w:rsid w:val="007E4F1A"/>
    <w:rsid w:val="007E50F3"/>
    <w:rsid w:val="007E5134"/>
    <w:rsid w:val="007E54C9"/>
    <w:rsid w:val="007E55D5"/>
    <w:rsid w:val="007E59D5"/>
    <w:rsid w:val="007E5CE8"/>
    <w:rsid w:val="007E6041"/>
    <w:rsid w:val="007E635A"/>
    <w:rsid w:val="007E6EFD"/>
    <w:rsid w:val="007E73B4"/>
    <w:rsid w:val="007E7995"/>
    <w:rsid w:val="007F077F"/>
    <w:rsid w:val="007F07A8"/>
    <w:rsid w:val="007F1349"/>
    <w:rsid w:val="007F18BE"/>
    <w:rsid w:val="007F19B1"/>
    <w:rsid w:val="007F23BE"/>
    <w:rsid w:val="007F23CA"/>
    <w:rsid w:val="007F2951"/>
    <w:rsid w:val="007F2C6A"/>
    <w:rsid w:val="007F2ED1"/>
    <w:rsid w:val="007F33BB"/>
    <w:rsid w:val="007F3513"/>
    <w:rsid w:val="007F3702"/>
    <w:rsid w:val="007F3704"/>
    <w:rsid w:val="007F3758"/>
    <w:rsid w:val="007F3AD8"/>
    <w:rsid w:val="007F3AF7"/>
    <w:rsid w:val="007F3D0C"/>
    <w:rsid w:val="007F3FA1"/>
    <w:rsid w:val="007F4AAA"/>
    <w:rsid w:val="007F4F51"/>
    <w:rsid w:val="007F53FA"/>
    <w:rsid w:val="007F5631"/>
    <w:rsid w:val="007F60CE"/>
    <w:rsid w:val="007F706B"/>
    <w:rsid w:val="007F757A"/>
    <w:rsid w:val="007F766B"/>
    <w:rsid w:val="007F7727"/>
    <w:rsid w:val="007F7787"/>
    <w:rsid w:val="007F7CF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517"/>
    <w:rsid w:val="0081056D"/>
    <w:rsid w:val="008105A3"/>
    <w:rsid w:val="00810D5B"/>
    <w:rsid w:val="00811587"/>
    <w:rsid w:val="00811766"/>
    <w:rsid w:val="00811767"/>
    <w:rsid w:val="00811E61"/>
    <w:rsid w:val="00812100"/>
    <w:rsid w:val="008121CD"/>
    <w:rsid w:val="00812638"/>
    <w:rsid w:val="00812953"/>
    <w:rsid w:val="00812D90"/>
    <w:rsid w:val="008138B5"/>
    <w:rsid w:val="008138E2"/>
    <w:rsid w:val="00813A61"/>
    <w:rsid w:val="00813E64"/>
    <w:rsid w:val="008140A5"/>
    <w:rsid w:val="00814989"/>
    <w:rsid w:val="008152B5"/>
    <w:rsid w:val="008154BA"/>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954"/>
    <w:rsid w:val="00820D8A"/>
    <w:rsid w:val="008211E5"/>
    <w:rsid w:val="00821476"/>
    <w:rsid w:val="008215D9"/>
    <w:rsid w:val="0082172A"/>
    <w:rsid w:val="008218A8"/>
    <w:rsid w:val="00821C8A"/>
    <w:rsid w:val="00821F8B"/>
    <w:rsid w:val="00822108"/>
    <w:rsid w:val="008222BE"/>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43E"/>
    <w:rsid w:val="008247D7"/>
    <w:rsid w:val="00824B99"/>
    <w:rsid w:val="008254FE"/>
    <w:rsid w:val="00826304"/>
    <w:rsid w:val="008268B6"/>
    <w:rsid w:val="008269D5"/>
    <w:rsid w:val="008269DB"/>
    <w:rsid w:val="00826A60"/>
    <w:rsid w:val="00827046"/>
    <w:rsid w:val="008276C3"/>
    <w:rsid w:val="0082781C"/>
    <w:rsid w:val="008302E3"/>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E0"/>
    <w:rsid w:val="00834D9F"/>
    <w:rsid w:val="00834FD3"/>
    <w:rsid w:val="008350B7"/>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B3D"/>
    <w:rsid w:val="00842D6C"/>
    <w:rsid w:val="00842EB2"/>
    <w:rsid w:val="0084307F"/>
    <w:rsid w:val="0084352F"/>
    <w:rsid w:val="00843B4C"/>
    <w:rsid w:val="008443AA"/>
    <w:rsid w:val="008445DD"/>
    <w:rsid w:val="008446C9"/>
    <w:rsid w:val="008448DC"/>
    <w:rsid w:val="00844BAD"/>
    <w:rsid w:val="00844EC8"/>
    <w:rsid w:val="008454D4"/>
    <w:rsid w:val="00845A1A"/>
    <w:rsid w:val="00845CE9"/>
    <w:rsid w:val="00845F91"/>
    <w:rsid w:val="00845FBD"/>
    <w:rsid w:val="008460BA"/>
    <w:rsid w:val="00846177"/>
    <w:rsid w:val="00846791"/>
    <w:rsid w:val="008467CA"/>
    <w:rsid w:val="0084686B"/>
    <w:rsid w:val="00847D65"/>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69D6"/>
    <w:rsid w:val="00856BAF"/>
    <w:rsid w:val="00856C85"/>
    <w:rsid w:val="00856CAC"/>
    <w:rsid w:val="00856FD4"/>
    <w:rsid w:val="008575C8"/>
    <w:rsid w:val="008579A8"/>
    <w:rsid w:val="00857A0F"/>
    <w:rsid w:val="00857C27"/>
    <w:rsid w:val="008600F6"/>
    <w:rsid w:val="00860EC9"/>
    <w:rsid w:val="00860FF8"/>
    <w:rsid w:val="00861103"/>
    <w:rsid w:val="00861391"/>
    <w:rsid w:val="00861437"/>
    <w:rsid w:val="00861BC6"/>
    <w:rsid w:val="00861E48"/>
    <w:rsid w:val="008620A6"/>
    <w:rsid w:val="008627CF"/>
    <w:rsid w:val="00862E62"/>
    <w:rsid w:val="00862E76"/>
    <w:rsid w:val="008631DC"/>
    <w:rsid w:val="008638A9"/>
    <w:rsid w:val="0086390D"/>
    <w:rsid w:val="00863C2F"/>
    <w:rsid w:val="008640C9"/>
    <w:rsid w:val="0086432E"/>
    <w:rsid w:val="0086496D"/>
    <w:rsid w:val="00864B25"/>
    <w:rsid w:val="00864CF6"/>
    <w:rsid w:val="0086500C"/>
    <w:rsid w:val="00865452"/>
    <w:rsid w:val="008658A0"/>
    <w:rsid w:val="00865919"/>
    <w:rsid w:val="00865C11"/>
    <w:rsid w:val="00865DFB"/>
    <w:rsid w:val="00866D2E"/>
    <w:rsid w:val="008671CC"/>
    <w:rsid w:val="00867463"/>
    <w:rsid w:val="00867E67"/>
    <w:rsid w:val="00870961"/>
    <w:rsid w:val="00870D23"/>
    <w:rsid w:val="00870E24"/>
    <w:rsid w:val="00870E3E"/>
    <w:rsid w:val="00870FC0"/>
    <w:rsid w:val="0087178A"/>
    <w:rsid w:val="008717B7"/>
    <w:rsid w:val="00871AD3"/>
    <w:rsid w:val="00871E93"/>
    <w:rsid w:val="008723CC"/>
    <w:rsid w:val="008723EE"/>
    <w:rsid w:val="008724FD"/>
    <w:rsid w:val="00872B16"/>
    <w:rsid w:val="00872B91"/>
    <w:rsid w:val="00872EFA"/>
    <w:rsid w:val="00872FAA"/>
    <w:rsid w:val="00873161"/>
    <w:rsid w:val="00873BF3"/>
    <w:rsid w:val="00873DF6"/>
    <w:rsid w:val="00873E6B"/>
    <w:rsid w:val="00873FF0"/>
    <w:rsid w:val="00874065"/>
    <w:rsid w:val="00874260"/>
    <w:rsid w:val="00874C8F"/>
    <w:rsid w:val="008758B1"/>
    <w:rsid w:val="00875EAA"/>
    <w:rsid w:val="00875F34"/>
    <w:rsid w:val="00876006"/>
    <w:rsid w:val="008763AE"/>
    <w:rsid w:val="00876825"/>
    <w:rsid w:val="00876AC8"/>
    <w:rsid w:val="00876C6F"/>
    <w:rsid w:val="00876D72"/>
    <w:rsid w:val="00877258"/>
    <w:rsid w:val="008775A5"/>
    <w:rsid w:val="00877841"/>
    <w:rsid w:val="00877BF9"/>
    <w:rsid w:val="00877ECB"/>
    <w:rsid w:val="008804F3"/>
    <w:rsid w:val="008805F9"/>
    <w:rsid w:val="00880DC1"/>
    <w:rsid w:val="0088130E"/>
    <w:rsid w:val="00881E54"/>
    <w:rsid w:val="00881F44"/>
    <w:rsid w:val="0088209C"/>
    <w:rsid w:val="008825B3"/>
    <w:rsid w:val="00882B69"/>
    <w:rsid w:val="008831E1"/>
    <w:rsid w:val="00883356"/>
    <w:rsid w:val="00883B8C"/>
    <w:rsid w:val="00883DBA"/>
    <w:rsid w:val="00883E9B"/>
    <w:rsid w:val="00884092"/>
    <w:rsid w:val="008845DB"/>
    <w:rsid w:val="0088474E"/>
    <w:rsid w:val="0088495D"/>
    <w:rsid w:val="00884A58"/>
    <w:rsid w:val="00885155"/>
    <w:rsid w:val="008854E3"/>
    <w:rsid w:val="00885680"/>
    <w:rsid w:val="0088582E"/>
    <w:rsid w:val="00885AC7"/>
    <w:rsid w:val="00885C71"/>
    <w:rsid w:val="00886853"/>
    <w:rsid w:val="00886DDD"/>
    <w:rsid w:val="00886F7A"/>
    <w:rsid w:val="00890022"/>
    <w:rsid w:val="00890836"/>
    <w:rsid w:val="00890971"/>
    <w:rsid w:val="00890FD4"/>
    <w:rsid w:val="00891935"/>
    <w:rsid w:val="00891EF5"/>
    <w:rsid w:val="0089237E"/>
    <w:rsid w:val="0089275F"/>
    <w:rsid w:val="008927EA"/>
    <w:rsid w:val="00892B6F"/>
    <w:rsid w:val="00892BEA"/>
    <w:rsid w:val="00892C6F"/>
    <w:rsid w:val="00892E92"/>
    <w:rsid w:val="00893E7C"/>
    <w:rsid w:val="00893F03"/>
    <w:rsid w:val="00894378"/>
    <w:rsid w:val="00894380"/>
    <w:rsid w:val="00894C3B"/>
    <w:rsid w:val="00895543"/>
    <w:rsid w:val="00895B2F"/>
    <w:rsid w:val="00895B50"/>
    <w:rsid w:val="00895C02"/>
    <w:rsid w:val="00895CD9"/>
    <w:rsid w:val="00895D27"/>
    <w:rsid w:val="00895E27"/>
    <w:rsid w:val="00896201"/>
    <w:rsid w:val="00896880"/>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D33"/>
    <w:rsid w:val="008A1E26"/>
    <w:rsid w:val="008A20E9"/>
    <w:rsid w:val="008A2487"/>
    <w:rsid w:val="008A2AF9"/>
    <w:rsid w:val="008A2BB0"/>
    <w:rsid w:val="008A2C05"/>
    <w:rsid w:val="008A2FE4"/>
    <w:rsid w:val="008A39BF"/>
    <w:rsid w:val="008A4190"/>
    <w:rsid w:val="008A48FB"/>
    <w:rsid w:val="008A492B"/>
    <w:rsid w:val="008A4A5C"/>
    <w:rsid w:val="008A4D16"/>
    <w:rsid w:val="008A4D94"/>
    <w:rsid w:val="008A5242"/>
    <w:rsid w:val="008A5279"/>
    <w:rsid w:val="008A5334"/>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170D"/>
    <w:rsid w:val="008B19D7"/>
    <w:rsid w:val="008B213B"/>
    <w:rsid w:val="008B228C"/>
    <w:rsid w:val="008B2542"/>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D5"/>
    <w:rsid w:val="008B6905"/>
    <w:rsid w:val="008B6EF2"/>
    <w:rsid w:val="008B701A"/>
    <w:rsid w:val="008B71E9"/>
    <w:rsid w:val="008B7227"/>
    <w:rsid w:val="008B7593"/>
    <w:rsid w:val="008B7828"/>
    <w:rsid w:val="008B78F8"/>
    <w:rsid w:val="008B7D27"/>
    <w:rsid w:val="008B7F9C"/>
    <w:rsid w:val="008C0540"/>
    <w:rsid w:val="008C0772"/>
    <w:rsid w:val="008C0ACA"/>
    <w:rsid w:val="008C1048"/>
    <w:rsid w:val="008C111A"/>
    <w:rsid w:val="008C113D"/>
    <w:rsid w:val="008C1676"/>
    <w:rsid w:val="008C1959"/>
    <w:rsid w:val="008C1DCC"/>
    <w:rsid w:val="008C1E84"/>
    <w:rsid w:val="008C1FC3"/>
    <w:rsid w:val="008C2336"/>
    <w:rsid w:val="008C25BE"/>
    <w:rsid w:val="008C2661"/>
    <w:rsid w:val="008C2C45"/>
    <w:rsid w:val="008C2DBE"/>
    <w:rsid w:val="008C32C6"/>
    <w:rsid w:val="008C355F"/>
    <w:rsid w:val="008C39B6"/>
    <w:rsid w:val="008C3BE0"/>
    <w:rsid w:val="008C3C73"/>
    <w:rsid w:val="008C3F63"/>
    <w:rsid w:val="008C467E"/>
    <w:rsid w:val="008C47E9"/>
    <w:rsid w:val="008C4A64"/>
    <w:rsid w:val="008C51D1"/>
    <w:rsid w:val="008C5357"/>
    <w:rsid w:val="008C5389"/>
    <w:rsid w:val="008C5A24"/>
    <w:rsid w:val="008C5C3F"/>
    <w:rsid w:val="008C5E45"/>
    <w:rsid w:val="008C6484"/>
    <w:rsid w:val="008C648F"/>
    <w:rsid w:val="008C66C7"/>
    <w:rsid w:val="008C67D7"/>
    <w:rsid w:val="008C68E2"/>
    <w:rsid w:val="008C7DF7"/>
    <w:rsid w:val="008C7F53"/>
    <w:rsid w:val="008D00B3"/>
    <w:rsid w:val="008D0490"/>
    <w:rsid w:val="008D0717"/>
    <w:rsid w:val="008D0835"/>
    <w:rsid w:val="008D1145"/>
    <w:rsid w:val="008D15E5"/>
    <w:rsid w:val="008D1E41"/>
    <w:rsid w:val="008D1FA0"/>
    <w:rsid w:val="008D2141"/>
    <w:rsid w:val="008D21C2"/>
    <w:rsid w:val="008D2935"/>
    <w:rsid w:val="008D2C0D"/>
    <w:rsid w:val="008D36DA"/>
    <w:rsid w:val="008D3DA5"/>
    <w:rsid w:val="008D3E72"/>
    <w:rsid w:val="008D4909"/>
    <w:rsid w:val="008D4D52"/>
    <w:rsid w:val="008D4E2B"/>
    <w:rsid w:val="008D5127"/>
    <w:rsid w:val="008D5CEE"/>
    <w:rsid w:val="008D64D8"/>
    <w:rsid w:val="008D685D"/>
    <w:rsid w:val="008D6CDB"/>
    <w:rsid w:val="008D6E7F"/>
    <w:rsid w:val="008D6EBA"/>
    <w:rsid w:val="008D745B"/>
    <w:rsid w:val="008D75CD"/>
    <w:rsid w:val="008D7B07"/>
    <w:rsid w:val="008E031F"/>
    <w:rsid w:val="008E068C"/>
    <w:rsid w:val="008E0852"/>
    <w:rsid w:val="008E0AAD"/>
    <w:rsid w:val="008E0B74"/>
    <w:rsid w:val="008E0F8E"/>
    <w:rsid w:val="008E0FAF"/>
    <w:rsid w:val="008E12EA"/>
    <w:rsid w:val="008E1710"/>
    <w:rsid w:val="008E177F"/>
    <w:rsid w:val="008E20B2"/>
    <w:rsid w:val="008E222D"/>
    <w:rsid w:val="008E22EB"/>
    <w:rsid w:val="008E3C93"/>
    <w:rsid w:val="008E40C6"/>
    <w:rsid w:val="008E4424"/>
    <w:rsid w:val="008E4553"/>
    <w:rsid w:val="008E4860"/>
    <w:rsid w:val="008E4E3F"/>
    <w:rsid w:val="008E5135"/>
    <w:rsid w:val="008E5614"/>
    <w:rsid w:val="008E592C"/>
    <w:rsid w:val="008E6071"/>
    <w:rsid w:val="008E699C"/>
    <w:rsid w:val="008E6C44"/>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9"/>
    <w:rsid w:val="008F2E34"/>
    <w:rsid w:val="008F364B"/>
    <w:rsid w:val="008F3B63"/>
    <w:rsid w:val="008F3CF1"/>
    <w:rsid w:val="008F412B"/>
    <w:rsid w:val="008F42A1"/>
    <w:rsid w:val="008F44E7"/>
    <w:rsid w:val="008F4800"/>
    <w:rsid w:val="008F4816"/>
    <w:rsid w:val="008F497F"/>
    <w:rsid w:val="008F49D9"/>
    <w:rsid w:val="008F4FE2"/>
    <w:rsid w:val="008F6250"/>
    <w:rsid w:val="008F7639"/>
    <w:rsid w:val="008F79F7"/>
    <w:rsid w:val="008F7FE6"/>
    <w:rsid w:val="00900301"/>
    <w:rsid w:val="009003E9"/>
    <w:rsid w:val="00900935"/>
    <w:rsid w:val="00900A0D"/>
    <w:rsid w:val="00900B26"/>
    <w:rsid w:val="00900B67"/>
    <w:rsid w:val="00900C67"/>
    <w:rsid w:val="00900DBD"/>
    <w:rsid w:val="00900F4C"/>
    <w:rsid w:val="0090133E"/>
    <w:rsid w:val="009016E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D"/>
    <w:rsid w:val="00911095"/>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525E"/>
    <w:rsid w:val="00915698"/>
    <w:rsid w:val="00915736"/>
    <w:rsid w:val="00915BE3"/>
    <w:rsid w:val="00915E69"/>
    <w:rsid w:val="00916498"/>
    <w:rsid w:val="009167AA"/>
    <w:rsid w:val="009171D9"/>
    <w:rsid w:val="00917786"/>
    <w:rsid w:val="00917E4F"/>
    <w:rsid w:val="00917FC5"/>
    <w:rsid w:val="0092015E"/>
    <w:rsid w:val="009201AB"/>
    <w:rsid w:val="0092027C"/>
    <w:rsid w:val="00920290"/>
    <w:rsid w:val="00920853"/>
    <w:rsid w:val="00920991"/>
    <w:rsid w:val="00920BD2"/>
    <w:rsid w:val="00921278"/>
    <w:rsid w:val="009212D2"/>
    <w:rsid w:val="00921354"/>
    <w:rsid w:val="00921428"/>
    <w:rsid w:val="009218CF"/>
    <w:rsid w:val="0092193A"/>
    <w:rsid w:val="00921C37"/>
    <w:rsid w:val="00922011"/>
    <w:rsid w:val="009221A5"/>
    <w:rsid w:val="00922A32"/>
    <w:rsid w:val="009235EA"/>
    <w:rsid w:val="0092378A"/>
    <w:rsid w:val="0092391C"/>
    <w:rsid w:val="0092399D"/>
    <w:rsid w:val="00923AC2"/>
    <w:rsid w:val="009242AB"/>
    <w:rsid w:val="0092433C"/>
    <w:rsid w:val="0092446E"/>
    <w:rsid w:val="0092493A"/>
    <w:rsid w:val="00925723"/>
    <w:rsid w:val="0092573B"/>
    <w:rsid w:val="0092633C"/>
    <w:rsid w:val="00926676"/>
    <w:rsid w:val="0092670E"/>
    <w:rsid w:val="0092713A"/>
    <w:rsid w:val="009278D6"/>
    <w:rsid w:val="00927B20"/>
    <w:rsid w:val="00927BFB"/>
    <w:rsid w:val="00930054"/>
    <w:rsid w:val="00930144"/>
    <w:rsid w:val="0093034E"/>
    <w:rsid w:val="0093070D"/>
    <w:rsid w:val="00930868"/>
    <w:rsid w:val="00930D75"/>
    <w:rsid w:val="0093119A"/>
    <w:rsid w:val="009312D2"/>
    <w:rsid w:val="009319DB"/>
    <w:rsid w:val="00931E5E"/>
    <w:rsid w:val="009320DA"/>
    <w:rsid w:val="00932588"/>
    <w:rsid w:val="00933242"/>
    <w:rsid w:val="009333D2"/>
    <w:rsid w:val="0093380E"/>
    <w:rsid w:val="00933846"/>
    <w:rsid w:val="00933EA6"/>
    <w:rsid w:val="00934961"/>
    <w:rsid w:val="00934E5D"/>
    <w:rsid w:val="009351FF"/>
    <w:rsid w:val="00935F31"/>
    <w:rsid w:val="0093605B"/>
    <w:rsid w:val="009362E0"/>
    <w:rsid w:val="00936319"/>
    <w:rsid w:val="009366E0"/>
    <w:rsid w:val="00936B6E"/>
    <w:rsid w:val="00936CCD"/>
    <w:rsid w:val="00936DA4"/>
    <w:rsid w:val="00936EEF"/>
    <w:rsid w:val="00937157"/>
    <w:rsid w:val="0093761D"/>
    <w:rsid w:val="0093761F"/>
    <w:rsid w:val="009378A6"/>
    <w:rsid w:val="00937BAB"/>
    <w:rsid w:val="00937DC2"/>
    <w:rsid w:val="00940B7C"/>
    <w:rsid w:val="009417F4"/>
    <w:rsid w:val="009418A6"/>
    <w:rsid w:val="00941E15"/>
    <w:rsid w:val="00941F09"/>
    <w:rsid w:val="00942C7D"/>
    <w:rsid w:val="00943435"/>
    <w:rsid w:val="0094349E"/>
    <w:rsid w:val="0094353B"/>
    <w:rsid w:val="0094355D"/>
    <w:rsid w:val="00943D37"/>
    <w:rsid w:val="00943D67"/>
    <w:rsid w:val="00944175"/>
    <w:rsid w:val="00944269"/>
    <w:rsid w:val="009444B9"/>
    <w:rsid w:val="00944FDF"/>
    <w:rsid w:val="00945375"/>
    <w:rsid w:val="0094586F"/>
    <w:rsid w:val="00945D99"/>
    <w:rsid w:val="00946386"/>
    <w:rsid w:val="009463F2"/>
    <w:rsid w:val="009465B9"/>
    <w:rsid w:val="00946799"/>
    <w:rsid w:val="00947084"/>
    <w:rsid w:val="00947393"/>
    <w:rsid w:val="00947E4B"/>
    <w:rsid w:val="00947F7F"/>
    <w:rsid w:val="00950498"/>
    <w:rsid w:val="009505D2"/>
    <w:rsid w:val="009510AA"/>
    <w:rsid w:val="009510DA"/>
    <w:rsid w:val="00951578"/>
    <w:rsid w:val="00951809"/>
    <w:rsid w:val="00951AE0"/>
    <w:rsid w:val="009523EC"/>
    <w:rsid w:val="00952869"/>
    <w:rsid w:val="00952A3F"/>
    <w:rsid w:val="00952E80"/>
    <w:rsid w:val="00952F09"/>
    <w:rsid w:val="009534D3"/>
    <w:rsid w:val="00953608"/>
    <w:rsid w:val="00953706"/>
    <w:rsid w:val="00953A4D"/>
    <w:rsid w:val="00953B4A"/>
    <w:rsid w:val="00953E70"/>
    <w:rsid w:val="00954041"/>
    <w:rsid w:val="00954B8F"/>
    <w:rsid w:val="00955265"/>
    <w:rsid w:val="009554E5"/>
    <w:rsid w:val="0095557F"/>
    <w:rsid w:val="0095571B"/>
    <w:rsid w:val="00955782"/>
    <w:rsid w:val="009557E0"/>
    <w:rsid w:val="009558A8"/>
    <w:rsid w:val="00955A3C"/>
    <w:rsid w:val="00955D33"/>
    <w:rsid w:val="00955E51"/>
    <w:rsid w:val="00956238"/>
    <w:rsid w:val="009562A3"/>
    <w:rsid w:val="00956EA7"/>
    <w:rsid w:val="0095746A"/>
    <w:rsid w:val="00960422"/>
    <w:rsid w:val="00960A01"/>
    <w:rsid w:val="00960F15"/>
    <w:rsid w:val="00960FDD"/>
    <w:rsid w:val="00961117"/>
    <w:rsid w:val="009616DF"/>
    <w:rsid w:val="00961826"/>
    <w:rsid w:val="009619B3"/>
    <w:rsid w:val="00961BDD"/>
    <w:rsid w:val="00961C33"/>
    <w:rsid w:val="0096200C"/>
    <w:rsid w:val="00962AED"/>
    <w:rsid w:val="00962F43"/>
    <w:rsid w:val="009630A7"/>
    <w:rsid w:val="009630F3"/>
    <w:rsid w:val="00963352"/>
    <w:rsid w:val="00963524"/>
    <w:rsid w:val="00963539"/>
    <w:rsid w:val="009637BD"/>
    <w:rsid w:val="0096386E"/>
    <w:rsid w:val="00963B17"/>
    <w:rsid w:val="00963CD5"/>
    <w:rsid w:val="00963E8B"/>
    <w:rsid w:val="00963EDA"/>
    <w:rsid w:val="009649D8"/>
    <w:rsid w:val="00964AF3"/>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202"/>
    <w:rsid w:val="00975323"/>
    <w:rsid w:val="009755C0"/>
    <w:rsid w:val="009759F3"/>
    <w:rsid w:val="00976D8F"/>
    <w:rsid w:val="00976E03"/>
    <w:rsid w:val="00976EF9"/>
    <w:rsid w:val="00976F03"/>
    <w:rsid w:val="009773F5"/>
    <w:rsid w:val="00977445"/>
    <w:rsid w:val="00977681"/>
    <w:rsid w:val="00980232"/>
    <w:rsid w:val="00980460"/>
    <w:rsid w:val="00981286"/>
    <w:rsid w:val="00981321"/>
    <w:rsid w:val="0098183E"/>
    <w:rsid w:val="00981FF4"/>
    <w:rsid w:val="00982999"/>
    <w:rsid w:val="009830F3"/>
    <w:rsid w:val="00983876"/>
    <w:rsid w:val="00983BC1"/>
    <w:rsid w:val="00983E48"/>
    <w:rsid w:val="00983FE9"/>
    <w:rsid w:val="00984524"/>
    <w:rsid w:val="009845D4"/>
    <w:rsid w:val="009848A1"/>
    <w:rsid w:val="0098504E"/>
    <w:rsid w:val="00985077"/>
    <w:rsid w:val="00985658"/>
    <w:rsid w:val="009857A5"/>
    <w:rsid w:val="00985F62"/>
    <w:rsid w:val="009861B9"/>
    <w:rsid w:val="0098627B"/>
    <w:rsid w:val="0098649E"/>
    <w:rsid w:val="00986A9A"/>
    <w:rsid w:val="00987141"/>
    <w:rsid w:val="00987627"/>
    <w:rsid w:val="00987646"/>
    <w:rsid w:val="0098786A"/>
    <w:rsid w:val="00987DE0"/>
    <w:rsid w:val="0099005D"/>
    <w:rsid w:val="009902F1"/>
    <w:rsid w:val="00990452"/>
    <w:rsid w:val="0099095A"/>
    <w:rsid w:val="00990CD4"/>
    <w:rsid w:val="00991232"/>
    <w:rsid w:val="00991850"/>
    <w:rsid w:val="00991E5D"/>
    <w:rsid w:val="009924D8"/>
    <w:rsid w:val="00992837"/>
    <w:rsid w:val="0099285D"/>
    <w:rsid w:val="00992879"/>
    <w:rsid w:val="00992D6C"/>
    <w:rsid w:val="00993027"/>
    <w:rsid w:val="00993A4F"/>
    <w:rsid w:val="00994217"/>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36F"/>
    <w:rsid w:val="009A03A1"/>
    <w:rsid w:val="009A03DD"/>
    <w:rsid w:val="009A06E9"/>
    <w:rsid w:val="009A0D22"/>
    <w:rsid w:val="009A12A9"/>
    <w:rsid w:val="009A19C3"/>
    <w:rsid w:val="009A218F"/>
    <w:rsid w:val="009A24B1"/>
    <w:rsid w:val="009A36DC"/>
    <w:rsid w:val="009A3709"/>
    <w:rsid w:val="009A487D"/>
    <w:rsid w:val="009A4A7C"/>
    <w:rsid w:val="009A5361"/>
    <w:rsid w:val="009A571F"/>
    <w:rsid w:val="009A58DB"/>
    <w:rsid w:val="009A5A06"/>
    <w:rsid w:val="009A5CB0"/>
    <w:rsid w:val="009A5D41"/>
    <w:rsid w:val="009A6615"/>
    <w:rsid w:val="009A6F21"/>
    <w:rsid w:val="009A74DE"/>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D83"/>
    <w:rsid w:val="009B3EC3"/>
    <w:rsid w:val="009B3F87"/>
    <w:rsid w:val="009B45C9"/>
    <w:rsid w:val="009B45DE"/>
    <w:rsid w:val="009B4739"/>
    <w:rsid w:val="009B4925"/>
    <w:rsid w:val="009B4B2B"/>
    <w:rsid w:val="009B508A"/>
    <w:rsid w:val="009B5864"/>
    <w:rsid w:val="009B59F6"/>
    <w:rsid w:val="009B6559"/>
    <w:rsid w:val="009B664E"/>
    <w:rsid w:val="009B6BC1"/>
    <w:rsid w:val="009B6C08"/>
    <w:rsid w:val="009B7312"/>
    <w:rsid w:val="009B7494"/>
    <w:rsid w:val="009B781D"/>
    <w:rsid w:val="009C007D"/>
    <w:rsid w:val="009C089B"/>
    <w:rsid w:val="009C12B9"/>
    <w:rsid w:val="009C12C9"/>
    <w:rsid w:val="009C1424"/>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D6"/>
    <w:rsid w:val="009C509C"/>
    <w:rsid w:val="009C50FC"/>
    <w:rsid w:val="009C518D"/>
    <w:rsid w:val="009C5A29"/>
    <w:rsid w:val="009C5BB4"/>
    <w:rsid w:val="009C5D20"/>
    <w:rsid w:val="009C6543"/>
    <w:rsid w:val="009C67A5"/>
    <w:rsid w:val="009C686D"/>
    <w:rsid w:val="009C71F9"/>
    <w:rsid w:val="009C72A7"/>
    <w:rsid w:val="009C76E7"/>
    <w:rsid w:val="009C7945"/>
    <w:rsid w:val="009C7EE1"/>
    <w:rsid w:val="009D01D6"/>
    <w:rsid w:val="009D0240"/>
    <w:rsid w:val="009D047E"/>
    <w:rsid w:val="009D0501"/>
    <w:rsid w:val="009D0719"/>
    <w:rsid w:val="009D0753"/>
    <w:rsid w:val="009D0985"/>
    <w:rsid w:val="009D111C"/>
    <w:rsid w:val="009D16E4"/>
    <w:rsid w:val="009D1A7A"/>
    <w:rsid w:val="009D1ABE"/>
    <w:rsid w:val="009D1CC1"/>
    <w:rsid w:val="009D1DF8"/>
    <w:rsid w:val="009D20C7"/>
    <w:rsid w:val="009D20E4"/>
    <w:rsid w:val="009D2433"/>
    <w:rsid w:val="009D2927"/>
    <w:rsid w:val="009D302F"/>
    <w:rsid w:val="009D30A6"/>
    <w:rsid w:val="009D30B2"/>
    <w:rsid w:val="009D32FD"/>
    <w:rsid w:val="009D3ACD"/>
    <w:rsid w:val="009D3C60"/>
    <w:rsid w:val="009D3DD9"/>
    <w:rsid w:val="009D40F3"/>
    <w:rsid w:val="009D44D3"/>
    <w:rsid w:val="009D4581"/>
    <w:rsid w:val="009D4A9D"/>
    <w:rsid w:val="009D4C88"/>
    <w:rsid w:val="009D4CEB"/>
    <w:rsid w:val="009D56D8"/>
    <w:rsid w:val="009D59C3"/>
    <w:rsid w:val="009D5BF5"/>
    <w:rsid w:val="009D617F"/>
    <w:rsid w:val="009D6422"/>
    <w:rsid w:val="009D671D"/>
    <w:rsid w:val="009D6D10"/>
    <w:rsid w:val="009D714A"/>
    <w:rsid w:val="009D75B5"/>
    <w:rsid w:val="009D79EF"/>
    <w:rsid w:val="009D7D09"/>
    <w:rsid w:val="009E00C9"/>
    <w:rsid w:val="009E03AF"/>
    <w:rsid w:val="009E0958"/>
    <w:rsid w:val="009E09AE"/>
    <w:rsid w:val="009E0C2B"/>
    <w:rsid w:val="009E0E71"/>
    <w:rsid w:val="009E0F54"/>
    <w:rsid w:val="009E0F80"/>
    <w:rsid w:val="009E1A8E"/>
    <w:rsid w:val="009E1D4B"/>
    <w:rsid w:val="009E1DBE"/>
    <w:rsid w:val="009E2364"/>
    <w:rsid w:val="009E275E"/>
    <w:rsid w:val="009E2837"/>
    <w:rsid w:val="009E2C8E"/>
    <w:rsid w:val="009E3543"/>
    <w:rsid w:val="009E35A8"/>
    <w:rsid w:val="009E3AF8"/>
    <w:rsid w:val="009E435E"/>
    <w:rsid w:val="009E4B4F"/>
    <w:rsid w:val="009E4DE6"/>
    <w:rsid w:val="009E6127"/>
    <w:rsid w:val="009E62AC"/>
    <w:rsid w:val="009E667D"/>
    <w:rsid w:val="009E6785"/>
    <w:rsid w:val="009E714E"/>
    <w:rsid w:val="009E776F"/>
    <w:rsid w:val="009E7B3A"/>
    <w:rsid w:val="009E7F2D"/>
    <w:rsid w:val="009F055C"/>
    <w:rsid w:val="009F0975"/>
    <w:rsid w:val="009F0984"/>
    <w:rsid w:val="009F0D93"/>
    <w:rsid w:val="009F0FA7"/>
    <w:rsid w:val="009F0FAC"/>
    <w:rsid w:val="009F18DD"/>
    <w:rsid w:val="009F193D"/>
    <w:rsid w:val="009F1A93"/>
    <w:rsid w:val="009F1D64"/>
    <w:rsid w:val="009F1DED"/>
    <w:rsid w:val="009F21EB"/>
    <w:rsid w:val="009F2200"/>
    <w:rsid w:val="009F23F2"/>
    <w:rsid w:val="009F2CEF"/>
    <w:rsid w:val="009F3E20"/>
    <w:rsid w:val="009F41F5"/>
    <w:rsid w:val="009F4CE5"/>
    <w:rsid w:val="009F53CB"/>
    <w:rsid w:val="009F546D"/>
    <w:rsid w:val="009F54F1"/>
    <w:rsid w:val="009F5816"/>
    <w:rsid w:val="009F594A"/>
    <w:rsid w:val="009F5F1E"/>
    <w:rsid w:val="009F6523"/>
    <w:rsid w:val="009F68BB"/>
    <w:rsid w:val="009F7387"/>
    <w:rsid w:val="009F73C0"/>
    <w:rsid w:val="009F77BB"/>
    <w:rsid w:val="009F7C5F"/>
    <w:rsid w:val="009F7F60"/>
    <w:rsid w:val="00A004DF"/>
    <w:rsid w:val="00A01018"/>
    <w:rsid w:val="00A0139E"/>
    <w:rsid w:val="00A013A8"/>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6CC"/>
    <w:rsid w:val="00A0474B"/>
    <w:rsid w:val="00A04838"/>
    <w:rsid w:val="00A0490D"/>
    <w:rsid w:val="00A04913"/>
    <w:rsid w:val="00A04BDD"/>
    <w:rsid w:val="00A04CEC"/>
    <w:rsid w:val="00A04E03"/>
    <w:rsid w:val="00A04FBA"/>
    <w:rsid w:val="00A04FF2"/>
    <w:rsid w:val="00A05127"/>
    <w:rsid w:val="00A05146"/>
    <w:rsid w:val="00A05152"/>
    <w:rsid w:val="00A05975"/>
    <w:rsid w:val="00A05BA8"/>
    <w:rsid w:val="00A05D7D"/>
    <w:rsid w:val="00A06081"/>
    <w:rsid w:val="00A0626C"/>
    <w:rsid w:val="00A06A83"/>
    <w:rsid w:val="00A06BF8"/>
    <w:rsid w:val="00A0746D"/>
    <w:rsid w:val="00A0754C"/>
    <w:rsid w:val="00A076D8"/>
    <w:rsid w:val="00A07B7F"/>
    <w:rsid w:val="00A07D10"/>
    <w:rsid w:val="00A07E85"/>
    <w:rsid w:val="00A10554"/>
    <w:rsid w:val="00A106B1"/>
    <w:rsid w:val="00A11499"/>
    <w:rsid w:val="00A11C11"/>
    <w:rsid w:val="00A11E14"/>
    <w:rsid w:val="00A11F57"/>
    <w:rsid w:val="00A12B7E"/>
    <w:rsid w:val="00A12C14"/>
    <w:rsid w:val="00A13576"/>
    <w:rsid w:val="00A135C9"/>
    <w:rsid w:val="00A13902"/>
    <w:rsid w:val="00A13D80"/>
    <w:rsid w:val="00A14140"/>
    <w:rsid w:val="00A1423F"/>
    <w:rsid w:val="00A144EF"/>
    <w:rsid w:val="00A146A3"/>
    <w:rsid w:val="00A14A5F"/>
    <w:rsid w:val="00A14BA1"/>
    <w:rsid w:val="00A14EA4"/>
    <w:rsid w:val="00A151D2"/>
    <w:rsid w:val="00A153E4"/>
    <w:rsid w:val="00A159E8"/>
    <w:rsid w:val="00A16D21"/>
    <w:rsid w:val="00A16EE8"/>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8AC"/>
    <w:rsid w:val="00A228D8"/>
    <w:rsid w:val="00A23311"/>
    <w:rsid w:val="00A2390A"/>
    <w:rsid w:val="00A23CE1"/>
    <w:rsid w:val="00A23E4E"/>
    <w:rsid w:val="00A23F66"/>
    <w:rsid w:val="00A24456"/>
    <w:rsid w:val="00A245BA"/>
    <w:rsid w:val="00A2468C"/>
    <w:rsid w:val="00A24B05"/>
    <w:rsid w:val="00A253D6"/>
    <w:rsid w:val="00A258DC"/>
    <w:rsid w:val="00A25AE7"/>
    <w:rsid w:val="00A25EF4"/>
    <w:rsid w:val="00A25FE9"/>
    <w:rsid w:val="00A26072"/>
    <w:rsid w:val="00A260EB"/>
    <w:rsid w:val="00A26300"/>
    <w:rsid w:val="00A269A6"/>
    <w:rsid w:val="00A27236"/>
    <w:rsid w:val="00A27589"/>
    <w:rsid w:val="00A27B90"/>
    <w:rsid w:val="00A3012F"/>
    <w:rsid w:val="00A302B8"/>
    <w:rsid w:val="00A30574"/>
    <w:rsid w:val="00A30ED1"/>
    <w:rsid w:val="00A314D6"/>
    <w:rsid w:val="00A31CD9"/>
    <w:rsid w:val="00A31CE8"/>
    <w:rsid w:val="00A32543"/>
    <w:rsid w:val="00A32748"/>
    <w:rsid w:val="00A327CD"/>
    <w:rsid w:val="00A3280D"/>
    <w:rsid w:val="00A33055"/>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9B"/>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C0C"/>
    <w:rsid w:val="00A430D3"/>
    <w:rsid w:val="00A4330C"/>
    <w:rsid w:val="00A43B0D"/>
    <w:rsid w:val="00A43E27"/>
    <w:rsid w:val="00A440B5"/>
    <w:rsid w:val="00A44111"/>
    <w:rsid w:val="00A442D5"/>
    <w:rsid w:val="00A446DF"/>
    <w:rsid w:val="00A45D85"/>
    <w:rsid w:val="00A46A5A"/>
    <w:rsid w:val="00A473D4"/>
    <w:rsid w:val="00A4753B"/>
    <w:rsid w:val="00A4755E"/>
    <w:rsid w:val="00A47B6E"/>
    <w:rsid w:val="00A5046D"/>
    <w:rsid w:val="00A50821"/>
    <w:rsid w:val="00A50C29"/>
    <w:rsid w:val="00A510CA"/>
    <w:rsid w:val="00A514F4"/>
    <w:rsid w:val="00A51943"/>
    <w:rsid w:val="00A52414"/>
    <w:rsid w:val="00A525EB"/>
    <w:rsid w:val="00A52C18"/>
    <w:rsid w:val="00A52EDE"/>
    <w:rsid w:val="00A52F7E"/>
    <w:rsid w:val="00A53042"/>
    <w:rsid w:val="00A53164"/>
    <w:rsid w:val="00A532E4"/>
    <w:rsid w:val="00A5339F"/>
    <w:rsid w:val="00A533D0"/>
    <w:rsid w:val="00A534E1"/>
    <w:rsid w:val="00A539F4"/>
    <w:rsid w:val="00A53F84"/>
    <w:rsid w:val="00A542B6"/>
    <w:rsid w:val="00A545C4"/>
    <w:rsid w:val="00A54878"/>
    <w:rsid w:val="00A54C80"/>
    <w:rsid w:val="00A55113"/>
    <w:rsid w:val="00A5541A"/>
    <w:rsid w:val="00A5566A"/>
    <w:rsid w:val="00A55E0E"/>
    <w:rsid w:val="00A5616C"/>
    <w:rsid w:val="00A56232"/>
    <w:rsid w:val="00A56237"/>
    <w:rsid w:val="00A56317"/>
    <w:rsid w:val="00A5648B"/>
    <w:rsid w:val="00A5661A"/>
    <w:rsid w:val="00A566D3"/>
    <w:rsid w:val="00A56D59"/>
    <w:rsid w:val="00A56D93"/>
    <w:rsid w:val="00A56F0F"/>
    <w:rsid w:val="00A56F48"/>
    <w:rsid w:val="00A57040"/>
    <w:rsid w:val="00A570A8"/>
    <w:rsid w:val="00A5720C"/>
    <w:rsid w:val="00A573FA"/>
    <w:rsid w:val="00A5762E"/>
    <w:rsid w:val="00A577BB"/>
    <w:rsid w:val="00A5780B"/>
    <w:rsid w:val="00A57886"/>
    <w:rsid w:val="00A57ABD"/>
    <w:rsid w:val="00A60635"/>
    <w:rsid w:val="00A607A4"/>
    <w:rsid w:val="00A611F4"/>
    <w:rsid w:val="00A61552"/>
    <w:rsid w:val="00A6160C"/>
    <w:rsid w:val="00A62178"/>
    <w:rsid w:val="00A6295C"/>
    <w:rsid w:val="00A62A17"/>
    <w:rsid w:val="00A62BFD"/>
    <w:rsid w:val="00A62C40"/>
    <w:rsid w:val="00A62E32"/>
    <w:rsid w:val="00A62F41"/>
    <w:rsid w:val="00A62FC6"/>
    <w:rsid w:val="00A638AB"/>
    <w:rsid w:val="00A64CB9"/>
    <w:rsid w:val="00A65471"/>
    <w:rsid w:val="00A65508"/>
    <w:rsid w:val="00A6563A"/>
    <w:rsid w:val="00A659B9"/>
    <w:rsid w:val="00A65BBE"/>
    <w:rsid w:val="00A65CCF"/>
    <w:rsid w:val="00A65F4B"/>
    <w:rsid w:val="00A660F2"/>
    <w:rsid w:val="00A66578"/>
    <w:rsid w:val="00A66764"/>
    <w:rsid w:val="00A668D6"/>
    <w:rsid w:val="00A66A57"/>
    <w:rsid w:val="00A66BE5"/>
    <w:rsid w:val="00A678C5"/>
    <w:rsid w:val="00A67C87"/>
    <w:rsid w:val="00A7004F"/>
    <w:rsid w:val="00A7083D"/>
    <w:rsid w:val="00A70B19"/>
    <w:rsid w:val="00A7135F"/>
    <w:rsid w:val="00A7145A"/>
    <w:rsid w:val="00A71B72"/>
    <w:rsid w:val="00A71C32"/>
    <w:rsid w:val="00A72F2B"/>
    <w:rsid w:val="00A72FC5"/>
    <w:rsid w:val="00A72FFD"/>
    <w:rsid w:val="00A73092"/>
    <w:rsid w:val="00A7384A"/>
    <w:rsid w:val="00A7443E"/>
    <w:rsid w:val="00A74468"/>
    <w:rsid w:val="00A74973"/>
    <w:rsid w:val="00A7498F"/>
    <w:rsid w:val="00A74CB1"/>
    <w:rsid w:val="00A74E40"/>
    <w:rsid w:val="00A74F0D"/>
    <w:rsid w:val="00A751AD"/>
    <w:rsid w:val="00A75256"/>
    <w:rsid w:val="00A7535B"/>
    <w:rsid w:val="00A758D1"/>
    <w:rsid w:val="00A75D69"/>
    <w:rsid w:val="00A76650"/>
    <w:rsid w:val="00A76A69"/>
    <w:rsid w:val="00A76FC1"/>
    <w:rsid w:val="00A77270"/>
    <w:rsid w:val="00A77490"/>
    <w:rsid w:val="00A77B22"/>
    <w:rsid w:val="00A77FFC"/>
    <w:rsid w:val="00A806AF"/>
    <w:rsid w:val="00A80755"/>
    <w:rsid w:val="00A80A50"/>
    <w:rsid w:val="00A80B8C"/>
    <w:rsid w:val="00A81758"/>
    <w:rsid w:val="00A81781"/>
    <w:rsid w:val="00A818EA"/>
    <w:rsid w:val="00A819D2"/>
    <w:rsid w:val="00A81C4A"/>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DB1"/>
    <w:rsid w:val="00A90FFB"/>
    <w:rsid w:val="00A91010"/>
    <w:rsid w:val="00A911A8"/>
    <w:rsid w:val="00A9133A"/>
    <w:rsid w:val="00A91539"/>
    <w:rsid w:val="00A91B60"/>
    <w:rsid w:val="00A925CC"/>
    <w:rsid w:val="00A93066"/>
    <w:rsid w:val="00A93343"/>
    <w:rsid w:val="00A934F1"/>
    <w:rsid w:val="00A93B30"/>
    <w:rsid w:val="00A93C03"/>
    <w:rsid w:val="00A93C0F"/>
    <w:rsid w:val="00A9408B"/>
    <w:rsid w:val="00A94247"/>
    <w:rsid w:val="00A9446C"/>
    <w:rsid w:val="00A94505"/>
    <w:rsid w:val="00A9499D"/>
    <w:rsid w:val="00A94B43"/>
    <w:rsid w:val="00A95569"/>
    <w:rsid w:val="00A955C9"/>
    <w:rsid w:val="00A957EA"/>
    <w:rsid w:val="00A95827"/>
    <w:rsid w:val="00A96AE4"/>
    <w:rsid w:val="00A96C1C"/>
    <w:rsid w:val="00A9703D"/>
    <w:rsid w:val="00A975C4"/>
    <w:rsid w:val="00A97854"/>
    <w:rsid w:val="00A978F8"/>
    <w:rsid w:val="00A97AD6"/>
    <w:rsid w:val="00A97C81"/>
    <w:rsid w:val="00A97DF6"/>
    <w:rsid w:val="00A97EEE"/>
    <w:rsid w:val="00AA1153"/>
    <w:rsid w:val="00AA11EB"/>
    <w:rsid w:val="00AA1DDB"/>
    <w:rsid w:val="00AA26BD"/>
    <w:rsid w:val="00AA2ACD"/>
    <w:rsid w:val="00AA3421"/>
    <w:rsid w:val="00AA3ABF"/>
    <w:rsid w:val="00AA40C6"/>
    <w:rsid w:val="00AA42C2"/>
    <w:rsid w:val="00AA467E"/>
    <w:rsid w:val="00AA49A3"/>
    <w:rsid w:val="00AA4AA7"/>
    <w:rsid w:val="00AA4D3F"/>
    <w:rsid w:val="00AA5150"/>
    <w:rsid w:val="00AA5F18"/>
    <w:rsid w:val="00AA6543"/>
    <w:rsid w:val="00AA6BD9"/>
    <w:rsid w:val="00AA727F"/>
    <w:rsid w:val="00AA7B22"/>
    <w:rsid w:val="00AA7E0F"/>
    <w:rsid w:val="00AA7FB7"/>
    <w:rsid w:val="00AB04A5"/>
    <w:rsid w:val="00AB0AB3"/>
    <w:rsid w:val="00AB0C9E"/>
    <w:rsid w:val="00AB0D18"/>
    <w:rsid w:val="00AB0D23"/>
    <w:rsid w:val="00AB18C0"/>
    <w:rsid w:val="00AB1BCE"/>
    <w:rsid w:val="00AB1E6A"/>
    <w:rsid w:val="00AB1F72"/>
    <w:rsid w:val="00AB20EB"/>
    <w:rsid w:val="00AB25BA"/>
    <w:rsid w:val="00AB26B1"/>
    <w:rsid w:val="00AB27C3"/>
    <w:rsid w:val="00AB2CEB"/>
    <w:rsid w:val="00AB3EB7"/>
    <w:rsid w:val="00AB46B0"/>
    <w:rsid w:val="00AB49CE"/>
    <w:rsid w:val="00AB49FC"/>
    <w:rsid w:val="00AB5865"/>
    <w:rsid w:val="00AB5CD5"/>
    <w:rsid w:val="00AB5E6D"/>
    <w:rsid w:val="00AB68B0"/>
    <w:rsid w:val="00AB7878"/>
    <w:rsid w:val="00AC01E6"/>
    <w:rsid w:val="00AC024E"/>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800"/>
    <w:rsid w:val="00AC58AD"/>
    <w:rsid w:val="00AC5928"/>
    <w:rsid w:val="00AC644E"/>
    <w:rsid w:val="00AC6971"/>
    <w:rsid w:val="00AC6EA5"/>
    <w:rsid w:val="00AC6EC3"/>
    <w:rsid w:val="00AC6FFB"/>
    <w:rsid w:val="00AC7281"/>
    <w:rsid w:val="00AC72E1"/>
    <w:rsid w:val="00AC73F4"/>
    <w:rsid w:val="00AC7611"/>
    <w:rsid w:val="00AC7642"/>
    <w:rsid w:val="00AC7F48"/>
    <w:rsid w:val="00AD023A"/>
    <w:rsid w:val="00AD046C"/>
    <w:rsid w:val="00AD05EB"/>
    <w:rsid w:val="00AD07C4"/>
    <w:rsid w:val="00AD07DC"/>
    <w:rsid w:val="00AD0D4C"/>
    <w:rsid w:val="00AD11E2"/>
    <w:rsid w:val="00AD2292"/>
    <w:rsid w:val="00AD2362"/>
    <w:rsid w:val="00AD2439"/>
    <w:rsid w:val="00AD2785"/>
    <w:rsid w:val="00AD28BA"/>
    <w:rsid w:val="00AD372D"/>
    <w:rsid w:val="00AD39B5"/>
    <w:rsid w:val="00AD3B41"/>
    <w:rsid w:val="00AD3DA3"/>
    <w:rsid w:val="00AD3ECF"/>
    <w:rsid w:val="00AD413B"/>
    <w:rsid w:val="00AD444E"/>
    <w:rsid w:val="00AD45AF"/>
    <w:rsid w:val="00AD46BE"/>
    <w:rsid w:val="00AD4AAB"/>
    <w:rsid w:val="00AD4FAC"/>
    <w:rsid w:val="00AD5218"/>
    <w:rsid w:val="00AD5326"/>
    <w:rsid w:val="00AD5356"/>
    <w:rsid w:val="00AD5F7C"/>
    <w:rsid w:val="00AD6373"/>
    <w:rsid w:val="00AD64AD"/>
    <w:rsid w:val="00AD65F5"/>
    <w:rsid w:val="00AD6775"/>
    <w:rsid w:val="00AD7068"/>
    <w:rsid w:val="00AD7A87"/>
    <w:rsid w:val="00AD7C1C"/>
    <w:rsid w:val="00AD7E93"/>
    <w:rsid w:val="00AE0076"/>
    <w:rsid w:val="00AE00E3"/>
    <w:rsid w:val="00AE069C"/>
    <w:rsid w:val="00AE0906"/>
    <w:rsid w:val="00AE09DA"/>
    <w:rsid w:val="00AE0D97"/>
    <w:rsid w:val="00AE0F5B"/>
    <w:rsid w:val="00AE15A0"/>
    <w:rsid w:val="00AE19C2"/>
    <w:rsid w:val="00AE1ACD"/>
    <w:rsid w:val="00AE1B16"/>
    <w:rsid w:val="00AE1B1C"/>
    <w:rsid w:val="00AE1CE2"/>
    <w:rsid w:val="00AE1E4E"/>
    <w:rsid w:val="00AE2327"/>
    <w:rsid w:val="00AE23B1"/>
    <w:rsid w:val="00AE255B"/>
    <w:rsid w:val="00AE25AA"/>
    <w:rsid w:val="00AE306F"/>
    <w:rsid w:val="00AE32C9"/>
    <w:rsid w:val="00AE37BE"/>
    <w:rsid w:val="00AE38C7"/>
    <w:rsid w:val="00AE3AAE"/>
    <w:rsid w:val="00AE3C78"/>
    <w:rsid w:val="00AE448D"/>
    <w:rsid w:val="00AE48EA"/>
    <w:rsid w:val="00AE4988"/>
    <w:rsid w:val="00AE4A6D"/>
    <w:rsid w:val="00AE4DCF"/>
    <w:rsid w:val="00AE51D6"/>
    <w:rsid w:val="00AE520F"/>
    <w:rsid w:val="00AE5E1B"/>
    <w:rsid w:val="00AE6743"/>
    <w:rsid w:val="00AE68B7"/>
    <w:rsid w:val="00AE6943"/>
    <w:rsid w:val="00AE695C"/>
    <w:rsid w:val="00AE6A9A"/>
    <w:rsid w:val="00AE74FA"/>
    <w:rsid w:val="00AE7739"/>
    <w:rsid w:val="00AE77F2"/>
    <w:rsid w:val="00AE77FF"/>
    <w:rsid w:val="00AE7F76"/>
    <w:rsid w:val="00AF00DB"/>
    <w:rsid w:val="00AF04FC"/>
    <w:rsid w:val="00AF06F5"/>
    <w:rsid w:val="00AF0C24"/>
    <w:rsid w:val="00AF0CAD"/>
    <w:rsid w:val="00AF0FD5"/>
    <w:rsid w:val="00AF17E0"/>
    <w:rsid w:val="00AF22F4"/>
    <w:rsid w:val="00AF25BC"/>
    <w:rsid w:val="00AF2661"/>
    <w:rsid w:val="00AF2BBA"/>
    <w:rsid w:val="00AF3005"/>
    <w:rsid w:val="00AF33CC"/>
    <w:rsid w:val="00AF41A1"/>
    <w:rsid w:val="00AF4271"/>
    <w:rsid w:val="00AF45AD"/>
    <w:rsid w:val="00AF4AB5"/>
    <w:rsid w:val="00AF4B0B"/>
    <w:rsid w:val="00AF4C2E"/>
    <w:rsid w:val="00AF4CE8"/>
    <w:rsid w:val="00AF50E2"/>
    <w:rsid w:val="00AF52FD"/>
    <w:rsid w:val="00AF5300"/>
    <w:rsid w:val="00AF5514"/>
    <w:rsid w:val="00AF5814"/>
    <w:rsid w:val="00AF5AF3"/>
    <w:rsid w:val="00AF5E6D"/>
    <w:rsid w:val="00AF5F2A"/>
    <w:rsid w:val="00AF60D4"/>
    <w:rsid w:val="00AF6100"/>
    <w:rsid w:val="00AF6466"/>
    <w:rsid w:val="00AF64B1"/>
    <w:rsid w:val="00AF6C4A"/>
    <w:rsid w:val="00AF7331"/>
    <w:rsid w:val="00AF73C7"/>
    <w:rsid w:val="00AF78EF"/>
    <w:rsid w:val="00AF7AF5"/>
    <w:rsid w:val="00AF7D6F"/>
    <w:rsid w:val="00AF7F7B"/>
    <w:rsid w:val="00AF7FA3"/>
    <w:rsid w:val="00B006D5"/>
    <w:rsid w:val="00B0145C"/>
    <w:rsid w:val="00B016EE"/>
    <w:rsid w:val="00B0183A"/>
    <w:rsid w:val="00B01D69"/>
    <w:rsid w:val="00B02ABD"/>
    <w:rsid w:val="00B02FA0"/>
    <w:rsid w:val="00B031F6"/>
    <w:rsid w:val="00B03BB0"/>
    <w:rsid w:val="00B03E76"/>
    <w:rsid w:val="00B03EF8"/>
    <w:rsid w:val="00B04284"/>
    <w:rsid w:val="00B0453D"/>
    <w:rsid w:val="00B04619"/>
    <w:rsid w:val="00B04AB1"/>
    <w:rsid w:val="00B04D35"/>
    <w:rsid w:val="00B052DD"/>
    <w:rsid w:val="00B059FD"/>
    <w:rsid w:val="00B05A49"/>
    <w:rsid w:val="00B05B8A"/>
    <w:rsid w:val="00B05E16"/>
    <w:rsid w:val="00B05F38"/>
    <w:rsid w:val="00B06218"/>
    <w:rsid w:val="00B07251"/>
    <w:rsid w:val="00B07393"/>
    <w:rsid w:val="00B0768D"/>
    <w:rsid w:val="00B07B63"/>
    <w:rsid w:val="00B07E37"/>
    <w:rsid w:val="00B10013"/>
    <w:rsid w:val="00B100D0"/>
    <w:rsid w:val="00B103F4"/>
    <w:rsid w:val="00B10B39"/>
    <w:rsid w:val="00B10D62"/>
    <w:rsid w:val="00B11784"/>
    <w:rsid w:val="00B118D0"/>
    <w:rsid w:val="00B12316"/>
    <w:rsid w:val="00B123DE"/>
    <w:rsid w:val="00B12566"/>
    <w:rsid w:val="00B126DE"/>
    <w:rsid w:val="00B12FFD"/>
    <w:rsid w:val="00B13048"/>
    <w:rsid w:val="00B134C8"/>
    <w:rsid w:val="00B1350A"/>
    <w:rsid w:val="00B137C5"/>
    <w:rsid w:val="00B1394B"/>
    <w:rsid w:val="00B13A19"/>
    <w:rsid w:val="00B140F6"/>
    <w:rsid w:val="00B1410A"/>
    <w:rsid w:val="00B14273"/>
    <w:rsid w:val="00B14ABF"/>
    <w:rsid w:val="00B1504A"/>
    <w:rsid w:val="00B151D0"/>
    <w:rsid w:val="00B15268"/>
    <w:rsid w:val="00B155B3"/>
    <w:rsid w:val="00B15603"/>
    <w:rsid w:val="00B15770"/>
    <w:rsid w:val="00B15EC7"/>
    <w:rsid w:val="00B16004"/>
    <w:rsid w:val="00B16599"/>
    <w:rsid w:val="00B16914"/>
    <w:rsid w:val="00B1696B"/>
    <w:rsid w:val="00B17006"/>
    <w:rsid w:val="00B1776C"/>
    <w:rsid w:val="00B17D19"/>
    <w:rsid w:val="00B20264"/>
    <w:rsid w:val="00B20296"/>
    <w:rsid w:val="00B209EB"/>
    <w:rsid w:val="00B209F3"/>
    <w:rsid w:val="00B20A07"/>
    <w:rsid w:val="00B20F16"/>
    <w:rsid w:val="00B2123C"/>
    <w:rsid w:val="00B2127B"/>
    <w:rsid w:val="00B213B9"/>
    <w:rsid w:val="00B21654"/>
    <w:rsid w:val="00B21AA8"/>
    <w:rsid w:val="00B21C95"/>
    <w:rsid w:val="00B21E08"/>
    <w:rsid w:val="00B22435"/>
    <w:rsid w:val="00B2260E"/>
    <w:rsid w:val="00B22A72"/>
    <w:rsid w:val="00B22AD7"/>
    <w:rsid w:val="00B22CD9"/>
    <w:rsid w:val="00B22F37"/>
    <w:rsid w:val="00B2315A"/>
    <w:rsid w:val="00B23747"/>
    <w:rsid w:val="00B23B3A"/>
    <w:rsid w:val="00B23DFA"/>
    <w:rsid w:val="00B24022"/>
    <w:rsid w:val="00B240E6"/>
    <w:rsid w:val="00B24639"/>
    <w:rsid w:val="00B24705"/>
    <w:rsid w:val="00B24A8A"/>
    <w:rsid w:val="00B24B33"/>
    <w:rsid w:val="00B24EF9"/>
    <w:rsid w:val="00B252A9"/>
    <w:rsid w:val="00B254BF"/>
    <w:rsid w:val="00B254FB"/>
    <w:rsid w:val="00B255F3"/>
    <w:rsid w:val="00B25E55"/>
    <w:rsid w:val="00B260D4"/>
    <w:rsid w:val="00B26D45"/>
    <w:rsid w:val="00B276FC"/>
    <w:rsid w:val="00B27861"/>
    <w:rsid w:val="00B30148"/>
    <w:rsid w:val="00B302A1"/>
    <w:rsid w:val="00B3047F"/>
    <w:rsid w:val="00B3086B"/>
    <w:rsid w:val="00B30C43"/>
    <w:rsid w:val="00B30DB0"/>
    <w:rsid w:val="00B32572"/>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61F"/>
    <w:rsid w:val="00B367C8"/>
    <w:rsid w:val="00B36DBA"/>
    <w:rsid w:val="00B37241"/>
    <w:rsid w:val="00B37D4B"/>
    <w:rsid w:val="00B37DAF"/>
    <w:rsid w:val="00B40123"/>
    <w:rsid w:val="00B4015E"/>
    <w:rsid w:val="00B40211"/>
    <w:rsid w:val="00B4034B"/>
    <w:rsid w:val="00B403A9"/>
    <w:rsid w:val="00B4040E"/>
    <w:rsid w:val="00B4058F"/>
    <w:rsid w:val="00B408DE"/>
    <w:rsid w:val="00B41110"/>
    <w:rsid w:val="00B4143C"/>
    <w:rsid w:val="00B41EDC"/>
    <w:rsid w:val="00B420DD"/>
    <w:rsid w:val="00B42701"/>
    <w:rsid w:val="00B43238"/>
    <w:rsid w:val="00B43255"/>
    <w:rsid w:val="00B43950"/>
    <w:rsid w:val="00B439DA"/>
    <w:rsid w:val="00B43D4E"/>
    <w:rsid w:val="00B441B5"/>
    <w:rsid w:val="00B4433C"/>
    <w:rsid w:val="00B44621"/>
    <w:rsid w:val="00B446B1"/>
    <w:rsid w:val="00B44CAF"/>
    <w:rsid w:val="00B454B3"/>
    <w:rsid w:val="00B4551E"/>
    <w:rsid w:val="00B462B1"/>
    <w:rsid w:val="00B46C93"/>
    <w:rsid w:val="00B46DA9"/>
    <w:rsid w:val="00B47036"/>
    <w:rsid w:val="00B4719B"/>
    <w:rsid w:val="00B47794"/>
    <w:rsid w:val="00B47979"/>
    <w:rsid w:val="00B47AF3"/>
    <w:rsid w:val="00B47C77"/>
    <w:rsid w:val="00B47D3D"/>
    <w:rsid w:val="00B50533"/>
    <w:rsid w:val="00B506FE"/>
    <w:rsid w:val="00B507BC"/>
    <w:rsid w:val="00B50BE8"/>
    <w:rsid w:val="00B51A79"/>
    <w:rsid w:val="00B52492"/>
    <w:rsid w:val="00B524F8"/>
    <w:rsid w:val="00B5344B"/>
    <w:rsid w:val="00B538EA"/>
    <w:rsid w:val="00B53B0B"/>
    <w:rsid w:val="00B53E31"/>
    <w:rsid w:val="00B5428B"/>
    <w:rsid w:val="00B54500"/>
    <w:rsid w:val="00B54ADE"/>
    <w:rsid w:val="00B55193"/>
    <w:rsid w:val="00B55344"/>
    <w:rsid w:val="00B553FC"/>
    <w:rsid w:val="00B55701"/>
    <w:rsid w:val="00B55946"/>
    <w:rsid w:val="00B563E5"/>
    <w:rsid w:val="00B56B19"/>
    <w:rsid w:val="00B56BBD"/>
    <w:rsid w:val="00B56DF7"/>
    <w:rsid w:val="00B56E95"/>
    <w:rsid w:val="00B56F35"/>
    <w:rsid w:val="00B56F42"/>
    <w:rsid w:val="00B57634"/>
    <w:rsid w:val="00B57A8A"/>
    <w:rsid w:val="00B57C5B"/>
    <w:rsid w:val="00B57CA4"/>
    <w:rsid w:val="00B602D7"/>
    <w:rsid w:val="00B60CF7"/>
    <w:rsid w:val="00B60ECF"/>
    <w:rsid w:val="00B61A29"/>
    <w:rsid w:val="00B61B98"/>
    <w:rsid w:val="00B61C3C"/>
    <w:rsid w:val="00B61F48"/>
    <w:rsid w:val="00B6200B"/>
    <w:rsid w:val="00B62302"/>
    <w:rsid w:val="00B625E2"/>
    <w:rsid w:val="00B62A7E"/>
    <w:rsid w:val="00B62BD2"/>
    <w:rsid w:val="00B62E39"/>
    <w:rsid w:val="00B63228"/>
    <w:rsid w:val="00B633D2"/>
    <w:rsid w:val="00B6347D"/>
    <w:rsid w:val="00B635B4"/>
    <w:rsid w:val="00B63838"/>
    <w:rsid w:val="00B63BDF"/>
    <w:rsid w:val="00B64121"/>
    <w:rsid w:val="00B6451E"/>
    <w:rsid w:val="00B6453C"/>
    <w:rsid w:val="00B648B6"/>
    <w:rsid w:val="00B648DE"/>
    <w:rsid w:val="00B65A05"/>
    <w:rsid w:val="00B65A07"/>
    <w:rsid w:val="00B65C8C"/>
    <w:rsid w:val="00B66227"/>
    <w:rsid w:val="00B662D7"/>
    <w:rsid w:val="00B66AF3"/>
    <w:rsid w:val="00B67038"/>
    <w:rsid w:val="00B6741F"/>
    <w:rsid w:val="00B676E3"/>
    <w:rsid w:val="00B67709"/>
    <w:rsid w:val="00B679A9"/>
    <w:rsid w:val="00B67B63"/>
    <w:rsid w:val="00B67CDC"/>
    <w:rsid w:val="00B67EE9"/>
    <w:rsid w:val="00B708CA"/>
    <w:rsid w:val="00B70DC1"/>
    <w:rsid w:val="00B71209"/>
    <w:rsid w:val="00B71279"/>
    <w:rsid w:val="00B712A0"/>
    <w:rsid w:val="00B72384"/>
    <w:rsid w:val="00B724CD"/>
    <w:rsid w:val="00B7275F"/>
    <w:rsid w:val="00B7278D"/>
    <w:rsid w:val="00B7366D"/>
    <w:rsid w:val="00B73BCA"/>
    <w:rsid w:val="00B741E8"/>
    <w:rsid w:val="00B741EA"/>
    <w:rsid w:val="00B7465C"/>
    <w:rsid w:val="00B74B35"/>
    <w:rsid w:val="00B74D56"/>
    <w:rsid w:val="00B75265"/>
    <w:rsid w:val="00B75954"/>
    <w:rsid w:val="00B75FBB"/>
    <w:rsid w:val="00B7606C"/>
    <w:rsid w:val="00B7637A"/>
    <w:rsid w:val="00B770AF"/>
    <w:rsid w:val="00B77300"/>
    <w:rsid w:val="00B77467"/>
    <w:rsid w:val="00B77628"/>
    <w:rsid w:val="00B77C1E"/>
    <w:rsid w:val="00B77D0D"/>
    <w:rsid w:val="00B77FD7"/>
    <w:rsid w:val="00B80A38"/>
    <w:rsid w:val="00B80B34"/>
    <w:rsid w:val="00B80DF6"/>
    <w:rsid w:val="00B810B1"/>
    <w:rsid w:val="00B81772"/>
    <w:rsid w:val="00B81E9D"/>
    <w:rsid w:val="00B82604"/>
    <w:rsid w:val="00B8292E"/>
    <w:rsid w:val="00B83046"/>
    <w:rsid w:val="00B83613"/>
    <w:rsid w:val="00B83B51"/>
    <w:rsid w:val="00B84596"/>
    <w:rsid w:val="00B84FC5"/>
    <w:rsid w:val="00B85882"/>
    <w:rsid w:val="00B85C10"/>
    <w:rsid w:val="00B8668C"/>
    <w:rsid w:val="00B86D5E"/>
    <w:rsid w:val="00B8741C"/>
    <w:rsid w:val="00B8776C"/>
    <w:rsid w:val="00B8790F"/>
    <w:rsid w:val="00B87B83"/>
    <w:rsid w:val="00B87E47"/>
    <w:rsid w:val="00B87E66"/>
    <w:rsid w:val="00B90038"/>
    <w:rsid w:val="00B908B8"/>
    <w:rsid w:val="00B90B74"/>
    <w:rsid w:val="00B90CDC"/>
    <w:rsid w:val="00B90D14"/>
    <w:rsid w:val="00B9112A"/>
    <w:rsid w:val="00B91404"/>
    <w:rsid w:val="00B91BAB"/>
    <w:rsid w:val="00B92139"/>
    <w:rsid w:val="00B921D1"/>
    <w:rsid w:val="00B92C98"/>
    <w:rsid w:val="00B92D2B"/>
    <w:rsid w:val="00B92F19"/>
    <w:rsid w:val="00B93158"/>
    <w:rsid w:val="00B93211"/>
    <w:rsid w:val="00B935B6"/>
    <w:rsid w:val="00B937C9"/>
    <w:rsid w:val="00B93A5F"/>
    <w:rsid w:val="00B93C8D"/>
    <w:rsid w:val="00B93FA3"/>
    <w:rsid w:val="00B94A02"/>
    <w:rsid w:val="00B94A9C"/>
    <w:rsid w:val="00B94FCF"/>
    <w:rsid w:val="00B9511C"/>
    <w:rsid w:val="00B951B5"/>
    <w:rsid w:val="00B95517"/>
    <w:rsid w:val="00B95916"/>
    <w:rsid w:val="00B95AE4"/>
    <w:rsid w:val="00B95E08"/>
    <w:rsid w:val="00B960AE"/>
    <w:rsid w:val="00B960F9"/>
    <w:rsid w:val="00B96717"/>
    <w:rsid w:val="00B96A70"/>
    <w:rsid w:val="00B96C58"/>
    <w:rsid w:val="00B96EED"/>
    <w:rsid w:val="00B97125"/>
    <w:rsid w:val="00B97491"/>
    <w:rsid w:val="00B974CA"/>
    <w:rsid w:val="00B97646"/>
    <w:rsid w:val="00B97C52"/>
    <w:rsid w:val="00B97CA8"/>
    <w:rsid w:val="00B97DFE"/>
    <w:rsid w:val="00BA09BD"/>
    <w:rsid w:val="00BA0D2F"/>
    <w:rsid w:val="00BA0F66"/>
    <w:rsid w:val="00BA13F2"/>
    <w:rsid w:val="00BA1A9C"/>
    <w:rsid w:val="00BA1BFC"/>
    <w:rsid w:val="00BA2116"/>
    <w:rsid w:val="00BA2430"/>
    <w:rsid w:val="00BA2DC9"/>
    <w:rsid w:val="00BA3280"/>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665"/>
    <w:rsid w:val="00BB2AC9"/>
    <w:rsid w:val="00BB2AFA"/>
    <w:rsid w:val="00BB304B"/>
    <w:rsid w:val="00BB35AC"/>
    <w:rsid w:val="00BB3622"/>
    <w:rsid w:val="00BB381F"/>
    <w:rsid w:val="00BB3825"/>
    <w:rsid w:val="00BB3EA2"/>
    <w:rsid w:val="00BB3F0F"/>
    <w:rsid w:val="00BB40AA"/>
    <w:rsid w:val="00BB4A65"/>
    <w:rsid w:val="00BB4AA9"/>
    <w:rsid w:val="00BB4B3D"/>
    <w:rsid w:val="00BB4C18"/>
    <w:rsid w:val="00BB4C59"/>
    <w:rsid w:val="00BB4F6C"/>
    <w:rsid w:val="00BB5063"/>
    <w:rsid w:val="00BB5697"/>
    <w:rsid w:val="00BB581C"/>
    <w:rsid w:val="00BB5875"/>
    <w:rsid w:val="00BB5886"/>
    <w:rsid w:val="00BB59E7"/>
    <w:rsid w:val="00BB6097"/>
    <w:rsid w:val="00BB66B3"/>
    <w:rsid w:val="00BB66BE"/>
    <w:rsid w:val="00BB6C00"/>
    <w:rsid w:val="00BB6D8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4CF"/>
    <w:rsid w:val="00BC3713"/>
    <w:rsid w:val="00BC3D96"/>
    <w:rsid w:val="00BC40AA"/>
    <w:rsid w:val="00BC40E9"/>
    <w:rsid w:val="00BC4835"/>
    <w:rsid w:val="00BC4F76"/>
    <w:rsid w:val="00BC4FAF"/>
    <w:rsid w:val="00BC54D5"/>
    <w:rsid w:val="00BC58A9"/>
    <w:rsid w:val="00BC5B1F"/>
    <w:rsid w:val="00BC5F5A"/>
    <w:rsid w:val="00BC610D"/>
    <w:rsid w:val="00BC6471"/>
    <w:rsid w:val="00BC64EC"/>
    <w:rsid w:val="00BC68C5"/>
    <w:rsid w:val="00BC6975"/>
    <w:rsid w:val="00BC6D14"/>
    <w:rsid w:val="00BC6D89"/>
    <w:rsid w:val="00BC6FBF"/>
    <w:rsid w:val="00BC744C"/>
    <w:rsid w:val="00BC783D"/>
    <w:rsid w:val="00BC7E12"/>
    <w:rsid w:val="00BD02C8"/>
    <w:rsid w:val="00BD0516"/>
    <w:rsid w:val="00BD05DB"/>
    <w:rsid w:val="00BD0859"/>
    <w:rsid w:val="00BD08F0"/>
    <w:rsid w:val="00BD0916"/>
    <w:rsid w:val="00BD0C9E"/>
    <w:rsid w:val="00BD15E7"/>
    <w:rsid w:val="00BD22AD"/>
    <w:rsid w:val="00BD23A0"/>
    <w:rsid w:val="00BD25E3"/>
    <w:rsid w:val="00BD2C26"/>
    <w:rsid w:val="00BD2FA5"/>
    <w:rsid w:val="00BD3189"/>
    <w:rsid w:val="00BD38BF"/>
    <w:rsid w:val="00BD3C0C"/>
    <w:rsid w:val="00BD41E7"/>
    <w:rsid w:val="00BD433C"/>
    <w:rsid w:val="00BD49C4"/>
    <w:rsid w:val="00BD552A"/>
    <w:rsid w:val="00BD5B08"/>
    <w:rsid w:val="00BD5B97"/>
    <w:rsid w:val="00BD6106"/>
    <w:rsid w:val="00BD68D4"/>
    <w:rsid w:val="00BD6C20"/>
    <w:rsid w:val="00BD7816"/>
    <w:rsid w:val="00BD78C5"/>
    <w:rsid w:val="00BE0119"/>
    <w:rsid w:val="00BE0460"/>
    <w:rsid w:val="00BE09DF"/>
    <w:rsid w:val="00BE09E9"/>
    <w:rsid w:val="00BE0BCF"/>
    <w:rsid w:val="00BE1DD1"/>
    <w:rsid w:val="00BE207B"/>
    <w:rsid w:val="00BE21D4"/>
    <w:rsid w:val="00BE22E9"/>
    <w:rsid w:val="00BE2568"/>
    <w:rsid w:val="00BE2945"/>
    <w:rsid w:val="00BE2A53"/>
    <w:rsid w:val="00BE2ABC"/>
    <w:rsid w:val="00BE2D6C"/>
    <w:rsid w:val="00BE3067"/>
    <w:rsid w:val="00BE3A74"/>
    <w:rsid w:val="00BE3E7C"/>
    <w:rsid w:val="00BE4915"/>
    <w:rsid w:val="00BE4A18"/>
    <w:rsid w:val="00BE4B5D"/>
    <w:rsid w:val="00BE4D3C"/>
    <w:rsid w:val="00BE4E9C"/>
    <w:rsid w:val="00BE4EA6"/>
    <w:rsid w:val="00BE5158"/>
    <w:rsid w:val="00BE55CA"/>
    <w:rsid w:val="00BE5816"/>
    <w:rsid w:val="00BE5BED"/>
    <w:rsid w:val="00BE5CCB"/>
    <w:rsid w:val="00BE5D2F"/>
    <w:rsid w:val="00BE5DB2"/>
    <w:rsid w:val="00BE5E1D"/>
    <w:rsid w:val="00BE5F24"/>
    <w:rsid w:val="00BE6002"/>
    <w:rsid w:val="00BE6038"/>
    <w:rsid w:val="00BE6162"/>
    <w:rsid w:val="00BE6747"/>
    <w:rsid w:val="00BE690F"/>
    <w:rsid w:val="00BE6BEE"/>
    <w:rsid w:val="00BE6C03"/>
    <w:rsid w:val="00BE6F7C"/>
    <w:rsid w:val="00BE73F1"/>
    <w:rsid w:val="00BE73F5"/>
    <w:rsid w:val="00BE7F4F"/>
    <w:rsid w:val="00BF00D0"/>
    <w:rsid w:val="00BF041B"/>
    <w:rsid w:val="00BF06DB"/>
    <w:rsid w:val="00BF0BBA"/>
    <w:rsid w:val="00BF0E6E"/>
    <w:rsid w:val="00BF0F98"/>
    <w:rsid w:val="00BF14B4"/>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EA8"/>
    <w:rsid w:val="00BF5EE6"/>
    <w:rsid w:val="00BF5FBA"/>
    <w:rsid w:val="00BF6114"/>
    <w:rsid w:val="00BF6270"/>
    <w:rsid w:val="00BF6548"/>
    <w:rsid w:val="00BF6869"/>
    <w:rsid w:val="00BF6ADF"/>
    <w:rsid w:val="00BF7411"/>
    <w:rsid w:val="00BF75A0"/>
    <w:rsid w:val="00BF77BD"/>
    <w:rsid w:val="00BF7838"/>
    <w:rsid w:val="00C00264"/>
    <w:rsid w:val="00C00364"/>
    <w:rsid w:val="00C0062D"/>
    <w:rsid w:val="00C009AC"/>
    <w:rsid w:val="00C00CBB"/>
    <w:rsid w:val="00C00FC2"/>
    <w:rsid w:val="00C01342"/>
    <w:rsid w:val="00C01402"/>
    <w:rsid w:val="00C016C3"/>
    <w:rsid w:val="00C01B16"/>
    <w:rsid w:val="00C01D40"/>
    <w:rsid w:val="00C01F86"/>
    <w:rsid w:val="00C01FB1"/>
    <w:rsid w:val="00C0215D"/>
    <w:rsid w:val="00C025C1"/>
    <w:rsid w:val="00C02B57"/>
    <w:rsid w:val="00C0315C"/>
    <w:rsid w:val="00C03278"/>
    <w:rsid w:val="00C03483"/>
    <w:rsid w:val="00C037D2"/>
    <w:rsid w:val="00C03BCF"/>
    <w:rsid w:val="00C03FD8"/>
    <w:rsid w:val="00C04883"/>
    <w:rsid w:val="00C04A72"/>
    <w:rsid w:val="00C04C9F"/>
    <w:rsid w:val="00C04E29"/>
    <w:rsid w:val="00C04F05"/>
    <w:rsid w:val="00C05500"/>
    <w:rsid w:val="00C05531"/>
    <w:rsid w:val="00C05930"/>
    <w:rsid w:val="00C05A89"/>
    <w:rsid w:val="00C0677F"/>
    <w:rsid w:val="00C06D1D"/>
    <w:rsid w:val="00C0725B"/>
    <w:rsid w:val="00C072D2"/>
    <w:rsid w:val="00C074AC"/>
    <w:rsid w:val="00C074EC"/>
    <w:rsid w:val="00C07CFC"/>
    <w:rsid w:val="00C105CF"/>
    <w:rsid w:val="00C1089F"/>
    <w:rsid w:val="00C109E5"/>
    <w:rsid w:val="00C10AC7"/>
    <w:rsid w:val="00C110B4"/>
    <w:rsid w:val="00C11550"/>
    <w:rsid w:val="00C11C4F"/>
    <w:rsid w:val="00C11E05"/>
    <w:rsid w:val="00C12F60"/>
    <w:rsid w:val="00C130B5"/>
    <w:rsid w:val="00C13A6A"/>
    <w:rsid w:val="00C13CAE"/>
    <w:rsid w:val="00C1431E"/>
    <w:rsid w:val="00C143A9"/>
    <w:rsid w:val="00C1486D"/>
    <w:rsid w:val="00C14BCF"/>
    <w:rsid w:val="00C14C1B"/>
    <w:rsid w:val="00C14F38"/>
    <w:rsid w:val="00C150FD"/>
    <w:rsid w:val="00C154CD"/>
    <w:rsid w:val="00C158EB"/>
    <w:rsid w:val="00C15F15"/>
    <w:rsid w:val="00C1601D"/>
    <w:rsid w:val="00C16354"/>
    <w:rsid w:val="00C1658B"/>
    <w:rsid w:val="00C167DE"/>
    <w:rsid w:val="00C16849"/>
    <w:rsid w:val="00C16BF0"/>
    <w:rsid w:val="00C16FEA"/>
    <w:rsid w:val="00C17185"/>
    <w:rsid w:val="00C172D0"/>
    <w:rsid w:val="00C1784A"/>
    <w:rsid w:val="00C17878"/>
    <w:rsid w:val="00C17993"/>
    <w:rsid w:val="00C17F21"/>
    <w:rsid w:val="00C20008"/>
    <w:rsid w:val="00C20193"/>
    <w:rsid w:val="00C20754"/>
    <w:rsid w:val="00C208D1"/>
    <w:rsid w:val="00C20AB0"/>
    <w:rsid w:val="00C20B22"/>
    <w:rsid w:val="00C212AA"/>
    <w:rsid w:val="00C21340"/>
    <w:rsid w:val="00C2151C"/>
    <w:rsid w:val="00C21933"/>
    <w:rsid w:val="00C221B7"/>
    <w:rsid w:val="00C22434"/>
    <w:rsid w:val="00C2261B"/>
    <w:rsid w:val="00C22663"/>
    <w:rsid w:val="00C22930"/>
    <w:rsid w:val="00C23084"/>
    <w:rsid w:val="00C230BC"/>
    <w:rsid w:val="00C231CC"/>
    <w:rsid w:val="00C23309"/>
    <w:rsid w:val="00C23477"/>
    <w:rsid w:val="00C241BD"/>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B9F"/>
    <w:rsid w:val="00C342A0"/>
    <w:rsid w:val="00C34965"/>
    <w:rsid w:val="00C34C94"/>
    <w:rsid w:val="00C3503E"/>
    <w:rsid w:val="00C3504B"/>
    <w:rsid w:val="00C35796"/>
    <w:rsid w:val="00C359A3"/>
    <w:rsid w:val="00C35F15"/>
    <w:rsid w:val="00C361A3"/>
    <w:rsid w:val="00C36252"/>
    <w:rsid w:val="00C3659A"/>
    <w:rsid w:val="00C36B6B"/>
    <w:rsid w:val="00C36C1E"/>
    <w:rsid w:val="00C36C93"/>
    <w:rsid w:val="00C36E86"/>
    <w:rsid w:val="00C3787A"/>
    <w:rsid w:val="00C3791A"/>
    <w:rsid w:val="00C37DDF"/>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D50"/>
    <w:rsid w:val="00C443A7"/>
    <w:rsid w:val="00C44509"/>
    <w:rsid w:val="00C44825"/>
    <w:rsid w:val="00C44AAB"/>
    <w:rsid w:val="00C44D3E"/>
    <w:rsid w:val="00C45131"/>
    <w:rsid w:val="00C451B2"/>
    <w:rsid w:val="00C4535C"/>
    <w:rsid w:val="00C45770"/>
    <w:rsid w:val="00C45C14"/>
    <w:rsid w:val="00C45C9F"/>
    <w:rsid w:val="00C45D25"/>
    <w:rsid w:val="00C45E91"/>
    <w:rsid w:val="00C4660C"/>
    <w:rsid w:val="00C46881"/>
    <w:rsid w:val="00C46CD2"/>
    <w:rsid w:val="00C46E1D"/>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132"/>
    <w:rsid w:val="00C532FA"/>
    <w:rsid w:val="00C53661"/>
    <w:rsid w:val="00C5379B"/>
    <w:rsid w:val="00C53891"/>
    <w:rsid w:val="00C5416B"/>
    <w:rsid w:val="00C541BE"/>
    <w:rsid w:val="00C54402"/>
    <w:rsid w:val="00C549AE"/>
    <w:rsid w:val="00C54B9F"/>
    <w:rsid w:val="00C54C75"/>
    <w:rsid w:val="00C54EDB"/>
    <w:rsid w:val="00C55A75"/>
    <w:rsid w:val="00C560C6"/>
    <w:rsid w:val="00C56637"/>
    <w:rsid w:val="00C568A3"/>
    <w:rsid w:val="00C569A0"/>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E3"/>
    <w:rsid w:val="00C658BA"/>
    <w:rsid w:val="00C65DFA"/>
    <w:rsid w:val="00C66164"/>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119E"/>
    <w:rsid w:val="00C714A1"/>
    <w:rsid w:val="00C71DD7"/>
    <w:rsid w:val="00C72483"/>
    <w:rsid w:val="00C72663"/>
    <w:rsid w:val="00C72766"/>
    <w:rsid w:val="00C72BD1"/>
    <w:rsid w:val="00C72EFB"/>
    <w:rsid w:val="00C73074"/>
    <w:rsid w:val="00C73430"/>
    <w:rsid w:val="00C735C4"/>
    <w:rsid w:val="00C741A6"/>
    <w:rsid w:val="00C742D9"/>
    <w:rsid w:val="00C74885"/>
    <w:rsid w:val="00C74887"/>
    <w:rsid w:val="00C7495D"/>
    <w:rsid w:val="00C750FA"/>
    <w:rsid w:val="00C751F0"/>
    <w:rsid w:val="00C7541A"/>
    <w:rsid w:val="00C75A54"/>
    <w:rsid w:val="00C75C81"/>
    <w:rsid w:val="00C75C92"/>
    <w:rsid w:val="00C763AA"/>
    <w:rsid w:val="00C7666B"/>
    <w:rsid w:val="00C767EC"/>
    <w:rsid w:val="00C769E2"/>
    <w:rsid w:val="00C77291"/>
    <w:rsid w:val="00C7747B"/>
    <w:rsid w:val="00C776B6"/>
    <w:rsid w:val="00C77703"/>
    <w:rsid w:val="00C7777B"/>
    <w:rsid w:val="00C7789F"/>
    <w:rsid w:val="00C803BA"/>
    <w:rsid w:val="00C807C7"/>
    <w:rsid w:val="00C80BC8"/>
    <w:rsid w:val="00C80ED3"/>
    <w:rsid w:val="00C81676"/>
    <w:rsid w:val="00C8180C"/>
    <w:rsid w:val="00C81A55"/>
    <w:rsid w:val="00C82039"/>
    <w:rsid w:val="00C8226B"/>
    <w:rsid w:val="00C822B6"/>
    <w:rsid w:val="00C823F0"/>
    <w:rsid w:val="00C826E0"/>
    <w:rsid w:val="00C828DF"/>
    <w:rsid w:val="00C82C14"/>
    <w:rsid w:val="00C831AC"/>
    <w:rsid w:val="00C83EE3"/>
    <w:rsid w:val="00C849DD"/>
    <w:rsid w:val="00C84CE4"/>
    <w:rsid w:val="00C84DCC"/>
    <w:rsid w:val="00C84F23"/>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85C"/>
    <w:rsid w:val="00C909E0"/>
    <w:rsid w:val="00C90B55"/>
    <w:rsid w:val="00C90F57"/>
    <w:rsid w:val="00C91066"/>
    <w:rsid w:val="00C910F7"/>
    <w:rsid w:val="00C918D9"/>
    <w:rsid w:val="00C91A23"/>
    <w:rsid w:val="00C92093"/>
    <w:rsid w:val="00C92324"/>
    <w:rsid w:val="00C92394"/>
    <w:rsid w:val="00C927A4"/>
    <w:rsid w:val="00C92822"/>
    <w:rsid w:val="00C92A87"/>
    <w:rsid w:val="00C92C01"/>
    <w:rsid w:val="00C92D60"/>
    <w:rsid w:val="00C932D8"/>
    <w:rsid w:val="00C93578"/>
    <w:rsid w:val="00C93867"/>
    <w:rsid w:val="00C939CE"/>
    <w:rsid w:val="00C93AB0"/>
    <w:rsid w:val="00C93DD0"/>
    <w:rsid w:val="00C93F02"/>
    <w:rsid w:val="00C94C3E"/>
    <w:rsid w:val="00C94D62"/>
    <w:rsid w:val="00C94E36"/>
    <w:rsid w:val="00C95336"/>
    <w:rsid w:val="00C95881"/>
    <w:rsid w:val="00C9589D"/>
    <w:rsid w:val="00C95A0C"/>
    <w:rsid w:val="00C95AE1"/>
    <w:rsid w:val="00C9636B"/>
    <w:rsid w:val="00C97182"/>
    <w:rsid w:val="00C9726B"/>
    <w:rsid w:val="00C97D1C"/>
    <w:rsid w:val="00C97FBB"/>
    <w:rsid w:val="00CA0270"/>
    <w:rsid w:val="00CA0502"/>
    <w:rsid w:val="00CA0AB4"/>
    <w:rsid w:val="00CA1436"/>
    <w:rsid w:val="00CA1F33"/>
    <w:rsid w:val="00CA22C2"/>
    <w:rsid w:val="00CA31D0"/>
    <w:rsid w:val="00CA3479"/>
    <w:rsid w:val="00CA3CEF"/>
    <w:rsid w:val="00CA3E71"/>
    <w:rsid w:val="00CA43CE"/>
    <w:rsid w:val="00CA46A4"/>
    <w:rsid w:val="00CA46B9"/>
    <w:rsid w:val="00CA48D8"/>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72"/>
    <w:rsid w:val="00CB041D"/>
    <w:rsid w:val="00CB0AF4"/>
    <w:rsid w:val="00CB0E86"/>
    <w:rsid w:val="00CB0F65"/>
    <w:rsid w:val="00CB1737"/>
    <w:rsid w:val="00CB1A2B"/>
    <w:rsid w:val="00CB2329"/>
    <w:rsid w:val="00CB288C"/>
    <w:rsid w:val="00CB28B6"/>
    <w:rsid w:val="00CB29B2"/>
    <w:rsid w:val="00CB2EAF"/>
    <w:rsid w:val="00CB2FB4"/>
    <w:rsid w:val="00CB334B"/>
    <w:rsid w:val="00CB33BC"/>
    <w:rsid w:val="00CB3508"/>
    <w:rsid w:val="00CB3602"/>
    <w:rsid w:val="00CB3EEE"/>
    <w:rsid w:val="00CB3F60"/>
    <w:rsid w:val="00CB3F7F"/>
    <w:rsid w:val="00CB3FEF"/>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F39"/>
    <w:rsid w:val="00CC0144"/>
    <w:rsid w:val="00CC0542"/>
    <w:rsid w:val="00CC05B9"/>
    <w:rsid w:val="00CC0C63"/>
    <w:rsid w:val="00CC12F5"/>
    <w:rsid w:val="00CC193F"/>
    <w:rsid w:val="00CC2164"/>
    <w:rsid w:val="00CC2184"/>
    <w:rsid w:val="00CC2332"/>
    <w:rsid w:val="00CC2383"/>
    <w:rsid w:val="00CC24C5"/>
    <w:rsid w:val="00CC24D6"/>
    <w:rsid w:val="00CC2E0F"/>
    <w:rsid w:val="00CC31B7"/>
    <w:rsid w:val="00CC32C4"/>
    <w:rsid w:val="00CC3475"/>
    <w:rsid w:val="00CC3670"/>
    <w:rsid w:val="00CC3701"/>
    <w:rsid w:val="00CC375B"/>
    <w:rsid w:val="00CC384D"/>
    <w:rsid w:val="00CC3954"/>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F2E"/>
    <w:rsid w:val="00CD32DC"/>
    <w:rsid w:val="00CD33AC"/>
    <w:rsid w:val="00CD3F45"/>
    <w:rsid w:val="00CD405B"/>
    <w:rsid w:val="00CD4561"/>
    <w:rsid w:val="00CD47DC"/>
    <w:rsid w:val="00CD4C20"/>
    <w:rsid w:val="00CD4D5E"/>
    <w:rsid w:val="00CD4E29"/>
    <w:rsid w:val="00CD5136"/>
    <w:rsid w:val="00CD54E7"/>
    <w:rsid w:val="00CD5AB8"/>
    <w:rsid w:val="00CD5FC0"/>
    <w:rsid w:val="00CD6279"/>
    <w:rsid w:val="00CD710F"/>
    <w:rsid w:val="00CD71ED"/>
    <w:rsid w:val="00CD744B"/>
    <w:rsid w:val="00CD7B47"/>
    <w:rsid w:val="00CD7CA9"/>
    <w:rsid w:val="00CE0ED7"/>
    <w:rsid w:val="00CE11AB"/>
    <w:rsid w:val="00CE16CD"/>
    <w:rsid w:val="00CE16CE"/>
    <w:rsid w:val="00CE194A"/>
    <w:rsid w:val="00CE1B65"/>
    <w:rsid w:val="00CE1EA3"/>
    <w:rsid w:val="00CE2976"/>
    <w:rsid w:val="00CE2DB8"/>
    <w:rsid w:val="00CE306A"/>
    <w:rsid w:val="00CE34C0"/>
    <w:rsid w:val="00CE40D5"/>
    <w:rsid w:val="00CE429A"/>
    <w:rsid w:val="00CE47D6"/>
    <w:rsid w:val="00CE4A68"/>
    <w:rsid w:val="00CE51B7"/>
    <w:rsid w:val="00CE5608"/>
    <w:rsid w:val="00CE5671"/>
    <w:rsid w:val="00CE5777"/>
    <w:rsid w:val="00CE5C4C"/>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FF5"/>
    <w:rsid w:val="00CF23F9"/>
    <w:rsid w:val="00CF28CD"/>
    <w:rsid w:val="00CF293A"/>
    <w:rsid w:val="00CF3CAA"/>
    <w:rsid w:val="00CF4671"/>
    <w:rsid w:val="00CF4A64"/>
    <w:rsid w:val="00CF4B97"/>
    <w:rsid w:val="00CF527A"/>
    <w:rsid w:val="00CF5333"/>
    <w:rsid w:val="00CF5413"/>
    <w:rsid w:val="00CF5549"/>
    <w:rsid w:val="00CF57A9"/>
    <w:rsid w:val="00CF59D3"/>
    <w:rsid w:val="00CF5A38"/>
    <w:rsid w:val="00CF5B35"/>
    <w:rsid w:val="00CF5FC1"/>
    <w:rsid w:val="00CF6239"/>
    <w:rsid w:val="00CF6639"/>
    <w:rsid w:val="00CF6A84"/>
    <w:rsid w:val="00CF6F5D"/>
    <w:rsid w:val="00CF6FC0"/>
    <w:rsid w:val="00CF73C6"/>
    <w:rsid w:val="00CF787C"/>
    <w:rsid w:val="00D00F11"/>
    <w:rsid w:val="00D0114F"/>
    <w:rsid w:val="00D01735"/>
    <w:rsid w:val="00D01765"/>
    <w:rsid w:val="00D01AB7"/>
    <w:rsid w:val="00D01BD8"/>
    <w:rsid w:val="00D01DAB"/>
    <w:rsid w:val="00D02749"/>
    <w:rsid w:val="00D031C7"/>
    <w:rsid w:val="00D038D5"/>
    <w:rsid w:val="00D03B25"/>
    <w:rsid w:val="00D03B2B"/>
    <w:rsid w:val="00D03E4A"/>
    <w:rsid w:val="00D041F2"/>
    <w:rsid w:val="00D04E36"/>
    <w:rsid w:val="00D04EE1"/>
    <w:rsid w:val="00D05184"/>
    <w:rsid w:val="00D056F5"/>
    <w:rsid w:val="00D0573B"/>
    <w:rsid w:val="00D05BCA"/>
    <w:rsid w:val="00D05CE2"/>
    <w:rsid w:val="00D05F3D"/>
    <w:rsid w:val="00D06127"/>
    <w:rsid w:val="00D06CCC"/>
    <w:rsid w:val="00D06D36"/>
    <w:rsid w:val="00D07968"/>
    <w:rsid w:val="00D102A5"/>
    <w:rsid w:val="00D103D0"/>
    <w:rsid w:val="00D10A32"/>
    <w:rsid w:val="00D10AED"/>
    <w:rsid w:val="00D10BA7"/>
    <w:rsid w:val="00D10DC0"/>
    <w:rsid w:val="00D11030"/>
    <w:rsid w:val="00D1108A"/>
    <w:rsid w:val="00D11709"/>
    <w:rsid w:val="00D11799"/>
    <w:rsid w:val="00D1189A"/>
    <w:rsid w:val="00D11D91"/>
    <w:rsid w:val="00D11E0E"/>
    <w:rsid w:val="00D121A4"/>
    <w:rsid w:val="00D123FE"/>
    <w:rsid w:val="00D135F1"/>
    <w:rsid w:val="00D13AD6"/>
    <w:rsid w:val="00D13C8A"/>
    <w:rsid w:val="00D13CD5"/>
    <w:rsid w:val="00D13F5A"/>
    <w:rsid w:val="00D14229"/>
    <w:rsid w:val="00D14240"/>
    <w:rsid w:val="00D144E4"/>
    <w:rsid w:val="00D1468C"/>
    <w:rsid w:val="00D1469D"/>
    <w:rsid w:val="00D1492B"/>
    <w:rsid w:val="00D14BAD"/>
    <w:rsid w:val="00D14DA3"/>
    <w:rsid w:val="00D151CD"/>
    <w:rsid w:val="00D151FE"/>
    <w:rsid w:val="00D1531D"/>
    <w:rsid w:val="00D159F9"/>
    <w:rsid w:val="00D1612A"/>
    <w:rsid w:val="00D1618A"/>
    <w:rsid w:val="00D164DA"/>
    <w:rsid w:val="00D16DD6"/>
    <w:rsid w:val="00D17246"/>
    <w:rsid w:val="00D17740"/>
    <w:rsid w:val="00D17ACB"/>
    <w:rsid w:val="00D17B42"/>
    <w:rsid w:val="00D17F07"/>
    <w:rsid w:val="00D17F53"/>
    <w:rsid w:val="00D2033D"/>
    <w:rsid w:val="00D20648"/>
    <w:rsid w:val="00D20906"/>
    <w:rsid w:val="00D20C7C"/>
    <w:rsid w:val="00D20DEB"/>
    <w:rsid w:val="00D20F9C"/>
    <w:rsid w:val="00D2102D"/>
    <w:rsid w:val="00D211B4"/>
    <w:rsid w:val="00D214DC"/>
    <w:rsid w:val="00D2165B"/>
    <w:rsid w:val="00D2198A"/>
    <w:rsid w:val="00D21A74"/>
    <w:rsid w:val="00D221DA"/>
    <w:rsid w:val="00D22452"/>
    <w:rsid w:val="00D22638"/>
    <w:rsid w:val="00D22B0C"/>
    <w:rsid w:val="00D233A0"/>
    <w:rsid w:val="00D2342A"/>
    <w:rsid w:val="00D23588"/>
    <w:rsid w:val="00D2383B"/>
    <w:rsid w:val="00D239A7"/>
    <w:rsid w:val="00D23B18"/>
    <w:rsid w:val="00D23C4A"/>
    <w:rsid w:val="00D23C57"/>
    <w:rsid w:val="00D23F36"/>
    <w:rsid w:val="00D244C2"/>
    <w:rsid w:val="00D245A1"/>
    <w:rsid w:val="00D2492A"/>
    <w:rsid w:val="00D24A90"/>
    <w:rsid w:val="00D250AC"/>
    <w:rsid w:val="00D25D8C"/>
    <w:rsid w:val="00D2664A"/>
    <w:rsid w:val="00D26938"/>
    <w:rsid w:val="00D26C7D"/>
    <w:rsid w:val="00D26EB4"/>
    <w:rsid w:val="00D26FF9"/>
    <w:rsid w:val="00D2786F"/>
    <w:rsid w:val="00D3004E"/>
    <w:rsid w:val="00D30B04"/>
    <w:rsid w:val="00D30D13"/>
    <w:rsid w:val="00D30D1F"/>
    <w:rsid w:val="00D30E99"/>
    <w:rsid w:val="00D314C9"/>
    <w:rsid w:val="00D314D6"/>
    <w:rsid w:val="00D316C8"/>
    <w:rsid w:val="00D31924"/>
    <w:rsid w:val="00D31A9A"/>
    <w:rsid w:val="00D31B40"/>
    <w:rsid w:val="00D31C20"/>
    <w:rsid w:val="00D3244E"/>
    <w:rsid w:val="00D32766"/>
    <w:rsid w:val="00D32857"/>
    <w:rsid w:val="00D32907"/>
    <w:rsid w:val="00D329C1"/>
    <w:rsid w:val="00D32B3C"/>
    <w:rsid w:val="00D32D65"/>
    <w:rsid w:val="00D33086"/>
    <w:rsid w:val="00D333E8"/>
    <w:rsid w:val="00D33484"/>
    <w:rsid w:val="00D339D4"/>
    <w:rsid w:val="00D33A2A"/>
    <w:rsid w:val="00D33B0C"/>
    <w:rsid w:val="00D34026"/>
    <w:rsid w:val="00D34A08"/>
    <w:rsid w:val="00D34C0E"/>
    <w:rsid w:val="00D34C6D"/>
    <w:rsid w:val="00D34E61"/>
    <w:rsid w:val="00D35192"/>
    <w:rsid w:val="00D35570"/>
    <w:rsid w:val="00D35C5F"/>
    <w:rsid w:val="00D35ED5"/>
    <w:rsid w:val="00D3633F"/>
    <w:rsid w:val="00D36773"/>
    <w:rsid w:val="00D370F1"/>
    <w:rsid w:val="00D3792D"/>
    <w:rsid w:val="00D37C29"/>
    <w:rsid w:val="00D37E76"/>
    <w:rsid w:val="00D40058"/>
    <w:rsid w:val="00D4080F"/>
    <w:rsid w:val="00D40922"/>
    <w:rsid w:val="00D40FBB"/>
    <w:rsid w:val="00D40FEC"/>
    <w:rsid w:val="00D40FF0"/>
    <w:rsid w:val="00D41311"/>
    <w:rsid w:val="00D41701"/>
    <w:rsid w:val="00D41710"/>
    <w:rsid w:val="00D41761"/>
    <w:rsid w:val="00D41A92"/>
    <w:rsid w:val="00D435F7"/>
    <w:rsid w:val="00D4421B"/>
    <w:rsid w:val="00D445BE"/>
    <w:rsid w:val="00D448AE"/>
    <w:rsid w:val="00D44E0B"/>
    <w:rsid w:val="00D450B1"/>
    <w:rsid w:val="00D452FD"/>
    <w:rsid w:val="00D45748"/>
    <w:rsid w:val="00D45F75"/>
    <w:rsid w:val="00D4610F"/>
    <w:rsid w:val="00D4656B"/>
    <w:rsid w:val="00D46A34"/>
    <w:rsid w:val="00D46E44"/>
    <w:rsid w:val="00D47210"/>
    <w:rsid w:val="00D47658"/>
    <w:rsid w:val="00D47711"/>
    <w:rsid w:val="00D47734"/>
    <w:rsid w:val="00D47C71"/>
    <w:rsid w:val="00D501F0"/>
    <w:rsid w:val="00D508DC"/>
    <w:rsid w:val="00D50E5A"/>
    <w:rsid w:val="00D5106A"/>
    <w:rsid w:val="00D510AE"/>
    <w:rsid w:val="00D51184"/>
    <w:rsid w:val="00D51729"/>
    <w:rsid w:val="00D51783"/>
    <w:rsid w:val="00D51A4E"/>
    <w:rsid w:val="00D51DAA"/>
    <w:rsid w:val="00D527FC"/>
    <w:rsid w:val="00D52A93"/>
    <w:rsid w:val="00D52AC8"/>
    <w:rsid w:val="00D52B20"/>
    <w:rsid w:val="00D52B93"/>
    <w:rsid w:val="00D52D7C"/>
    <w:rsid w:val="00D533D2"/>
    <w:rsid w:val="00D535E5"/>
    <w:rsid w:val="00D538C6"/>
    <w:rsid w:val="00D53F28"/>
    <w:rsid w:val="00D54115"/>
    <w:rsid w:val="00D54421"/>
    <w:rsid w:val="00D545DE"/>
    <w:rsid w:val="00D55377"/>
    <w:rsid w:val="00D556C7"/>
    <w:rsid w:val="00D560E3"/>
    <w:rsid w:val="00D5629D"/>
    <w:rsid w:val="00D563A6"/>
    <w:rsid w:val="00D56480"/>
    <w:rsid w:val="00D576E6"/>
    <w:rsid w:val="00D578DD"/>
    <w:rsid w:val="00D57B94"/>
    <w:rsid w:val="00D57E73"/>
    <w:rsid w:val="00D57EF9"/>
    <w:rsid w:val="00D6068C"/>
    <w:rsid w:val="00D60932"/>
    <w:rsid w:val="00D60B7E"/>
    <w:rsid w:val="00D60F85"/>
    <w:rsid w:val="00D60FBD"/>
    <w:rsid w:val="00D610F0"/>
    <w:rsid w:val="00D611F2"/>
    <w:rsid w:val="00D61751"/>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606"/>
    <w:rsid w:val="00D73C15"/>
    <w:rsid w:val="00D741B3"/>
    <w:rsid w:val="00D741E0"/>
    <w:rsid w:val="00D74269"/>
    <w:rsid w:val="00D744A9"/>
    <w:rsid w:val="00D75726"/>
    <w:rsid w:val="00D75BAD"/>
    <w:rsid w:val="00D75D45"/>
    <w:rsid w:val="00D76107"/>
    <w:rsid w:val="00D7662C"/>
    <w:rsid w:val="00D76A05"/>
    <w:rsid w:val="00D76C08"/>
    <w:rsid w:val="00D76DA1"/>
    <w:rsid w:val="00D7702B"/>
    <w:rsid w:val="00D772A7"/>
    <w:rsid w:val="00D778EF"/>
    <w:rsid w:val="00D77A03"/>
    <w:rsid w:val="00D77ED1"/>
    <w:rsid w:val="00D801EA"/>
    <w:rsid w:val="00D8036B"/>
    <w:rsid w:val="00D804E2"/>
    <w:rsid w:val="00D80889"/>
    <w:rsid w:val="00D81003"/>
    <w:rsid w:val="00D815DC"/>
    <w:rsid w:val="00D81628"/>
    <w:rsid w:val="00D8183D"/>
    <w:rsid w:val="00D8185F"/>
    <w:rsid w:val="00D81B16"/>
    <w:rsid w:val="00D81B2A"/>
    <w:rsid w:val="00D81F86"/>
    <w:rsid w:val="00D8248E"/>
    <w:rsid w:val="00D83661"/>
    <w:rsid w:val="00D8382D"/>
    <w:rsid w:val="00D83E7B"/>
    <w:rsid w:val="00D84000"/>
    <w:rsid w:val="00D84E69"/>
    <w:rsid w:val="00D853DD"/>
    <w:rsid w:val="00D8547A"/>
    <w:rsid w:val="00D85C37"/>
    <w:rsid w:val="00D85C3B"/>
    <w:rsid w:val="00D86322"/>
    <w:rsid w:val="00D863E9"/>
    <w:rsid w:val="00D8654A"/>
    <w:rsid w:val="00D86B5C"/>
    <w:rsid w:val="00D87291"/>
    <w:rsid w:val="00D8750C"/>
    <w:rsid w:val="00D87751"/>
    <w:rsid w:val="00D87906"/>
    <w:rsid w:val="00D90287"/>
    <w:rsid w:val="00D903BB"/>
    <w:rsid w:val="00D908EF"/>
    <w:rsid w:val="00D9098F"/>
    <w:rsid w:val="00D90C95"/>
    <w:rsid w:val="00D90CEE"/>
    <w:rsid w:val="00D90E40"/>
    <w:rsid w:val="00D9114F"/>
    <w:rsid w:val="00D913EB"/>
    <w:rsid w:val="00D91679"/>
    <w:rsid w:val="00D91C2C"/>
    <w:rsid w:val="00D92010"/>
    <w:rsid w:val="00D9246C"/>
    <w:rsid w:val="00D924C0"/>
    <w:rsid w:val="00D929D4"/>
    <w:rsid w:val="00D92A60"/>
    <w:rsid w:val="00D92FAF"/>
    <w:rsid w:val="00D9337C"/>
    <w:rsid w:val="00D93675"/>
    <w:rsid w:val="00D93A03"/>
    <w:rsid w:val="00D93F39"/>
    <w:rsid w:val="00D940E2"/>
    <w:rsid w:val="00D942E0"/>
    <w:rsid w:val="00D9431A"/>
    <w:rsid w:val="00D946A7"/>
    <w:rsid w:val="00D94947"/>
    <w:rsid w:val="00D94E46"/>
    <w:rsid w:val="00D9511C"/>
    <w:rsid w:val="00D95421"/>
    <w:rsid w:val="00D9542C"/>
    <w:rsid w:val="00D95A66"/>
    <w:rsid w:val="00D95CC8"/>
    <w:rsid w:val="00D95F6F"/>
    <w:rsid w:val="00D96892"/>
    <w:rsid w:val="00D9695A"/>
    <w:rsid w:val="00D9716D"/>
    <w:rsid w:val="00D977A0"/>
    <w:rsid w:val="00D979FC"/>
    <w:rsid w:val="00D97C79"/>
    <w:rsid w:val="00D97FE1"/>
    <w:rsid w:val="00DA03E8"/>
    <w:rsid w:val="00DA0477"/>
    <w:rsid w:val="00DA04F7"/>
    <w:rsid w:val="00DA0A4A"/>
    <w:rsid w:val="00DA0A8E"/>
    <w:rsid w:val="00DA0B02"/>
    <w:rsid w:val="00DA0B31"/>
    <w:rsid w:val="00DA1584"/>
    <w:rsid w:val="00DA189B"/>
    <w:rsid w:val="00DA1CA2"/>
    <w:rsid w:val="00DA1E21"/>
    <w:rsid w:val="00DA296C"/>
    <w:rsid w:val="00DA373F"/>
    <w:rsid w:val="00DA393F"/>
    <w:rsid w:val="00DA3979"/>
    <w:rsid w:val="00DA39FE"/>
    <w:rsid w:val="00DA3C14"/>
    <w:rsid w:val="00DA3F4A"/>
    <w:rsid w:val="00DA43D0"/>
    <w:rsid w:val="00DA4979"/>
    <w:rsid w:val="00DA4A91"/>
    <w:rsid w:val="00DA5044"/>
    <w:rsid w:val="00DA50C1"/>
    <w:rsid w:val="00DA5F3B"/>
    <w:rsid w:val="00DA6164"/>
    <w:rsid w:val="00DA62D4"/>
    <w:rsid w:val="00DA638B"/>
    <w:rsid w:val="00DA642F"/>
    <w:rsid w:val="00DA6631"/>
    <w:rsid w:val="00DA6783"/>
    <w:rsid w:val="00DA740A"/>
    <w:rsid w:val="00DA7D01"/>
    <w:rsid w:val="00DB037B"/>
    <w:rsid w:val="00DB0B74"/>
    <w:rsid w:val="00DB0ED8"/>
    <w:rsid w:val="00DB1D3A"/>
    <w:rsid w:val="00DB1E36"/>
    <w:rsid w:val="00DB238F"/>
    <w:rsid w:val="00DB274F"/>
    <w:rsid w:val="00DB29BF"/>
    <w:rsid w:val="00DB314F"/>
    <w:rsid w:val="00DB319B"/>
    <w:rsid w:val="00DB33AA"/>
    <w:rsid w:val="00DB38C3"/>
    <w:rsid w:val="00DB3F94"/>
    <w:rsid w:val="00DB4272"/>
    <w:rsid w:val="00DB443E"/>
    <w:rsid w:val="00DB4537"/>
    <w:rsid w:val="00DB46EB"/>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9E0"/>
    <w:rsid w:val="00DC1DAA"/>
    <w:rsid w:val="00DC27EC"/>
    <w:rsid w:val="00DC2F0F"/>
    <w:rsid w:val="00DC35C0"/>
    <w:rsid w:val="00DC407A"/>
    <w:rsid w:val="00DC430B"/>
    <w:rsid w:val="00DC43C8"/>
    <w:rsid w:val="00DC45DB"/>
    <w:rsid w:val="00DC465A"/>
    <w:rsid w:val="00DC472F"/>
    <w:rsid w:val="00DC4AF9"/>
    <w:rsid w:val="00DC4C8A"/>
    <w:rsid w:val="00DC50F1"/>
    <w:rsid w:val="00DC52AB"/>
    <w:rsid w:val="00DC5478"/>
    <w:rsid w:val="00DC56A9"/>
    <w:rsid w:val="00DC57AF"/>
    <w:rsid w:val="00DC5899"/>
    <w:rsid w:val="00DC5C15"/>
    <w:rsid w:val="00DC5D4C"/>
    <w:rsid w:val="00DC641F"/>
    <w:rsid w:val="00DC6497"/>
    <w:rsid w:val="00DC66EB"/>
    <w:rsid w:val="00DC673D"/>
    <w:rsid w:val="00DC68EA"/>
    <w:rsid w:val="00DC6933"/>
    <w:rsid w:val="00DC6A41"/>
    <w:rsid w:val="00DC6CE3"/>
    <w:rsid w:val="00DC6FA3"/>
    <w:rsid w:val="00DC725A"/>
    <w:rsid w:val="00DC756A"/>
    <w:rsid w:val="00DC79BF"/>
    <w:rsid w:val="00DC7B18"/>
    <w:rsid w:val="00DC7B60"/>
    <w:rsid w:val="00DC7CDC"/>
    <w:rsid w:val="00DC7D2B"/>
    <w:rsid w:val="00DD00BD"/>
    <w:rsid w:val="00DD0129"/>
    <w:rsid w:val="00DD043F"/>
    <w:rsid w:val="00DD0615"/>
    <w:rsid w:val="00DD06F7"/>
    <w:rsid w:val="00DD0B46"/>
    <w:rsid w:val="00DD0C9A"/>
    <w:rsid w:val="00DD0E10"/>
    <w:rsid w:val="00DD0EB4"/>
    <w:rsid w:val="00DD0F56"/>
    <w:rsid w:val="00DD1744"/>
    <w:rsid w:val="00DD19F7"/>
    <w:rsid w:val="00DD1C04"/>
    <w:rsid w:val="00DD1D67"/>
    <w:rsid w:val="00DD208E"/>
    <w:rsid w:val="00DD21F0"/>
    <w:rsid w:val="00DD26CE"/>
    <w:rsid w:val="00DD279D"/>
    <w:rsid w:val="00DD2A4E"/>
    <w:rsid w:val="00DD2FBD"/>
    <w:rsid w:val="00DD306F"/>
    <w:rsid w:val="00DD30F3"/>
    <w:rsid w:val="00DD3274"/>
    <w:rsid w:val="00DD3AC4"/>
    <w:rsid w:val="00DD4275"/>
    <w:rsid w:val="00DD4506"/>
    <w:rsid w:val="00DD4BA6"/>
    <w:rsid w:val="00DD5035"/>
    <w:rsid w:val="00DD5708"/>
    <w:rsid w:val="00DD5862"/>
    <w:rsid w:val="00DD649C"/>
    <w:rsid w:val="00DD65B5"/>
    <w:rsid w:val="00DD69D1"/>
    <w:rsid w:val="00DD6B5A"/>
    <w:rsid w:val="00DD70CC"/>
    <w:rsid w:val="00DD72BB"/>
    <w:rsid w:val="00DD79E3"/>
    <w:rsid w:val="00DD79F5"/>
    <w:rsid w:val="00DD7ACF"/>
    <w:rsid w:val="00DE0141"/>
    <w:rsid w:val="00DE0251"/>
    <w:rsid w:val="00DE04FD"/>
    <w:rsid w:val="00DE05FC"/>
    <w:rsid w:val="00DE0E76"/>
    <w:rsid w:val="00DE1226"/>
    <w:rsid w:val="00DE15EA"/>
    <w:rsid w:val="00DE18E9"/>
    <w:rsid w:val="00DE19CA"/>
    <w:rsid w:val="00DE1C0A"/>
    <w:rsid w:val="00DE2668"/>
    <w:rsid w:val="00DE26C6"/>
    <w:rsid w:val="00DE2AB6"/>
    <w:rsid w:val="00DE2EF9"/>
    <w:rsid w:val="00DE3467"/>
    <w:rsid w:val="00DE366E"/>
    <w:rsid w:val="00DE3941"/>
    <w:rsid w:val="00DE3DF2"/>
    <w:rsid w:val="00DE417C"/>
    <w:rsid w:val="00DE4BCA"/>
    <w:rsid w:val="00DE5055"/>
    <w:rsid w:val="00DE5715"/>
    <w:rsid w:val="00DE57D9"/>
    <w:rsid w:val="00DE684C"/>
    <w:rsid w:val="00DE68B7"/>
    <w:rsid w:val="00DE7002"/>
    <w:rsid w:val="00DE70D7"/>
    <w:rsid w:val="00DE70F9"/>
    <w:rsid w:val="00DE72D3"/>
    <w:rsid w:val="00DE748E"/>
    <w:rsid w:val="00DE76AE"/>
    <w:rsid w:val="00DE783B"/>
    <w:rsid w:val="00DE7EDA"/>
    <w:rsid w:val="00DE7FED"/>
    <w:rsid w:val="00DF073D"/>
    <w:rsid w:val="00DF1001"/>
    <w:rsid w:val="00DF12C8"/>
    <w:rsid w:val="00DF1428"/>
    <w:rsid w:val="00DF202F"/>
    <w:rsid w:val="00DF2B91"/>
    <w:rsid w:val="00DF2C58"/>
    <w:rsid w:val="00DF31D1"/>
    <w:rsid w:val="00DF34CE"/>
    <w:rsid w:val="00DF37A2"/>
    <w:rsid w:val="00DF3C80"/>
    <w:rsid w:val="00DF47B4"/>
    <w:rsid w:val="00DF4B89"/>
    <w:rsid w:val="00DF4CE6"/>
    <w:rsid w:val="00DF4E73"/>
    <w:rsid w:val="00DF4EBA"/>
    <w:rsid w:val="00DF56C5"/>
    <w:rsid w:val="00DF5BAA"/>
    <w:rsid w:val="00DF5E8B"/>
    <w:rsid w:val="00DF5EA0"/>
    <w:rsid w:val="00DF609D"/>
    <w:rsid w:val="00DF67CE"/>
    <w:rsid w:val="00DF6DA8"/>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FA1"/>
    <w:rsid w:val="00E02FB1"/>
    <w:rsid w:val="00E035C2"/>
    <w:rsid w:val="00E0399D"/>
    <w:rsid w:val="00E04520"/>
    <w:rsid w:val="00E04A7F"/>
    <w:rsid w:val="00E05367"/>
    <w:rsid w:val="00E05AF5"/>
    <w:rsid w:val="00E05C66"/>
    <w:rsid w:val="00E062C8"/>
    <w:rsid w:val="00E069F4"/>
    <w:rsid w:val="00E06C62"/>
    <w:rsid w:val="00E07441"/>
    <w:rsid w:val="00E07DAD"/>
    <w:rsid w:val="00E1052A"/>
    <w:rsid w:val="00E10890"/>
    <w:rsid w:val="00E109F1"/>
    <w:rsid w:val="00E10F57"/>
    <w:rsid w:val="00E11191"/>
    <w:rsid w:val="00E11C5F"/>
    <w:rsid w:val="00E1225A"/>
    <w:rsid w:val="00E1244A"/>
    <w:rsid w:val="00E12630"/>
    <w:rsid w:val="00E12A55"/>
    <w:rsid w:val="00E12A70"/>
    <w:rsid w:val="00E12B01"/>
    <w:rsid w:val="00E12EF6"/>
    <w:rsid w:val="00E12F5D"/>
    <w:rsid w:val="00E13429"/>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D9"/>
    <w:rsid w:val="00E16FB6"/>
    <w:rsid w:val="00E170F0"/>
    <w:rsid w:val="00E177EE"/>
    <w:rsid w:val="00E2018B"/>
    <w:rsid w:val="00E2081C"/>
    <w:rsid w:val="00E212E9"/>
    <w:rsid w:val="00E213C6"/>
    <w:rsid w:val="00E2142D"/>
    <w:rsid w:val="00E21607"/>
    <w:rsid w:val="00E21693"/>
    <w:rsid w:val="00E217D9"/>
    <w:rsid w:val="00E21A58"/>
    <w:rsid w:val="00E21AD1"/>
    <w:rsid w:val="00E21ECD"/>
    <w:rsid w:val="00E2246F"/>
    <w:rsid w:val="00E2327D"/>
    <w:rsid w:val="00E237E8"/>
    <w:rsid w:val="00E23E90"/>
    <w:rsid w:val="00E24813"/>
    <w:rsid w:val="00E24A45"/>
    <w:rsid w:val="00E24D22"/>
    <w:rsid w:val="00E252EA"/>
    <w:rsid w:val="00E25551"/>
    <w:rsid w:val="00E2557B"/>
    <w:rsid w:val="00E25863"/>
    <w:rsid w:val="00E25C1D"/>
    <w:rsid w:val="00E25E49"/>
    <w:rsid w:val="00E26626"/>
    <w:rsid w:val="00E268CC"/>
    <w:rsid w:val="00E26D25"/>
    <w:rsid w:val="00E270DE"/>
    <w:rsid w:val="00E27562"/>
    <w:rsid w:val="00E27D1C"/>
    <w:rsid w:val="00E27ECF"/>
    <w:rsid w:val="00E27F57"/>
    <w:rsid w:val="00E3050F"/>
    <w:rsid w:val="00E30F53"/>
    <w:rsid w:val="00E312AC"/>
    <w:rsid w:val="00E319B3"/>
    <w:rsid w:val="00E31E68"/>
    <w:rsid w:val="00E31FF3"/>
    <w:rsid w:val="00E32689"/>
    <w:rsid w:val="00E327D1"/>
    <w:rsid w:val="00E32C04"/>
    <w:rsid w:val="00E32C40"/>
    <w:rsid w:val="00E32E67"/>
    <w:rsid w:val="00E32EED"/>
    <w:rsid w:val="00E337DA"/>
    <w:rsid w:val="00E33C43"/>
    <w:rsid w:val="00E33E16"/>
    <w:rsid w:val="00E33F4C"/>
    <w:rsid w:val="00E34C0A"/>
    <w:rsid w:val="00E34F94"/>
    <w:rsid w:val="00E351E9"/>
    <w:rsid w:val="00E35B43"/>
    <w:rsid w:val="00E360A0"/>
    <w:rsid w:val="00E363D9"/>
    <w:rsid w:val="00E36580"/>
    <w:rsid w:val="00E36706"/>
    <w:rsid w:val="00E369AC"/>
    <w:rsid w:val="00E36C9D"/>
    <w:rsid w:val="00E36CC4"/>
    <w:rsid w:val="00E36E9B"/>
    <w:rsid w:val="00E36F21"/>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C52"/>
    <w:rsid w:val="00E42F9C"/>
    <w:rsid w:val="00E433E7"/>
    <w:rsid w:val="00E433FB"/>
    <w:rsid w:val="00E43666"/>
    <w:rsid w:val="00E4388B"/>
    <w:rsid w:val="00E43915"/>
    <w:rsid w:val="00E439CA"/>
    <w:rsid w:val="00E43A36"/>
    <w:rsid w:val="00E43F28"/>
    <w:rsid w:val="00E4464B"/>
    <w:rsid w:val="00E44E46"/>
    <w:rsid w:val="00E451B7"/>
    <w:rsid w:val="00E45226"/>
    <w:rsid w:val="00E454F4"/>
    <w:rsid w:val="00E45983"/>
    <w:rsid w:val="00E45B37"/>
    <w:rsid w:val="00E4636F"/>
    <w:rsid w:val="00E465E2"/>
    <w:rsid w:val="00E4685F"/>
    <w:rsid w:val="00E468BC"/>
    <w:rsid w:val="00E46D07"/>
    <w:rsid w:val="00E470EA"/>
    <w:rsid w:val="00E471CC"/>
    <w:rsid w:val="00E47663"/>
    <w:rsid w:val="00E47C92"/>
    <w:rsid w:val="00E47F52"/>
    <w:rsid w:val="00E47F5E"/>
    <w:rsid w:val="00E504EE"/>
    <w:rsid w:val="00E50896"/>
    <w:rsid w:val="00E51218"/>
    <w:rsid w:val="00E5150E"/>
    <w:rsid w:val="00E51906"/>
    <w:rsid w:val="00E52C1F"/>
    <w:rsid w:val="00E52C5D"/>
    <w:rsid w:val="00E52F04"/>
    <w:rsid w:val="00E53C24"/>
    <w:rsid w:val="00E5428D"/>
    <w:rsid w:val="00E54294"/>
    <w:rsid w:val="00E54778"/>
    <w:rsid w:val="00E547AB"/>
    <w:rsid w:val="00E54CD9"/>
    <w:rsid w:val="00E54D74"/>
    <w:rsid w:val="00E55093"/>
    <w:rsid w:val="00E550B3"/>
    <w:rsid w:val="00E551E7"/>
    <w:rsid w:val="00E55405"/>
    <w:rsid w:val="00E555C1"/>
    <w:rsid w:val="00E55BCF"/>
    <w:rsid w:val="00E55F7E"/>
    <w:rsid w:val="00E56229"/>
    <w:rsid w:val="00E562AF"/>
    <w:rsid w:val="00E56441"/>
    <w:rsid w:val="00E566AD"/>
    <w:rsid w:val="00E56F7F"/>
    <w:rsid w:val="00E57082"/>
    <w:rsid w:val="00E57A37"/>
    <w:rsid w:val="00E57ACC"/>
    <w:rsid w:val="00E57BD5"/>
    <w:rsid w:val="00E57E17"/>
    <w:rsid w:val="00E60095"/>
    <w:rsid w:val="00E6051B"/>
    <w:rsid w:val="00E605C8"/>
    <w:rsid w:val="00E612BF"/>
    <w:rsid w:val="00E61756"/>
    <w:rsid w:val="00E61963"/>
    <w:rsid w:val="00E620AF"/>
    <w:rsid w:val="00E62262"/>
    <w:rsid w:val="00E623CC"/>
    <w:rsid w:val="00E62403"/>
    <w:rsid w:val="00E62B41"/>
    <w:rsid w:val="00E62C3D"/>
    <w:rsid w:val="00E62E28"/>
    <w:rsid w:val="00E630EC"/>
    <w:rsid w:val="00E6352B"/>
    <w:rsid w:val="00E635D2"/>
    <w:rsid w:val="00E63716"/>
    <w:rsid w:val="00E637E5"/>
    <w:rsid w:val="00E63A6D"/>
    <w:rsid w:val="00E63BE0"/>
    <w:rsid w:val="00E63C2B"/>
    <w:rsid w:val="00E64B08"/>
    <w:rsid w:val="00E64D74"/>
    <w:rsid w:val="00E64E27"/>
    <w:rsid w:val="00E65437"/>
    <w:rsid w:val="00E656A7"/>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8EA"/>
    <w:rsid w:val="00E7190A"/>
    <w:rsid w:val="00E71C5A"/>
    <w:rsid w:val="00E724EB"/>
    <w:rsid w:val="00E728A2"/>
    <w:rsid w:val="00E72CC5"/>
    <w:rsid w:val="00E72EC8"/>
    <w:rsid w:val="00E7309F"/>
    <w:rsid w:val="00E731CD"/>
    <w:rsid w:val="00E734B2"/>
    <w:rsid w:val="00E73589"/>
    <w:rsid w:val="00E73C55"/>
    <w:rsid w:val="00E7456F"/>
    <w:rsid w:val="00E7460B"/>
    <w:rsid w:val="00E74E8D"/>
    <w:rsid w:val="00E75131"/>
    <w:rsid w:val="00E751EF"/>
    <w:rsid w:val="00E754C4"/>
    <w:rsid w:val="00E75570"/>
    <w:rsid w:val="00E757D7"/>
    <w:rsid w:val="00E757E2"/>
    <w:rsid w:val="00E75ADD"/>
    <w:rsid w:val="00E75DBB"/>
    <w:rsid w:val="00E76127"/>
    <w:rsid w:val="00E76305"/>
    <w:rsid w:val="00E7665A"/>
    <w:rsid w:val="00E767B0"/>
    <w:rsid w:val="00E76826"/>
    <w:rsid w:val="00E768C4"/>
    <w:rsid w:val="00E76A36"/>
    <w:rsid w:val="00E76DF2"/>
    <w:rsid w:val="00E77052"/>
    <w:rsid w:val="00E77425"/>
    <w:rsid w:val="00E779E3"/>
    <w:rsid w:val="00E77C8F"/>
    <w:rsid w:val="00E80138"/>
    <w:rsid w:val="00E802B7"/>
    <w:rsid w:val="00E80363"/>
    <w:rsid w:val="00E809F5"/>
    <w:rsid w:val="00E815FB"/>
    <w:rsid w:val="00E8232A"/>
    <w:rsid w:val="00E8274C"/>
    <w:rsid w:val="00E82867"/>
    <w:rsid w:val="00E82979"/>
    <w:rsid w:val="00E82A2B"/>
    <w:rsid w:val="00E82EA4"/>
    <w:rsid w:val="00E83212"/>
    <w:rsid w:val="00E83794"/>
    <w:rsid w:val="00E83C29"/>
    <w:rsid w:val="00E83CB0"/>
    <w:rsid w:val="00E83CE4"/>
    <w:rsid w:val="00E8400D"/>
    <w:rsid w:val="00E84721"/>
    <w:rsid w:val="00E84BF0"/>
    <w:rsid w:val="00E858A8"/>
    <w:rsid w:val="00E85A56"/>
    <w:rsid w:val="00E863A1"/>
    <w:rsid w:val="00E86707"/>
    <w:rsid w:val="00E86839"/>
    <w:rsid w:val="00E86A23"/>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310B"/>
    <w:rsid w:val="00E93BB6"/>
    <w:rsid w:val="00E93D76"/>
    <w:rsid w:val="00E93E2F"/>
    <w:rsid w:val="00E94108"/>
    <w:rsid w:val="00E94795"/>
    <w:rsid w:val="00E9498C"/>
    <w:rsid w:val="00E94D20"/>
    <w:rsid w:val="00E94F4D"/>
    <w:rsid w:val="00E95130"/>
    <w:rsid w:val="00E95255"/>
    <w:rsid w:val="00E9570E"/>
    <w:rsid w:val="00E95824"/>
    <w:rsid w:val="00E958AB"/>
    <w:rsid w:val="00E95ADC"/>
    <w:rsid w:val="00E95B98"/>
    <w:rsid w:val="00E964EC"/>
    <w:rsid w:val="00E96508"/>
    <w:rsid w:val="00E96783"/>
    <w:rsid w:val="00E96E6B"/>
    <w:rsid w:val="00E96EE3"/>
    <w:rsid w:val="00E96F97"/>
    <w:rsid w:val="00E970F7"/>
    <w:rsid w:val="00E975B0"/>
    <w:rsid w:val="00E97720"/>
    <w:rsid w:val="00E9791C"/>
    <w:rsid w:val="00EA0749"/>
    <w:rsid w:val="00EA0AF7"/>
    <w:rsid w:val="00EA0BE1"/>
    <w:rsid w:val="00EA108C"/>
    <w:rsid w:val="00EA136A"/>
    <w:rsid w:val="00EA162D"/>
    <w:rsid w:val="00EA1649"/>
    <w:rsid w:val="00EA1653"/>
    <w:rsid w:val="00EA1E7D"/>
    <w:rsid w:val="00EA2295"/>
    <w:rsid w:val="00EA22DA"/>
    <w:rsid w:val="00EA3093"/>
    <w:rsid w:val="00EA32DC"/>
    <w:rsid w:val="00EA336E"/>
    <w:rsid w:val="00EA34F0"/>
    <w:rsid w:val="00EA41C0"/>
    <w:rsid w:val="00EA454B"/>
    <w:rsid w:val="00EA4837"/>
    <w:rsid w:val="00EA4861"/>
    <w:rsid w:val="00EA48D3"/>
    <w:rsid w:val="00EA49B3"/>
    <w:rsid w:val="00EA4B70"/>
    <w:rsid w:val="00EA4C9F"/>
    <w:rsid w:val="00EA4D06"/>
    <w:rsid w:val="00EA4D19"/>
    <w:rsid w:val="00EA51B8"/>
    <w:rsid w:val="00EA54E5"/>
    <w:rsid w:val="00EA5AC6"/>
    <w:rsid w:val="00EA645D"/>
    <w:rsid w:val="00EA6650"/>
    <w:rsid w:val="00EA6C91"/>
    <w:rsid w:val="00EA6CA6"/>
    <w:rsid w:val="00EA6CAE"/>
    <w:rsid w:val="00EA717D"/>
    <w:rsid w:val="00EA7319"/>
    <w:rsid w:val="00EA779F"/>
    <w:rsid w:val="00EB08FB"/>
    <w:rsid w:val="00EB0D40"/>
    <w:rsid w:val="00EB1281"/>
    <w:rsid w:val="00EB22A6"/>
    <w:rsid w:val="00EB260E"/>
    <w:rsid w:val="00EB26B6"/>
    <w:rsid w:val="00EB2A87"/>
    <w:rsid w:val="00EB2EAA"/>
    <w:rsid w:val="00EB2F30"/>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93B"/>
    <w:rsid w:val="00EB4BB3"/>
    <w:rsid w:val="00EB4BB6"/>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1113"/>
    <w:rsid w:val="00EC11D0"/>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D7"/>
    <w:rsid w:val="00EC3A6A"/>
    <w:rsid w:val="00EC3F98"/>
    <w:rsid w:val="00EC40D2"/>
    <w:rsid w:val="00EC4228"/>
    <w:rsid w:val="00EC4580"/>
    <w:rsid w:val="00EC46E5"/>
    <w:rsid w:val="00EC47C9"/>
    <w:rsid w:val="00EC49F8"/>
    <w:rsid w:val="00EC4ABF"/>
    <w:rsid w:val="00EC4F2D"/>
    <w:rsid w:val="00EC5103"/>
    <w:rsid w:val="00EC5530"/>
    <w:rsid w:val="00EC5F55"/>
    <w:rsid w:val="00EC6745"/>
    <w:rsid w:val="00EC681D"/>
    <w:rsid w:val="00EC6C33"/>
    <w:rsid w:val="00EC727C"/>
    <w:rsid w:val="00EC7361"/>
    <w:rsid w:val="00EC7561"/>
    <w:rsid w:val="00EC7CE8"/>
    <w:rsid w:val="00ED01CD"/>
    <w:rsid w:val="00ED07EC"/>
    <w:rsid w:val="00ED0EF0"/>
    <w:rsid w:val="00ED0F0E"/>
    <w:rsid w:val="00ED0F36"/>
    <w:rsid w:val="00ED1251"/>
    <w:rsid w:val="00ED12B3"/>
    <w:rsid w:val="00ED1511"/>
    <w:rsid w:val="00ED15EA"/>
    <w:rsid w:val="00ED1632"/>
    <w:rsid w:val="00ED1D41"/>
    <w:rsid w:val="00ED2010"/>
    <w:rsid w:val="00ED237F"/>
    <w:rsid w:val="00ED24D0"/>
    <w:rsid w:val="00ED26AB"/>
    <w:rsid w:val="00ED29EE"/>
    <w:rsid w:val="00ED2BE5"/>
    <w:rsid w:val="00ED3296"/>
    <w:rsid w:val="00ED3901"/>
    <w:rsid w:val="00ED3BDE"/>
    <w:rsid w:val="00ED3DB8"/>
    <w:rsid w:val="00ED3E0E"/>
    <w:rsid w:val="00ED3E61"/>
    <w:rsid w:val="00ED435C"/>
    <w:rsid w:val="00ED51B1"/>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12EB"/>
    <w:rsid w:val="00EE196B"/>
    <w:rsid w:val="00EE1BB8"/>
    <w:rsid w:val="00EE2066"/>
    <w:rsid w:val="00EE26DF"/>
    <w:rsid w:val="00EE2B48"/>
    <w:rsid w:val="00EE2C67"/>
    <w:rsid w:val="00EE3602"/>
    <w:rsid w:val="00EE39CE"/>
    <w:rsid w:val="00EE3A27"/>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BF0"/>
    <w:rsid w:val="00EF1063"/>
    <w:rsid w:val="00EF1617"/>
    <w:rsid w:val="00EF16B0"/>
    <w:rsid w:val="00EF174C"/>
    <w:rsid w:val="00EF1B0E"/>
    <w:rsid w:val="00EF1DCB"/>
    <w:rsid w:val="00EF1DF6"/>
    <w:rsid w:val="00EF1E76"/>
    <w:rsid w:val="00EF267F"/>
    <w:rsid w:val="00EF2696"/>
    <w:rsid w:val="00EF271A"/>
    <w:rsid w:val="00EF28F3"/>
    <w:rsid w:val="00EF2ECE"/>
    <w:rsid w:val="00EF3DD9"/>
    <w:rsid w:val="00EF3FE3"/>
    <w:rsid w:val="00EF406D"/>
    <w:rsid w:val="00EF4535"/>
    <w:rsid w:val="00EF4775"/>
    <w:rsid w:val="00EF4F38"/>
    <w:rsid w:val="00EF52CC"/>
    <w:rsid w:val="00EF5478"/>
    <w:rsid w:val="00EF5ECB"/>
    <w:rsid w:val="00EF5F5E"/>
    <w:rsid w:val="00EF67A7"/>
    <w:rsid w:val="00EF6B49"/>
    <w:rsid w:val="00EF6B6D"/>
    <w:rsid w:val="00EF6ECF"/>
    <w:rsid w:val="00EF767B"/>
    <w:rsid w:val="00EF7ADC"/>
    <w:rsid w:val="00EF7B87"/>
    <w:rsid w:val="00EF7D30"/>
    <w:rsid w:val="00F005B3"/>
    <w:rsid w:val="00F00844"/>
    <w:rsid w:val="00F009C4"/>
    <w:rsid w:val="00F018BB"/>
    <w:rsid w:val="00F01AE6"/>
    <w:rsid w:val="00F01B34"/>
    <w:rsid w:val="00F01DC8"/>
    <w:rsid w:val="00F02112"/>
    <w:rsid w:val="00F023F8"/>
    <w:rsid w:val="00F025E6"/>
    <w:rsid w:val="00F02839"/>
    <w:rsid w:val="00F02A72"/>
    <w:rsid w:val="00F02E1E"/>
    <w:rsid w:val="00F031CA"/>
    <w:rsid w:val="00F032D4"/>
    <w:rsid w:val="00F0352E"/>
    <w:rsid w:val="00F0385E"/>
    <w:rsid w:val="00F03B29"/>
    <w:rsid w:val="00F04203"/>
    <w:rsid w:val="00F042CD"/>
    <w:rsid w:val="00F049A0"/>
    <w:rsid w:val="00F04C03"/>
    <w:rsid w:val="00F04E74"/>
    <w:rsid w:val="00F04EEB"/>
    <w:rsid w:val="00F0546A"/>
    <w:rsid w:val="00F0577D"/>
    <w:rsid w:val="00F06082"/>
    <w:rsid w:val="00F0625A"/>
    <w:rsid w:val="00F0690F"/>
    <w:rsid w:val="00F06C98"/>
    <w:rsid w:val="00F06FD6"/>
    <w:rsid w:val="00F076F4"/>
    <w:rsid w:val="00F07981"/>
    <w:rsid w:val="00F07D53"/>
    <w:rsid w:val="00F07FD1"/>
    <w:rsid w:val="00F10449"/>
    <w:rsid w:val="00F1082F"/>
    <w:rsid w:val="00F1091C"/>
    <w:rsid w:val="00F10D4E"/>
    <w:rsid w:val="00F10DC4"/>
    <w:rsid w:val="00F117C8"/>
    <w:rsid w:val="00F117D8"/>
    <w:rsid w:val="00F11BEE"/>
    <w:rsid w:val="00F11EE5"/>
    <w:rsid w:val="00F129D7"/>
    <w:rsid w:val="00F12CF4"/>
    <w:rsid w:val="00F13270"/>
    <w:rsid w:val="00F139AC"/>
    <w:rsid w:val="00F139E4"/>
    <w:rsid w:val="00F13A96"/>
    <w:rsid w:val="00F13B97"/>
    <w:rsid w:val="00F13C97"/>
    <w:rsid w:val="00F140EC"/>
    <w:rsid w:val="00F142E3"/>
    <w:rsid w:val="00F151CA"/>
    <w:rsid w:val="00F15649"/>
    <w:rsid w:val="00F1578B"/>
    <w:rsid w:val="00F15881"/>
    <w:rsid w:val="00F15E5B"/>
    <w:rsid w:val="00F15F50"/>
    <w:rsid w:val="00F165C6"/>
    <w:rsid w:val="00F167DF"/>
    <w:rsid w:val="00F16A30"/>
    <w:rsid w:val="00F16D5C"/>
    <w:rsid w:val="00F17327"/>
    <w:rsid w:val="00F174F8"/>
    <w:rsid w:val="00F17F09"/>
    <w:rsid w:val="00F2096B"/>
    <w:rsid w:val="00F20CAE"/>
    <w:rsid w:val="00F2103D"/>
    <w:rsid w:val="00F21652"/>
    <w:rsid w:val="00F21862"/>
    <w:rsid w:val="00F218FD"/>
    <w:rsid w:val="00F21B44"/>
    <w:rsid w:val="00F21C86"/>
    <w:rsid w:val="00F21FD1"/>
    <w:rsid w:val="00F220B7"/>
    <w:rsid w:val="00F221E4"/>
    <w:rsid w:val="00F222DE"/>
    <w:rsid w:val="00F23585"/>
    <w:rsid w:val="00F23897"/>
    <w:rsid w:val="00F23DCA"/>
    <w:rsid w:val="00F241C3"/>
    <w:rsid w:val="00F24280"/>
    <w:rsid w:val="00F24938"/>
    <w:rsid w:val="00F25266"/>
    <w:rsid w:val="00F25A1D"/>
    <w:rsid w:val="00F25B13"/>
    <w:rsid w:val="00F25B8D"/>
    <w:rsid w:val="00F260F0"/>
    <w:rsid w:val="00F262DA"/>
    <w:rsid w:val="00F26820"/>
    <w:rsid w:val="00F26A72"/>
    <w:rsid w:val="00F27034"/>
    <w:rsid w:val="00F27E1B"/>
    <w:rsid w:val="00F27F56"/>
    <w:rsid w:val="00F301B0"/>
    <w:rsid w:val="00F304C7"/>
    <w:rsid w:val="00F308DA"/>
    <w:rsid w:val="00F30B26"/>
    <w:rsid w:val="00F30E23"/>
    <w:rsid w:val="00F30FED"/>
    <w:rsid w:val="00F31402"/>
    <w:rsid w:val="00F31474"/>
    <w:rsid w:val="00F314C9"/>
    <w:rsid w:val="00F31E65"/>
    <w:rsid w:val="00F32221"/>
    <w:rsid w:val="00F3275C"/>
    <w:rsid w:val="00F327BD"/>
    <w:rsid w:val="00F332B9"/>
    <w:rsid w:val="00F33351"/>
    <w:rsid w:val="00F33C18"/>
    <w:rsid w:val="00F34269"/>
    <w:rsid w:val="00F34455"/>
    <w:rsid w:val="00F34669"/>
    <w:rsid w:val="00F349DA"/>
    <w:rsid w:val="00F35BF6"/>
    <w:rsid w:val="00F35CDB"/>
    <w:rsid w:val="00F35E01"/>
    <w:rsid w:val="00F3621B"/>
    <w:rsid w:val="00F36283"/>
    <w:rsid w:val="00F36323"/>
    <w:rsid w:val="00F36510"/>
    <w:rsid w:val="00F367F2"/>
    <w:rsid w:val="00F3683C"/>
    <w:rsid w:val="00F36A25"/>
    <w:rsid w:val="00F36D96"/>
    <w:rsid w:val="00F374E7"/>
    <w:rsid w:val="00F376C7"/>
    <w:rsid w:val="00F37917"/>
    <w:rsid w:val="00F37AD7"/>
    <w:rsid w:val="00F37C29"/>
    <w:rsid w:val="00F37EFE"/>
    <w:rsid w:val="00F4035F"/>
    <w:rsid w:val="00F40A6F"/>
    <w:rsid w:val="00F40B36"/>
    <w:rsid w:val="00F40B63"/>
    <w:rsid w:val="00F411FD"/>
    <w:rsid w:val="00F41C2E"/>
    <w:rsid w:val="00F41D26"/>
    <w:rsid w:val="00F41E09"/>
    <w:rsid w:val="00F422A5"/>
    <w:rsid w:val="00F4287C"/>
    <w:rsid w:val="00F4289D"/>
    <w:rsid w:val="00F4298A"/>
    <w:rsid w:val="00F43F61"/>
    <w:rsid w:val="00F446C6"/>
    <w:rsid w:val="00F44756"/>
    <w:rsid w:val="00F450AB"/>
    <w:rsid w:val="00F454FF"/>
    <w:rsid w:val="00F45717"/>
    <w:rsid w:val="00F45B7B"/>
    <w:rsid w:val="00F46213"/>
    <w:rsid w:val="00F46238"/>
    <w:rsid w:val="00F46299"/>
    <w:rsid w:val="00F463E9"/>
    <w:rsid w:val="00F46433"/>
    <w:rsid w:val="00F46A75"/>
    <w:rsid w:val="00F46DBE"/>
    <w:rsid w:val="00F478B8"/>
    <w:rsid w:val="00F47B34"/>
    <w:rsid w:val="00F47C01"/>
    <w:rsid w:val="00F47C98"/>
    <w:rsid w:val="00F47E01"/>
    <w:rsid w:val="00F47E26"/>
    <w:rsid w:val="00F50425"/>
    <w:rsid w:val="00F50FD8"/>
    <w:rsid w:val="00F51516"/>
    <w:rsid w:val="00F52212"/>
    <w:rsid w:val="00F52976"/>
    <w:rsid w:val="00F52C59"/>
    <w:rsid w:val="00F536C8"/>
    <w:rsid w:val="00F53AFE"/>
    <w:rsid w:val="00F54166"/>
    <w:rsid w:val="00F5430B"/>
    <w:rsid w:val="00F54782"/>
    <w:rsid w:val="00F549D7"/>
    <w:rsid w:val="00F55074"/>
    <w:rsid w:val="00F554C4"/>
    <w:rsid w:val="00F5551E"/>
    <w:rsid w:val="00F5569B"/>
    <w:rsid w:val="00F55A68"/>
    <w:rsid w:val="00F55D18"/>
    <w:rsid w:val="00F55E74"/>
    <w:rsid w:val="00F55EB4"/>
    <w:rsid w:val="00F567DA"/>
    <w:rsid w:val="00F568B9"/>
    <w:rsid w:val="00F5690B"/>
    <w:rsid w:val="00F56FB7"/>
    <w:rsid w:val="00F5746E"/>
    <w:rsid w:val="00F57650"/>
    <w:rsid w:val="00F57707"/>
    <w:rsid w:val="00F57A43"/>
    <w:rsid w:val="00F57AC4"/>
    <w:rsid w:val="00F57EB5"/>
    <w:rsid w:val="00F603F5"/>
    <w:rsid w:val="00F604CF"/>
    <w:rsid w:val="00F613EA"/>
    <w:rsid w:val="00F6153D"/>
    <w:rsid w:val="00F61A06"/>
    <w:rsid w:val="00F61D89"/>
    <w:rsid w:val="00F61E0A"/>
    <w:rsid w:val="00F6272C"/>
    <w:rsid w:val="00F62C8C"/>
    <w:rsid w:val="00F62CB4"/>
    <w:rsid w:val="00F630FA"/>
    <w:rsid w:val="00F633A1"/>
    <w:rsid w:val="00F6341F"/>
    <w:rsid w:val="00F636A0"/>
    <w:rsid w:val="00F63EE9"/>
    <w:rsid w:val="00F64504"/>
    <w:rsid w:val="00F64903"/>
    <w:rsid w:val="00F65035"/>
    <w:rsid w:val="00F65396"/>
    <w:rsid w:val="00F656BF"/>
    <w:rsid w:val="00F6587B"/>
    <w:rsid w:val="00F65A2C"/>
    <w:rsid w:val="00F65B83"/>
    <w:rsid w:val="00F66999"/>
    <w:rsid w:val="00F66A7D"/>
    <w:rsid w:val="00F67599"/>
    <w:rsid w:val="00F67B4E"/>
    <w:rsid w:val="00F67D9D"/>
    <w:rsid w:val="00F700AC"/>
    <w:rsid w:val="00F70953"/>
    <w:rsid w:val="00F70B81"/>
    <w:rsid w:val="00F712F5"/>
    <w:rsid w:val="00F714E5"/>
    <w:rsid w:val="00F71779"/>
    <w:rsid w:val="00F72190"/>
    <w:rsid w:val="00F72380"/>
    <w:rsid w:val="00F723C0"/>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7D6"/>
    <w:rsid w:val="00F771C4"/>
    <w:rsid w:val="00F773CB"/>
    <w:rsid w:val="00F77885"/>
    <w:rsid w:val="00F77A04"/>
    <w:rsid w:val="00F77B39"/>
    <w:rsid w:val="00F77E23"/>
    <w:rsid w:val="00F77E3C"/>
    <w:rsid w:val="00F77F8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893"/>
    <w:rsid w:val="00F85E9B"/>
    <w:rsid w:val="00F85F3A"/>
    <w:rsid w:val="00F8615A"/>
    <w:rsid w:val="00F8645F"/>
    <w:rsid w:val="00F86E19"/>
    <w:rsid w:val="00F87270"/>
    <w:rsid w:val="00F87DEF"/>
    <w:rsid w:val="00F87E16"/>
    <w:rsid w:val="00F87E21"/>
    <w:rsid w:val="00F901EA"/>
    <w:rsid w:val="00F90546"/>
    <w:rsid w:val="00F90715"/>
    <w:rsid w:val="00F90DD4"/>
    <w:rsid w:val="00F911F6"/>
    <w:rsid w:val="00F9133D"/>
    <w:rsid w:val="00F9199A"/>
    <w:rsid w:val="00F91F38"/>
    <w:rsid w:val="00F92A22"/>
    <w:rsid w:val="00F92AF3"/>
    <w:rsid w:val="00F92CE4"/>
    <w:rsid w:val="00F9368F"/>
    <w:rsid w:val="00F939E1"/>
    <w:rsid w:val="00F9420E"/>
    <w:rsid w:val="00F9577C"/>
    <w:rsid w:val="00F96180"/>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906"/>
    <w:rsid w:val="00FA0E93"/>
    <w:rsid w:val="00FA0FA5"/>
    <w:rsid w:val="00FA14E3"/>
    <w:rsid w:val="00FA15FC"/>
    <w:rsid w:val="00FA174A"/>
    <w:rsid w:val="00FA19DA"/>
    <w:rsid w:val="00FA1D82"/>
    <w:rsid w:val="00FA206A"/>
    <w:rsid w:val="00FA2AB6"/>
    <w:rsid w:val="00FA2E98"/>
    <w:rsid w:val="00FA3110"/>
    <w:rsid w:val="00FA330A"/>
    <w:rsid w:val="00FA35F8"/>
    <w:rsid w:val="00FA37CC"/>
    <w:rsid w:val="00FA3977"/>
    <w:rsid w:val="00FA3ADA"/>
    <w:rsid w:val="00FA3DB4"/>
    <w:rsid w:val="00FA40A6"/>
    <w:rsid w:val="00FA41D5"/>
    <w:rsid w:val="00FA4425"/>
    <w:rsid w:val="00FA4839"/>
    <w:rsid w:val="00FA487A"/>
    <w:rsid w:val="00FA4BD1"/>
    <w:rsid w:val="00FA4E7F"/>
    <w:rsid w:val="00FA5267"/>
    <w:rsid w:val="00FA564E"/>
    <w:rsid w:val="00FA650A"/>
    <w:rsid w:val="00FA73EB"/>
    <w:rsid w:val="00FA787E"/>
    <w:rsid w:val="00FA7B57"/>
    <w:rsid w:val="00FB0A44"/>
    <w:rsid w:val="00FB0E60"/>
    <w:rsid w:val="00FB124A"/>
    <w:rsid w:val="00FB1B2C"/>
    <w:rsid w:val="00FB1D67"/>
    <w:rsid w:val="00FB277A"/>
    <w:rsid w:val="00FB2B86"/>
    <w:rsid w:val="00FB3230"/>
    <w:rsid w:val="00FB3832"/>
    <w:rsid w:val="00FB3EE9"/>
    <w:rsid w:val="00FB4320"/>
    <w:rsid w:val="00FB4464"/>
    <w:rsid w:val="00FB4672"/>
    <w:rsid w:val="00FB4B0D"/>
    <w:rsid w:val="00FB55DF"/>
    <w:rsid w:val="00FB595B"/>
    <w:rsid w:val="00FB5B30"/>
    <w:rsid w:val="00FB5C56"/>
    <w:rsid w:val="00FB5DF8"/>
    <w:rsid w:val="00FB6169"/>
    <w:rsid w:val="00FB7028"/>
    <w:rsid w:val="00FB733C"/>
    <w:rsid w:val="00FB7B63"/>
    <w:rsid w:val="00FB7EA8"/>
    <w:rsid w:val="00FC0172"/>
    <w:rsid w:val="00FC02E4"/>
    <w:rsid w:val="00FC0930"/>
    <w:rsid w:val="00FC0BDC"/>
    <w:rsid w:val="00FC0D04"/>
    <w:rsid w:val="00FC0DE2"/>
    <w:rsid w:val="00FC0E1B"/>
    <w:rsid w:val="00FC0F24"/>
    <w:rsid w:val="00FC1025"/>
    <w:rsid w:val="00FC1034"/>
    <w:rsid w:val="00FC114D"/>
    <w:rsid w:val="00FC1173"/>
    <w:rsid w:val="00FC1356"/>
    <w:rsid w:val="00FC1646"/>
    <w:rsid w:val="00FC1769"/>
    <w:rsid w:val="00FC1F96"/>
    <w:rsid w:val="00FC2086"/>
    <w:rsid w:val="00FC21BD"/>
    <w:rsid w:val="00FC2B43"/>
    <w:rsid w:val="00FC2C63"/>
    <w:rsid w:val="00FC2CCC"/>
    <w:rsid w:val="00FC3323"/>
    <w:rsid w:val="00FC3C4C"/>
    <w:rsid w:val="00FC3D41"/>
    <w:rsid w:val="00FC439A"/>
    <w:rsid w:val="00FC462A"/>
    <w:rsid w:val="00FC48E6"/>
    <w:rsid w:val="00FC4982"/>
    <w:rsid w:val="00FC4D97"/>
    <w:rsid w:val="00FC4DC3"/>
    <w:rsid w:val="00FC506D"/>
    <w:rsid w:val="00FC507F"/>
    <w:rsid w:val="00FC54F8"/>
    <w:rsid w:val="00FC586E"/>
    <w:rsid w:val="00FC645B"/>
    <w:rsid w:val="00FC6634"/>
    <w:rsid w:val="00FC6E6A"/>
    <w:rsid w:val="00FC76B2"/>
    <w:rsid w:val="00FC773B"/>
    <w:rsid w:val="00FD0208"/>
    <w:rsid w:val="00FD042D"/>
    <w:rsid w:val="00FD0670"/>
    <w:rsid w:val="00FD07CF"/>
    <w:rsid w:val="00FD0EF1"/>
    <w:rsid w:val="00FD12DD"/>
    <w:rsid w:val="00FD150D"/>
    <w:rsid w:val="00FD19D6"/>
    <w:rsid w:val="00FD1DF9"/>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B49"/>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D47"/>
    <w:rsid w:val="00FE3096"/>
    <w:rsid w:val="00FE3363"/>
    <w:rsid w:val="00FE33E7"/>
    <w:rsid w:val="00FE3412"/>
    <w:rsid w:val="00FE41BD"/>
    <w:rsid w:val="00FE4231"/>
    <w:rsid w:val="00FE43E3"/>
    <w:rsid w:val="00FE4E93"/>
    <w:rsid w:val="00FE5CE6"/>
    <w:rsid w:val="00FE5F23"/>
    <w:rsid w:val="00FE60CF"/>
    <w:rsid w:val="00FE61C4"/>
    <w:rsid w:val="00FE663C"/>
    <w:rsid w:val="00FE66B9"/>
    <w:rsid w:val="00FE67D9"/>
    <w:rsid w:val="00FE683B"/>
    <w:rsid w:val="00FE6BB8"/>
    <w:rsid w:val="00FE7247"/>
    <w:rsid w:val="00FE7448"/>
    <w:rsid w:val="00FE7603"/>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34B"/>
    <w:rsid w:val="00FF2465"/>
    <w:rsid w:val="00FF29E4"/>
    <w:rsid w:val="00FF2A8F"/>
    <w:rsid w:val="00FF2C35"/>
    <w:rsid w:val="00FF2ECC"/>
    <w:rsid w:val="00FF3025"/>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F346AFD-A6E0-D743-A537-70292BBD8F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6</Pages>
  <Words>72629</Words>
  <Characters>413990</Characters>
  <Application>Microsoft Office Word</Application>
  <DocSecurity>0</DocSecurity>
  <Lines>3449</Lines>
  <Paragraphs>9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3</cp:revision>
  <cp:lastPrinted>2018-12-18T22:08:00Z</cp:lastPrinted>
  <dcterms:created xsi:type="dcterms:W3CDTF">2019-01-16T21:11:00Z</dcterms:created>
  <dcterms:modified xsi:type="dcterms:W3CDTF">2019-01-16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